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A992" w14:textId="77777777" w:rsidR="00220D0E" w:rsidRPr="00DD5138" w:rsidRDefault="00220D0E" w:rsidP="00220D0E">
      <w:pPr>
        <w:spacing w:line="360" w:lineRule="auto"/>
        <w:jc w:val="both"/>
        <w:rPr>
          <w:rFonts w:ascii="Calibri" w:eastAsia="Calibri" w:hAnsi="Calibri" w:cs="Arial"/>
          <w:b/>
          <w:bCs/>
          <w:sz w:val="28"/>
          <w:szCs w:val="28"/>
          <w:lang w:val="en-GB"/>
        </w:rPr>
      </w:pPr>
      <w:r w:rsidRPr="00DD5138">
        <w:rPr>
          <w:rFonts w:ascii="Calibri" w:eastAsia="Calibri" w:hAnsi="Calibri" w:cs="Arial"/>
          <w:b/>
          <w:bCs/>
          <w:sz w:val="28"/>
          <w:szCs w:val="28"/>
          <w:lang w:val="en-GB"/>
        </w:rPr>
        <w:t>Because they’re worth it? A discussion paper on the value of 12-hour shifts for hospital nursing</w:t>
      </w:r>
    </w:p>
    <w:p w14:paraId="7704FBE9" w14:textId="77777777" w:rsidR="00220D0E" w:rsidRPr="00DD5138" w:rsidRDefault="00220D0E" w:rsidP="00220D0E">
      <w:pPr>
        <w:spacing w:after="0" w:line="360" w:lineRule="auto"/>
        <w:jc w:val="both"/>
        <w:rPr>
          <w:rFonts w:ascii="Calibri" w:eastAsia="Calibri" w:hAnsi="Calibri" w:cs="Arial"/>
          <w:vertAlign w:val="superscript"/>
          <w:lang w:val="en-GB"/>
        </w:rPr>
      </w:pPr>
      <w:r w:rsidRPr="00DD5138">
        <w:rPr>
          <w:rFonts w:ascii="Calibri" w:eastAsia="Calibri" w:hAnsi="Calibri" w:cs="Arial"/>
          <w:lang w:val="en-GB"/>
        </w:rPr>
        <w:t>Chiara Dall’Ora</w:t>
      </w:r>
      <w:r w:rsidRPr="00DD5138">
        <w:rPr>
          <w:rFonts w:ascii="Calibri" w:eastAsia="Calibri" w:hAnsi="Calibri" w:cs="Arial"/>
          <w:vertAlign w:val="superscript"/>
          <w:lang w:val="en-GB"/>
        </w:rPr>
        <w:t>1,2*</w:t>
      </w:r>
      <w:r w:rsidRPr="00DD5138">
        <w:rPr>
          <w:rFonts w:ascii="Calibri" w:eastAsia="Calibri" w:hAnsi="Calibri" w:cs="Arial"/>
          <w:lang w:val="en-GB"/>
        </w:rPr>
        <w:t>, Ourega-Zo</w:t>
      </w:r>
      <w:r w:rsidRPr="00DD5138">
        <w:rPr>
          <w:rFonts w:ascii="Calibri" w:eastAsia="Calibri" w:hAnsi="Calibri" w:cs="Calibri"/>
          <w:lang w:val="en-GB"/>
        </w:rPr>
        <w:t>é Ejebu</w:t>
      </w:r>
      <w:r w:rsidRPr="00DD5138">
        <w:rPr>
          <w:rFonts w:ascii="Calibri" w:eastAsia="Calibri" w:hAnsi="Calibri" w:cs="Arial"/>
          <w:vertAlign w:val="superscript"/>
          <w:lang w:val="en-GB"/>
        </w:rPr>
        <w:t>1,2</w:t>
      </w:r>
      <w:r w:rsidRPr="00DD5138">
        <w:rPr>
          <w:rFonts w:ascii="Calibri" w:eastAsia="Calibri" w:hAnsi="Calibri" w:cs="Arial"/>
          <w:lang w:val="en-GB"/>
        </w:rPr>
        <w:t>, Peter Griffiths</w:t>
      </w:r>
      <w:r w:rsidRPr="00DD5138">
        <w:rPr>
          <w:rFonts w:ascii="Calibri" w:eastAsia="Calibri" w:hAnsi="Calibri" w:cs="Arial"/>
          <w:vertAlign w:val="superscript"/>
          <w:lang w:val="en-GB"/>
        </w:rPr>
        <w:t>1,2</w:t>
      </w:r>
    </w:p>
    <w:p w14:paraId="15410A7D" w14:textId="77777777" w:rsidR="00220D0E" w:rsidRPr="00DD5138" w:rsidRDefault="00220D0E" w:rsidP="00220D0E">
      <w:pPr>
        <w:spacing w:after="0" w:line="360" w:lineRule="auto"/>
        <w:jc w:val="both"/>
        <w:rPr>
          <w:rFonts w:ascii="Calibri" w:eastAsia="Calibri" w:hAnsi="Calibri" w:cs="Arial"/>
          <w:lang w:val="en-GB"/>
        </w:rPr>
      </w:pPr>
      <w:r w:rsidRPr="00DD5138">
        <w:rPr>
          <w:rFonts w:ascii="Calibri" w:eastAsia="Calibri" w:hAnsi="Calibri" w:cs="Arial"/>
          <w:vertAlign w:val="superscript"/>
          <w:lang w:val="en-GB"/>
        </w:rPr>
        <w:t>1</w:t>
      </w:r>
      <w:r w:rsidRPr="00DD5138">
        <w:rPr>
          <w:rFonts w:ascii="Calibri" w:eastAsia="Calibri" w:hAnsi="Calibri" w:cs="Arial"/>
          <w:lang w:val="en-GB"/>
        </w:rPr>
        <w:t>NIHR ARC Wessex, Southampton Science Park, Innovation Centre, 2 Venture Road, Chilworth, Southampton, SO16 7NP</w:t>
      </w:r>
    </w:p>
    <w:p w14:paraId="7B3C262A" w14:textId="77777777" w:rsidR="00220D0E" w:rsidRPr="00DD5138" w:rsidRDefault="00220D0E" w:rsidP="00220D0E">
      <w:pPr>
        <w:spacing w:after="0" w:line="360" w:lineRule="auto"/>
        <w:jc w:val="both"/>
        <w:rPr>
          <w:rFonts w:ascii="Calibri" w:eastAsia="Calibri" w:hAnsi="Calibri" w:cs="Arial"/>
          <w:lang w:val="en-GB"/>
        </w:rPr>
      </w:pPr>
    </w:p>
    <w:p w14:paraId="4D910168" w14:textId="77777777" w:rsidR="00220D0E" w:rsidRPr="00DD5138" w:rsidRDefault="00220D0E" w:rsidP="00220D0E">
      <w:pPr>
        <w:spacing w:after="0" w:line="360" w:lineRule="auto"/>
        <w:jc w:val="both"/>
        <w:rPr>
          <w:rFonts w:ascii="Calibri" w:eastAsia="Calibri" w:hAnsi="Calibri" w:cs="Arial"/>
          <w:lang w:val="en-GB"/>
        </w:rPr>
      </w:pPr>
      <w:r w:rsidRPr="00DD5138">
        <w:rPr>
          <w:rFonts w:ascii="Calibri" w:eastAsia="Calibri" w:hAnsi="Calibri" w:cs="Arial"/>
          <w:vertAlign w:val="superscript"/>
          <w:lang w:val="en-GB"/>
        </w:rPr>
        <w:t>2</w:t>
      </w:r>
      <w:r w:rsidRPr="00DD5138">
        <w:rPr>
          <w:rFonts w:ascii="Calibri" w:eastAsia="Calibri" w:hAnsi="Calibri" w:cs="Arial"/>
          <w:lang w:val="en-GB"/>
        </w:rPr>
        <w:t>University of Southampton, School of Health Sciences, University Road, Southampton, SO17 1BJ</w:t>
      </w:r>
    </w:p>
    <w:p w14:paraId="4EEFDF34" w14:textId="77777777" w:rsidR="00220D0E" w:rsidRPr="00DD5138" w:rsidRDefault="00220D0E" w:rsidP="00220D0E">
      <w:pPr>
        <w:spacing w:after="0" w:line="360" w:lineRule="auto"/>
        <w:jc w:val="both"/>
        <w:rPr>
          <w:rFonts w:ascii="Calibri" w:eastAsia="Calibri" w:hAnsi="Calibri" w:cs="Arial"/>
          <w:lang w:val="en-GB"/>
        </w:rPr>
      </w:pPr>
    </w:p>
    <w:p w14:paraId="6352A15C" w14:textId="2399D094" w:rsidR="00220D0E" w:rsidRPr="00DD5138" w:rsidRDefault="00220D0E" w:rsidP="00220D0E">
      <w:pPr>
        <w:spacing w:after="0" w:line="360" w:lineRule="auto"/>
        <w:jc w:val="both"/>
        <w:rPr>
          <w:rFonts w:ascii="Calibri" w:eastAsia="Calibri" w:hAnsi="Calibri" w:cs="Arial"/>
          <w:lang w:val="en-GB"/>
        </w:rPr>
      </w:pPr>
      <w:r w:rsidRPr="00DD5138">
        <w:rPr>
          <w:rFonts w:ascii="Calibri" w:eastAsia="Calibri" w:hAnsi="Calibri" w:cs="Arial"/>
          <w:lang w:val="en-GB"/>
        </w:rPr>
        <w:t>*Corresponding author</w:t>
      </w:r>
      <w:r w:rsidR="00B57F93" w:rsidRPr="00DD5138">
        <w:rPr>
          <w:rFonts w:ascii="Calibri" w:eastAsia="Calibri" w:hAnsi="Calibri" w:cs="Arial"/>
          <w:lang w:val="en-GB"/>
        </w:rPr>
        <w:t>: C.Dallora@soton.ac.uk</w:t>
      </w:r>
    </w:p>
    <w:p w14:paraId="74052D98" w14:textId="77777777" w:rsidR="00220D0E" w:rsidRPr="00DD5138" w:rsidRDefault="00220D0E" w:rsidP="00220D0E">
      <w:pPr>
        <w:spacing w:after="0" w:line="360" w:lineRule="auto"/>
        <w:jc w:val="both"/>
        <w:rPr>
          <w:rFonts w:ascii="Calibri" w:eastAsia="Calibri" w:hAnsi="Calibri" w:cs="Arial"/>
          <w:lang w:val="en-GB"/>
        </w:rPr>
      </w:pPr>
    </w:p>
    <w:p w14:paraId="7D5F5E92" w14:textId="4A5B06C2" w:rsidR="00220D0E" w:rsidRDefault="00220D0E" w:rsidP="00F612BB">
      <w:pPr>
        <w:pStyle w:val="Heading1"/>
        <w:sectPr w:rsidR="00220D0E" w:rsidSect="009E27AF">
          <w:headerReference w:type="default" r:id="rId11"/>
          <w:footerReference w:type="default" r:id="rId12"/>
          <w:pgSz w:w="11906" w:h="16838"/>
          <w:pgMar w:top="1440" w:right="1440" w:bottom="1440" w:left="1440" w:header="708" w:footer="708" w:gutter="0"/>
          <w:cols w:space="708"/>
          <w:docGrid w:linePitch="360"/>
        </w:sectPr>
      </w:pPr>
    </w:p>
    <w:p w14:paraId="7F12D350" w14:textId="2A35FE18" w:rsidR="00F612BB" w:rsidRDefault="00F612BB" w:rsidP="00F612BB">
      <w:pPr>
        <w:pStyle w:val="Heading1"/>
      </w:pPr>
      <w:r>
        <w:lastRenderedPageBreak/>
        <w:t>Abstract</w:t>
      </w:r>
    </w:p>
    <w:p w14:paraId="24C0A90E" w14:textId="5C98C00A" w:rsidR="00F612BB" w:rsidRDefault="00F612BB" w:rsidP="00047401">
      <w:pPr>
        <w:spacing w:line="360" w:lineRule="auto"/>
        <w:rPr>
          <w:lang w:val="en-GB"/>
        </w:rPr>
      </w:pPr>
      <w:r>
        <w:rPr>
          <w:lang w:val="en-GB"/>
        </w:rPr>
        <w:t xml:space="preserve">The organisation of the 24-hour day for hospital nurses in two 12-hour shifts has been introduced with value propositions of </w:t>
      </w:r>
      <w:r w:rsidR="00621B8B">
        <w:rPr>
          <w:lang w:val="en-GB"/>
        </w:rPr>
        <w:t>reduced costs</w:t>
      </w:r>
      <w:r>
        <w:rPr>
          <w:lang w:val="en-GB"/>
        </w:rPr>
        <w:t xml:space="preserve">, </w:t>
      </w:r>
      <w:r w:rsidR="00621B8B">
        <w:rPr>
          <w:lang w:val="en-GB"/>
        </w:rPr>
        <w:t>better quality of care</w:t>
      </w:r>
      <w:r>
        <w:rPr>
          <w:lang w:val="en-GB"/>
        </w:rPr>
        <w:t>,</w:t>
      </w:r>
      <w:r w:rsidR="00621B8B">
        <w:rPr>
          <w:lang w:val="en-GB"/>
        </w:rPr>
        <w:t xml:space="preserve"> more efficient work organisation, and increased nurse</w:t>
      </w:r>
      <w:r>
        <w:rPr>
          <w:lang w:val="en-GB"/>
        </w:rPr>
        <w:t xml:space="preserve"> recruitment and retention. While existing reviews consider the impact of 12-hour shifts on nurses’ wellbeing and performance, this discussion paper aims to specifically shed light on whether the current evidence supports the value propositions around 12-hour shifts.</w:t>
      </w:r>
    </w:p>
    <w:p w14:paraId="438F0B41" w14:textId="1A2651EB" w:rsidR="00047401" w:rsidRDefault="00384F09" w:rsidP="00047401">
      <w:pPr>
        <w:spacing w:line="360" w:lineRule="auto"/>
        <w:rPr>
          <w:lang w:val="en-GB"/>
        </w:rPr>
      </w:pPr>
      <w:r>
        <w:rPr>
          <w:lang w:val="en-GB"/>
        </w:rPr>
        <w:t xml:space="preserve">We </w:t>
      </w:r>
      <w:r w:rsidR="00205129">
        <w:rPr>
          <w:lang w:val="en-GB"/>
        </w:rPr>
        <w:t>found little</w:t>
      </w:r>
      <w:r w:rsidR="00621B8B">
        <w:rPr>
          <w:lang w:val="en-GB"/>
        </w:rPr>
        <w:t xml:space="preserve"> evidence of the value propositions being realised</w:t>
      </w:r>
      <w:r w:rsidR="00F612BB">
        <w:rPr>
          <w:lang w:val="en-GB"/>
        </w:rPr>
        <w:t>. Staffing</w:t>
      </w:r>
      <w:r w:rsidR="00621B8B">
        <w:rPr>
          <w:lang w:val="en-GB"/>
        </w:rPr>
        <w:t xml:space="preserve"> costs</w:t>
      </w:r>
      <w:r w:rsidR="00F612BB">
        <w:rPr>
          <w:lang w:val="en-GB"/>
        </w:rPr>
        <w:t xml:space="preserve"> </w:t>
      </w:r>
      <w:r w:rsidR="00621B8B">
        <w:rPr>
          <w:lang w:val="en-GB"/>
        </w:rPr>
        <w:t xml:space="preserve">are </w:t>
      </w:r>
      <w:r w:rsidR="00F612BB">
        <w:rPr>
          <w:lang w:val="en-GB"/>
        </w:rPr>
        <w:t>not reduced with 12-hour shifts, and outcomes related to productivity</w:t>
      </w:r>
      <w:r w:rsidR="00621B8B">
        <w:rPr>
          <w:lang w:val="en-GB"/>
        </w:rPr>
        <w:t xml:space="preserve"> and efficiency</w:t>
      </w:r>
      <w:r w:rsidR="00F612BB">
        <w:rPr>
          <w:lang w:val="en-GB"/>
        </w:rPr>
        <w:t>, includ</w:t>
      </w:r>
      <w:r w:rsidR="00205129">
        <w:rPr>
          <w:lang w:val="en-GB"/>
        </w:rPr>
        <w:t>ing</w:t>
      </w:r>
      <w:r w:rsidR="00F612BB">
        <w:rPr>
          <w:lang w:val="en-GB"/>
        </w:rPr>
        <w:t xml:space="preserve"> sickness absence and missed nursing care are </w:t>
      </w:r>
      <w:r w:rsidR="007671DB">
        <w:rPr>
          <w:lang w:val="en-GB"/>
        </w:rPr>
        <w:t xml:space="preserve">negatively </w:t>
      </w:r>
      <w:r w:rsidR="00F612BB">
        <w:rPr>
          <w:lang w:val="en-GB"/>
        </w:rPr>
        <w:t xml:space="preserve">affected. </w:t>
      </w:r>
      <w:r>
        <w:rPr>
          <w:lang w:val="en-GB"/>
        </w:rPr>
        <w:t xml:space="preserve">Nurses </w:t>
      </w:r>
      <w:r w:rsidR="00047401">
        <w:rPr>
          <w:lang w:val="en-GB"/>
        </w:rPr>
        <w:t xml:space="preserve">working 12-hour shifts do not perform more safely than their counterparts working shorter shifts, with evidence pointing to a likely negative effect on safe care due to increased fatigue and sleepiness. In addition, nurses working 12-hour shifts </w:t>
      </w:r>
      <w:r w:rsidR="00205129">
        <w:rPr>
          <w:lang w:val="en-GB"/>
        </w:rPr>
        <w:t>may have</w:t>
      </w:r>
      <w:r w:rsidR="00047401">
        <w:rPr>
          <w:lang w:val="en-GB"/>
        </w:rPr>
        <w:t xml:space="preserve"> access</w:t>
      </w:r>
      <w:r w:rsidR="00205129">
        <w:rPr>
          <w:lang w:val="en-GB"/>
        </w:rPr>
        <w:t xml:space="preserve"> to</w:t>
      </w:r>
      <w:r w:rsidR="00047401">
        <w:rPr>
          <w:lang w:val="en-GB"/>
        </w:rPr>
        <w:t xml:space="preserve"> fewer educational opportunities than nurses working shorter shifts. Despite some nurses preferring 12-hour shifts, the literature does not indicate that this shift pattern leads to increased recruitment, with studies reporting that nurses working long shifts are more likely to express intention to leave their job. </w:t>
      </w:r>
    </w:p>
    <w:p w14:paraId="3372B683" w14:textId="77777777" w:rsidR="00613ACB" w:rsidRDefault="00047401" w:rsidP="00047401">
      <w:pPr>
        <w:spacing w:line="360" w:lineRule="auto"/>
        <w:rPr>
          <w:lang w:val="en-GB"/>
        </w:rPr>
      </w:pPr>
      <w:r>
        <w:rPr>
          <w:lang w:val="en-GB"/>
        </w:rPr>
        <w:t xml:space="preserve">In conclusion, </w:t>
      </w:r>
      <w:r w:rsidR="00384F09">
        <w:rPr>
          <w:lang w:val="en-GB"/>
        </w:rPr>
        <w:t>there is</w:t>
      </w:r>
      <w:r>
        <w:rPr>
          <w:lang w:val="en-GB"/>
        </w:rPr>
        <w:t xml:space="preserve"> little if any support for the value propositions that were advanced when 12-hour shifts were introduced. While 12-hour shifts might be here to stay, it is important that the limitations, including reduced productivity and efficiency, are recognised and accepted by those in charge of implementing schedules for hospital nurses.</w:t>
      </w:r>
    </w:p>
    <w:p w14:paraId="3934FD67" w14:textId="77777777" w:rsidR="00613ACB" w:rsidRDefault="00613ACB" w:rsidP="00047401">
      <w:pPr>
        <w:spacing w:line="360" w:lineRule="auto"/>
        <w:rPr>
          <w:lang w:val="en-GB"/>
        </w:rPr>
      </w:pPr>
    </w:p>
    <w:p w14:paraId="05FF4D2A" w14:textId="77777777" w:rsidR="00613ACB" w:rsidRDefault="00613ACB" w:rsidP="00613ACB">
      <w:pPr>
        <w:pStyle w:val="Heading1"/>
      </w:pPr>
      <w:r>
        <w:t>Keywords</w:t>
      </w:r>
    </w:p>
    <w:p w14:paraId="2C96FFB5" w14:textId="0328EC63" w:rsidR="00047401" w:rsidRPr="00E063DA" w:rsidRDefault="003329C3" w:rsidP="00613ACB">
      <w:pPr>
        <w:rPr>
          <w:lang w:val="en-GB"/>
        </w:rPr>
      </w:pPr>
      <w:r w:rsidRPr="00BC2B22">
        <w:rPr>
          <w:lang w:val="en-GB"/>
        </w:rPr>
        <w:t>Economics;</w:t>
      </w:r>
      <w:r w:rsidRPr="00E063DA">
        <w:rPr>
          <w:lang w:val="en-GB"/>
        </w:rPr>
        <w:t xml:space="preserve"> Workforce; </w:t>
      </w:r>
      <w:r w:rsidR="00613ACB" w:rsidRPr="00E063DA">
        <w:rPr>
          <w:lang w:val="en-GB"/>
        </w:rPr>
        <w:t>Nursing; Productivity; Efficiency; Recruitment; Retention; Shiftwork</w:t>
      </w:r>
      <w:r w:rsidR="00047401" w:rsidRPr="00E063DA">
        <w:rPr>
          <w:lang w:val="en-GB"/>
        </w:rPr>
        <w:t xml:space="preserve">  </w:t>
      </w:r>
    </w:p>
    <w:p w14:paraId="74AA1172" w14:textId="460E9B83" w:rsidR="00047401" w:rsidRDefault="00047401" w:rsidP="00047401">
      <w:pPr>
        <w:spacing w:line="360" w:lineRule="auto"/>
        <w:rPr>
          <w:lang w:val="en-GB"/>
        </w:rPr>
      </w:pPr>
    </w:p>
    <w:p w14:paraId="3970C449" w14:textId="77777777" w:rsidR="00613ACB" w:rsidRDefault="00613ACB" w:rsidP="00047401">
      <w:pPr>
        <w:spacing w:line="360" w:lineRule="auto"/>
        <w:rPr>
          <w:lang w:val="en-GB"/>
        </w:rPr>
        <w:sectPr w:rsidR="00613ACB" w:rsidSect="009E27AF">
          <w:pgSz w:w="11906" w:h="16838"/>
          <w:pgMar w:top="1440" w:right="1440" w:bottom="1440" w:left="1440" w:header="708" w:footer="708" w:gutter="0"/>
          <w:cols w:space="708"/>
          <w:docGrid w:linePitch="360"/>
        </w:sectPr>
      </w:pPr>
    </w:p>
    <w:p w14:paraId="028D01E2" w14:textId="1787B836" w:rsidR="002F5113" w:rsidRPr="00E572C6" w:rsidRDefault="002F5113" w:rsidP="004E53A7">
      <w:pPr>
        <w:pStyle w:val="Heading1"/>
        <w:spacing w:line="360" w:lineRule="auto"/>
        <w:jc w:val="both"/>
      </w:pPr>
      <w:r w:rsidRPr="00E572C6">
        <w:lastRenderedPageBreak/>
        <w:t>Introduction</w:t>
      </w:r>
    </w:p>
    <w:p w14:paraId="38032956" w14:textId="31DC9C5A" w:rsidR="006A6FEC" w:rsidRDefault="00D322F4" w:rsidP="007940D3">
      <w:pPr>
        <w:spacing w:line="360" w:lineRule="auto"/>
        <w:jc w:val="both"/>
        <w:rPr>
          <w:lang w:val="en-GB"/>
        </w:rPr>
      </w:pPr>
      <w:r>
        <w:rPr>
          <w:lang w:val="en-GB"/>
        </w:rPr>
        <w:t xml:space="preserve">In recent years, </w:t>
      </w:r>
      <w:r w:rsidR="0024151A">
        <w:rPr>
          <w:lang w:val="en-GB"/>
        </w:rPr>
        <w:t xml:space="preserve">shifts of </w:t>
      </w:r>
      <w:r w:rsidR="00A2357F">
        <w:rPr>
          <w:lang w:val="en-GB"/>
        </w:rPr>
        <w:t>12</w:t>
      </w:r>
      <w:r w:rsidR="0064176B">
        <w:rPr>
          <w:lang w:val="en-GB"/>
        </w:rPr>
        <w:t xml:space="preserve"> </w:t>
      </w:r>
      <w:r w:rsidR="00A2357F">
        <w:rPr>
          <w:lang w:val="en-GB"/>
        </w:rPr>
        <w:t>h</w:t>
      </w:r>
      <w:r w:rsidR="0064176B">
        <w:rPr>
          <w:lang w:val="en-GB"/>
        </w:rPr>
        <w:t>ours or longer</w:t>
      </w:r>
      <w:r w:rsidR="00A2357F">
        <w:rPr>
          <w:lang w:val="en-GB"/>
        </w:rPr>
        <w:t xml:space="preserve"> </w:t>
      </w:r>
      <w:r w:rsidR="000400DC">
        <w:rPr>
          <w:lang w:val="en-GB"/>
        </w:rPr>
        <w:t>to deliver 24</w:t>
      </w:r>
      <w:r w:rsidR="00384F09">
        <w:rPr>
          <w:lang w:val="en-GB"/>
        </w:rPr>
        <w:t>-</w:t>
      </w:r>
      <w:r w:rsidR="000400DC">
        <w:rPr>
          <w:lang w:val="en-GB"/>
        </w:rPr>
        <w:t xml:space="preserve">h healthcare </w:t>
      </w:r>
      <w:r w:rsidR="00A2357F">
        <w:rPr>
          <w:lang w:val="en-GB"/>
        </w:rPr>
        <w:t xml:space="preserve">have become increasingly common in hospitals in </w:t>
      </w:r>
      <w:r w:rsidR="00502CEE">
        <w:rPr>
          <w:lang w:val="en-GB"/>
        </w:rPr>
        <w:t>many countries around the world, including in Europe and the US</w:t>
      </w:r>
      <w:r w:rsidR="002E6887">
        <w:rPr>
          <w:lang w:val="en-GB"/>
        </w:rPr>
        <w:t>.</w:t>
      </w:r>
      <w:r w:rsidR="00A2357F">
        <w:rPr>
          <w:lang w:val="en-GB"/>
        </w:rPr>
        <w:fldChar w:fldCharType="begin">
          <w:fldData xml:space="preserve">PEVuZE5vdGU+PENpdGU+PEF1dGhvcj5HcmlmZml0aHM8L0F1dGhvcj48WWVhcj4yMDE0PC9ZZWFy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QgQ2FyZTwvc2Vjb25kYXJ5LXRp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=
</w:fldData>
        </w:fldChar>
      </w:r>
      <w:r w:rsidR="009B2422">
        <w:rPr>
          <w:lang w:val="en-GB"/>
        </w:rPr>
        <w:instrText xml:space="preserve"> ADDIN EN.CITE </w:instrText>
      </w:r>
      <w:r w:rsidR="009B2422">
        <w:rPr>
          <w:lang w:val="en-GB"/>
        </w:rPr>
        <w:fldChar w:fldCharType="begin">
          <w:fldData xml:space="preserve">PEVuZE5vdGU+PENpdGU+PEF1dGhvcj5HcmlmZml0aHM8L0F1dGhvcj48WWVhcj4yMDE0PC9ZZWFy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=
</w:fldData>
        </w:fldChar>
      </w:r>
      <w:r w:rsidR="009B2422">
        <w:rPr>
          <w:lang w:val="en-GB"/>
        </w:rPr>
        <w:instrText xml:space="preserve"> ADDIN EN.CITE.DATA </w:instrText>
      </w:r>
      <w:r w:rsidR="009B2422">
        <w:rPr>
          <w:lang w:val="en-GB"/>
        </w:rPr>
      </w:r>
      <w:r w:rsidR="009B2422">
        <w:rPr>
          <w:lang w:val="en-GB"/>
        </w:rPr>
        <w:fldChar w:fldCharType="end"/>
      </w:r>
      <w:r w:rsidR="00A2357F">
        <w:rPr>
          <w:lang w:val="en-GB"/>
        </w:rPr>
      </w:r>
      <w:r w:rsidR="00A2357F">
        <w:rPr>
          <w:lang w:val="en-GB"/>
        </w:rPr>
        <w:fldChar w:fldCharType="separate"/>
      </w:r>
      <w:r w:rsidR="00475A53">
        <w:rPr>
          <w:noProof/>
          <w:lang w:val="en-GB"/>
        </w:rPr>
        <w:t>(1)</w:t>
      </w:r>
      <w:r w:rsidR="00A2357F">
        <w:rPr>
          <w:lang w:val="en-GB"/>
        </w:rPr>
        <w:fldChar w:fldCharType="end"/>
      </w:r>
      <w:r w:rsidR="00A2357F">
        <w:rPr>
          <w:lang w:val="en-GB"/>
        </w:rPr>
        <w:t xml:space="preserve"> </w:t>
      </w:r>
      <w:r w:rsidR="00F9047F">
        <w:rPr>
          <w:lang w:val="en-GB"/>
        </w:rPr>
        <w:t>Twelve-</w:t>
      </w:r>
      <w:r w:rsidR="00A87AB8">
        <w:rPr>
          <w:lang w:val="en-GB"/>
        </w:rPr>
        <w:t>h</w:t>
      </w:r>
      <w:r w:rsidR="00346070">
        <w:rPr>
          <w:lang w:val="en-GB"/>
        </w:rPr>
        <w:t>our</w:t>
      </w:r>
      <w:r w:rsidR="00A87AB8">
        <w:rPr>
          <w:lang w:val="en-GB"/>
        </w:rPr>
        <w:t xml:space="preserve"> shifts</w:t>
      </w:r>
      <w:r w:rsidR="005621F2">
        <w:rPr>
          <w:lang w:val="en-GB"/>
        </w:rPr>
        <w:t xml:space="preserve"> </w:t>
      </w:r>
      <w:r w:rsidR="6F082DDE">
        <w:rPr>
          <w:lang w:val="en-GB"/>
        </w:rPr>
        <w:t xml:space="preserve">arose </w:t>
      </w:r>
      <w:r w:rsidR="0009080C">
        <w:rPr>
          <w:lang w:val="en-GB"/>
        </w:rPr>
        <w:t xml:space="preserve">in the 70s </w:t>
      </w:r>
      <w:r w:rsidR="00384F09">
        <w:rPr>
          <w:lang w:val="en-GB"/>
        </w:rPr>
        <w:t>and led to</w:t>
      </w:r>
      <w:r w:rsidR="00F9047F">
        <w:rPr>
          <w:lang w:val="en-GB"/>
        </w:rPr>
        <w:t xml:space="preserve"> a change from the traditional</w:t>
      </w:r>
      <w:r w:rsidR="005621F2">
        <w:rPr>
          <w:lang w:val="en-GB"/>
        </w:rPr>
        <w:t xml:space="preserve"> </w:t>
      </w:r>
      <w:r w:rsidR="00F9047F">
        <w:rPr>
          <w:lang w:val="en-GB"/>
        </w:rPr>
        <w:t>shift system</w:t>
      </w:r>
      <w:r w:rsidR="30CAD521">
        <w:rPr>
          <w:lang w:val="en-GB"/>
        </w:rPr>
        <w:t xml:space="preserve"> with three </w:t>
      </w:r>
      <w:r w:rsidR="00384F09">
        <w:rPr>
          <w:lang w:val="en-GB"/>
        </w:rPr>
        <w:t>8-hour</w:t>
      </w:r>
      <w:r w:rsidR="30CAD521">
        <w:rPr>
          <w:lang w:val="en-GB"/>
        </w:rPr>
        <w:t xml:space="preserve"> shifts</w:t>
      </w:r>
      <w:r w:rsidR="005312C4">
        <w:rPr>
          <w:lang w:val="en-GB"/>
        </w:rPr>
        <w:t xml:space="preserve"> t</w:t>
      </w:r>
      <w:r w:rsidR="00F9047F">
        <w:rPr>
          <w:lang w:val="en-GB"/>
        </w:rPr>
        <w:t xml:space="preserve">o a </w:t>
      </w:r>
      <w:r w:rsidR="005621F2">
        <w:rPr>
          <w:lang w:val="en-GB"/>
        </w:rPr>
        <w:t xml:space="preserve">shift </w:t>
      </w:r>
      <w:r w:rsidR="3399ED9F">
        <w:rPr>
          <w:lang w:val="en-GB"/>
        </w:rPr>
        <w:t>system</w:t>
      </w:r>
      <w:r w:rsidR="291B5E28">
        <w:rPr>
          <w:lang w:val="en-GB"/>
        </w:rPr>
        <w:t xml:space="preserve"> with two long shifts</w:t>
      </w:r>
      <w:r w:rsidR="00992EFD">
        <w:rPr>
          <w:lang w:val="en-GB"/>
        </w:rPr>
        <w:t xml:space="preserve">. </w:t>
      </w:r>
      <w:r w:rsidR="004E0B13">
        <w:rPr>
          <w:lang w:val="en-GB"/>
        </w:rPr>
        <w:t xml:space="preserve">Twelve-hour shifts were welcomed by many </w:t>
      </w:r>
      <w:r w:rsidR="00F86008">
        <w:rPr>
          <w:lang w:val="en-GB"/>
        </w:rPr>
        <w:t>as an intervention that would</w:t>
      </w:r>
      <w:r w:rsidR="004E0B13">
        <w:rPr>
          <w:lang w:val="en-GB"/>
        </w:rPr>
        <w:t xml:space="preserve"> bring value to healthcare systems, nurses and their patients</w:t>
      </w:r>
      <w:r w:rsidR="00923F6C">
        <w:rPr>
          <w:lang w:val="en-GB"/>
        </w:rPr>
        <w:t>,</w:t>
      </w:r>
      <w:r w:rsidR="004E0B13">
        <w:rPr>
          <w:lang w:val="en-GB"/>
        </w:rPr>
        <w:fldChar w:fldCharType="begin"/>
      </w:r>
      <w:r w:rsidR="00475A53">
        <w:rPr>
          <w:lang w:val="en-GB"/>
        </w:rPr>
        <w:instrText xml:space="preserve"> ADDIN EN.CITE &lt;EndNote&gt;&lt;Cite&gt;&lt;Author&gt;Underwood&lt;/Author&gt;&lt;Year&gt;1975&lt;/Year&gt;&lt;RecNum&gt;555&lt;/RecNum&gt;&lt;DisplayText&gt;(2)&lt;/DisplayText&gt;&lt;record&gt;&lt;rec-number&gt;555&lt;/rec-number&gt;&lt;foreign-keys&gt;&lt;key app="EN" db-id="9z25saraxzrexjevsw8x9pto22x9azzfvrtt" timestamp="1515411283"&gt;555&lt;/key&gt;&lt;/foreign-keys&gt;&lt;ref-type name="Journal Article"&gt;17&lt;/ref-type&gt;&lt;contributors&gt;&lt;authors&gt;&lt;author&gt;Underwood, A. B.&lt;/author&gt;&lt;/authors&gt;&lt;/contributors&gt;&lt;titles&gt;&lt;title&gt;What a 12-hour shift offers&lt;/title&gt;&lt;secondary-title&gt;Am J Nurs&lt;/secondary-title&gt;&lt;/titles&gt;&lt;periodical&gt;&lt;full-title&gt;American Journal of Nursing&lt;/full-title&gt;&lt;abbr-1&gt;Am. J. Nurs.&lt;/abbr-1&gt;&lt;abbr-2&gt;Am J Nurs&lt;/abbr-2&gt;&lt;/periodical&gt;&lt;pages&gt;1176-8&lt;/pages&gt;&lt;volume&gt;75&lt;/volume&gt;&lt;number&gt;7&lt;/number&gt;&lt;edition&gt;1975/07/01&lt;/edition&gt;&lt;keywords&gt;&lt;keyword&gt;*Economics, Nursing&lt;/keyword&gt;&lt;keyword&gt;Intensive Care Units&lt;/keyword&gt;&lt;keyword&gt;*Nursing Service, Hospital&lt;/keyword&gt;&lt;keyword&gt;Nursing Staff, Hospital/*supply &amp;amp; distribution&lt;/keyword&gt;&lt;keyword&gt;Pediatric Nursing&lt;/keyword&gt;&lt;keyword&gt;Personnel Staffing and Scheduling&lt;/keyword&gt;&lt;/keywords&gt;&lt;dates&gt;&lt;year&gt;1975&lt;/year&gt;&lt;pub-dates&gt;&lt;date&gt;Jul&lt;/date&gt;&lt;/pub-dates&gt;&lt;/dates&gt;&lt;pub-location&gt;United States&lt;/pub-location&gt;&lt;publisher&gt;Lippincott Williams &amp;amp; Wilkins&lt;/publisher&gt;&lt;isbn&gt;0002-936X (Print)&amp;#xD;0002-936X (Linking)&lt;/isbn&gt;&lt;accession-num&gt;1041169&lt;/accession-num&gt;&lt;urls&gt;&lt;related-urls&gt;&lt;url&gt;https://www.ncbi.nlm.nih.gov/pubmed/1041169&lt;/url&gt;&lt;/related-urls&gt;&lt;/urls&gt;&lt;remote-database-name&gt;cmedm&lt;/remote-database-name&gt;&lt;remote-database-provider&gt;EBSCOhost&lt;/remote-database-provider&gt;&lt;/record&gt;&lt;/Cite&gt;&lt;/EndNote&gt;</w:instrText>
      </w:r>
      <w:r w:rsidR="004E0B13">
        <w:rPr>
          <w:lang w:val="en-GB"/>
        </w:rPr>
        <w:fldChar w:fldCharType="separate"/>
      </w:r>
      <w:r w:rsidR="00475A53">
        <w:rPr>
          <w:noProof/>
          <w:lang w:val="en-GB"/>
        </w:rPr>
        <w:t>(2)</w:t>
      </w:r>
      <w:r w:rsidR="004E0B13">
        <w:rPr>
          <w:lang w:val="en-GB"/>
        </w:rPr>
        <w:fldChar w:fldCharType="end"/>
      </w:r>
      <w:r w:rsidR="004E0B13">
        <w:rPr>
          <w:lang w:val="en-GB"/>
        </w:rPr>
        <w:t xml:space="preserve"> </w:t>
      </w:r>
      <w:r w:rsidR="00F75012">
        <w:rPr>
          <w:lang w:val="en-GB"/>
        </w:rPr>
        <w:t>by</w:t>
      </w:r>
      <w:r w:rsidR="006A6FEC">
        <w:rPr>
          <w:lang w:val="en-GB"/>
        </w:rPr>
        <w:t xml:space="preserve"> reducing staffing costs; allowing a more efficient organisation of care throughout the day; increasing quality of care;</w:t>
      </w:r>
      <w:r w:rsidR="00274B68">
        <w:rPr>
          <w:lang w:val="en-GB"/>
        </w:rPr>
        <w:t xml:space="preserve"> </w:t>
      </w:r>
      <w:r w:rsidR="006A6FEC">
        <w:rPr>
          <w:lang w:val="en-GB"/>
        </w:rPr>
        <w:t xml:space="preserve">improving nurse </w:t>
      </w:r>
      <w:r w:rsidR="00970B28">
        <w:rPr>
          <w:lang w:val="en-GB"/>
        </w:rPr>
        <w:t xml:space="preserve">recruitment </w:t>
      </w:r>
      <w:r w:rsidR="006A6FEC">
        <w:rPr>
          <w:lang w:val="en-GB"/>
        </w:rPr>
        <w:t>and re</w:t>
      </w:r>
      <w:r w:rsidR="00CC3ED6">
        <w:rPr>
          <w:lang w:val="en-GB"/>
        </w:rPr>
        <w:t>ducing staff turnover</w:t>
      </w:r>
      <w:r w:rsidR="006A6FEC">
        <w:rPr>
          <w:lang w:val="en-GB"/>
        </w:rPr>
        <w:t>.</w:t>
      </w:r>
      <w:r w:rsidR="00200684">
        <w:rPr>
          <w:lang w:val="en-GB"/>
        </w:rPr>
        <w:t xml:space="preserve"> </w:t>
      </w:r>
      <w:r w:rsidR="006A6FEC">
        <w:rPr>
          <w:lang w:val="en-GB"/>
        </w:rPr>
        <w:t>In this this discussion paper, after introducing the value propositions, we analyse the available evidence to support or refute these propositions.</w:t>
      </w:r>
    </w:p>
    <w:p w14:paraId="4EB04351" w14:textId="6DF1DFFD" w:rsidR="00BB1FAE" w:rsidRDefault="000D770C" w:rsidP="000D770C">
      <w:pPr>
        <w:spacing w:line="360" w:lineRule="auto"/>
        <w:jc w:val="both"/>
        <w:rPr>
          <w:lang w:val="en-GB"/>
        </w:rPr>
      </w:pPr>
      <w:r>
        <w:rPr>
          <w:lang w:val="en-GB"/>
        </w:rPr>
        <w:t xml:space="preserve">Long shifts appeared as a solution at a moment where nursing staff was in high demand but in short supply, and maintaining safe staffing levels </w:t>
      </w:r>
      <w:r w:rsidR="00B4097A">
        <w:rPr>
          <w:lang w:val="en-GB"/>
        </w:rPr>
        <w:t>was</w:t>
      </w:r>
      <w:r>
        <w:rPr>
          <w:lang w:val="en-GB"/>
        </w:rPr>
        <w:t xml:space="preserve"> challenging for healthcare systems.</w:t>
      </w:r>
      <w:r w:rsidR="003B7D6E">
        <w:rPr>
          <w:lang w:val="en-GB"/>
        </w:rPr>
        <w:fldChar w:fldCharType="begin"/>
      </w:r>
      <w:r w:rsidR="00475A53">
        <w:rPr>
          <w:lang w:val="en-GB"/>
        </w:rPr>
        <w:instrText xml:space="preserve"> ADDIN EN.CITE &lt;EndNote&gt;&lt;Cite&gt;&lt;Author&gt;Ganong&lt;/Author&gt;&lt;Year&gt;1976&lt;/Year&gt;&lt;RecNum&gt;556&lt;/RecNum&gt;&lt;DisplayText&gt;(3)&lt;/DisplayText&gt;&lt;record&gt;&lt;rec-number&gt;556&lt;/rec-number&gt;&lt;foreign-keys&gt;&lt;key app="EN" db-id="9z25saraxzrexjevsw8x9pto22x9azzfvrtt" timestamp="1515411284"&gt;556&lt;/key&gt;&lt;/foreign-keys&gt;&lt;ref-type name="Journal Article"&gt;17&lt;/ref-type&gt;&lt;contributors&gt;&lt;authors&gt;&lt;author&gt;Ganong, W. L.&lt;/author&gt;&lt;author&gt;Ganong, J. M.&lt;/author&gt;&lt;author&gt;Harrison, E. T.&lt;/author&gt;&lt;/authors&gt;&lt;/contributors&gt;&lt;titles&gt;&lt;title&gt;The 12-hour shift: better quality, lower cost&lt;/title&gt;&lt;secondary-title&gt;J Nurs Adm&lt;/secondary-title&gt;&lt;/titles&gt;&lt;periodical&gt;&lt;full-title&gt;Journal of Nursing Administration&lt;/full-title&gt;&lt;abbr-1&gt;J. Nurs. Adm.&lt;/abbr-1&gt;&lt;abbr-2&gt;J Nurs Adm&lt;/abbr-2&gt;&lt;/periodical&gt;&lt;pages&gt;17-29&lt;/pages&gt;&lt;volume&gt;6&lt;/volume&gt;&lt;number&gt;2&lt;/number&gt;&lt;edition&gt;1976/02/01&lt;/edition&gt;&lt;keywords&gt;&lt;keyword&gt;Attitude of Health Personnel&lt;/keyword&gt;&lt;keyword&gt;Cost-Benefit Analysis&lt;/keyword&gt;&lt;keyword&gt;Evaluation Studies as Topic&lt;/keyword&gt;&lt;keyword&gt;Hospital Administration&lt;/keyword&gt;&lt;keyword&gt;North Carolina&lt;/keyword&gt;&lt;keyword&gt;Nursing Care/standards&lt;/keyword&gt;&lt;keyword&gt;*Nursing Service, Hospital&lt;/keyword&gt;&lt;keyword&gt;Nursing Staff, Hospital/*statistics &amp;amp; numerical data&lt;/keyword&gt;&lt;keyword&gt;Time Factors&lt;/keyword&gt;&lt;keyword&gt;Time and Motion Studies&lt;/keyword&gt;&lt;/keywords&gt;&lt;dates&gt;&lt;year&gt;1976&lt;/year&gt;&lt;pub-dates&gt;&lt;date&gt;Feb&lt;/date&gt;&lt;/pub-dates&gt;&lt;/dates&gt;&lt;pub-location&gt;United States&lt;/pub-location&gt;&lt;publisher&gt;Lippincott Williams &amp;amp; Wilkins&lt;/publisher&gt;&lt;isbn&gt;0002-0443 (Print)&amp;#xD;0002-0443 (Linking)&lt;/isbn&gt;&lt;accession-num&gt;812964&lt;/accession-num&gt;&lt;urls&gt;&lt;related-urls&gt;&lt;url&gt;https://www.ncbi.nlm.nih.gov/pubmed/812964&lt;/url&gt;&lt;/related-urls&gt;&lt;/urls&gt;&lt;remote-database-name&gt;cmedm&lt;/remote-database-name&gt;&lt;remote-database-provider&gt;EBSCOhost&lt;/remote-database-provider&gt;&lt;/record&gt;&lt;/Cite&gt;&lt;/EndNote&gt;</w:instrText>
      </w:r>
      <w:r w:rsidR="003B7D6E">
        <w:rPr>
          <w:lang w:val="en-GB"/>
        </w:rPr>
        <w:fldChar w:fldCharType="separate"/>
      </w:r>
      <w:r w:rsidR="00475A53">
        <w:rPr>
          <w:noProof/>
          <w:lang w:val="en-GB"/>
        </w:rPr>
        <w:t>(3)</w:t>
      </w:r>
      <w:r w:rsidR="003B7D6E">
        <w:rPr>
          <w:lang w:val="en-GB"/>
        </w:rPr>
        <w:fldChar w:fldCharType="end"/>
      </w:r>
      <w:r>
        <w:rPr>
          <w:lang w:val="en-GB"/>
        </w:rPr>
        <w:t xml:space="preserve"> </w:t>
      </w:r>
      <w:r w:rsidR="006F26B0">
        <w:rPr>
          <w:lang w:val="en-GB"/>
        </w:rPr>
        <w:t xml:space="preserve">By reducing </w:t>
      </w:r>
      <w:r>
        <w:rPr>
          <w:lang w:val="en-GB"/>
        </w:rPr>
        <w:t>overlaps between shifts</w:t>
      </w:r>
      <w:r w:rsidR="006F26B0">
        <w:rPr>
          <w:lang w:val="en-GB"/>
        </w:rPr>
        <w:t>,</w:t>
      </w:r>
      <w:r>
        <w:rPr>
          <w:lang w:val="en-GB"/>
        </w:rPr>
        <w:t xml:space="preserve"> </w:t>
      </w:r>
      <w:r w:rsidR="00D010B6">
        <w:rPr>
          <w:lang w:val="en-GB"/>
        </w:rPr>
        <w:t xml:space="preserve">there were fewer </w:t>
      </w:r>
      <w:r>
        <w:rPr>
          <w:lang w:val="en-GB"/>
        </w:rPr>
        <w:t xml:space="preserve">nurse hours </w:t>
      </w:r>
      <w:r w:rsidR="00D010B6">
        <w:rPr>
          <w:lang w:val="en-GB"/>
        </w:rPr>
        <w:t>per day to be rostered</w:t>
      </w:r>
      <w:r>
        <w:rPr>
          <w:lang w:val="en-GB"/>
        </w:rPr>
        <w:t xml:space="preserve">. </w:t>
      </w:r>
      <w:r w:rsidRPr="00C2750C">
        <w:rPr>
          <w:lang w:val="en-GB"/>
        </w:rPr>
        <w:t xml:space="preserve">When wards operate a </w:t>
      </w:r>
      <w:r>
        <w:rPr>
          <w:lang w:val="en-GB"/>
        </w:rPr>
        <w:t>three</w:t>
      </w:r>
      <w:r w:rsidRPr="00C2750C">
        <w:rPr>
          <w:lang w:val="en-GB"/>
        </w:rPr>
        <w:t xml:space="preserve"> 8-hour shifts system, there are overlaps of between one and three hours between shifts, and </w:t>
      </w:r>
      <w:r w:rsidR="00BD20F7">
        <w:rPr>
          <w:lang w:val="en-GB"/>
        </w:rPr>
        <w:t>three</w:t>
      </w:r>
      <w:r w:rsidR="00BD20F7" w:rsidRPr="00C2750C">
        <w:rPr>
          <w:lang w:val="en-GB"/>
        </w:rPr>
        <w:t xml:space="preserve"> </w:t>
      </w:r>
      <w:r w:rsidRPr="00C2750C">
        <w:rPr>
          <w:lang w:val="en-GB"/>
        </w:rPr>
        <w:t>handovers across 24 hours. This translate</w:t>
      </w:r>
      <w:r w:rsidR="00384F09">
        <w:rPr>
          <w:lang w:val="en-GB"/>
        </w:rPr>
        <w:t>s</w:t>
      </w:r>
      <w:r w:rsidRPr="00C2750C">
        <w:rPr>
          <w:lang w:val="en-GB"/>
        </w:rPr>
        <w:t xml:space="preserve"> into between 26 and 30 hours of staffing, and 14% of paid time covering handovers. With 12-hour shifts</w:t>
      </w:r>
      <w:r>
        <w:rPr>
          <w:lang w:val="en-GB"/>
        </w:rPr>
        <w:t>,</w:t>
      </w:r>
      <w:r w:rsidRPr="00C2750C">
        <w:rPr>
          <w:lang w:val="en-GB"/>
        </w:rPr>
        <w:t xml:space="preserve"> there </w:t>
      </w:r>
      <w:r w:rsidR="00BD20F7">
        <w:rPr>
          <w:lang w:val="en-GB"/>
        </w:rPr>
        <w:t>are</w:t>
      </w:r>
      <w:r w:rsidR="00BD20F7" w:rsidRPr="00C2750C">
        <w:rPr>
          <w:lang w:val="en-GB"/>
        </w:rPr>
        <w:t xml:space="preserve"> </w:t>
      </w:r>
      <w:r w:rsidRPr="00C2750C">
        <w:rPr>
          <w:lang w:val="en-GB"/>
        </w:rPr>
        <w:t xml:space="preserve">only </w:t>
      </w:r>
      <w:r w:rsidR="00BD20F7">
        <w:rPr>
          <w:lang w:val="en-GB"/>
        </w:rPr>
        <w:t>two</w:t>
      </w:r>
      <w:r w:rsidR="00BD20F7" w:rsidRPr="00C2750C">
        <w:rPr>
          <w:lang w:val="en-GB"/>
        </w:rPr>
        <w:t xml:space="preserve"> </w:t>
      </w:r>
      <w:r w:rsidRPr="00C2750C">
        <w:rPr>
          <w:lang w:val="en-GB"/>
        </w:rPr>
        <w:t>handover</w:t>
      </w:r>
      <w:r w:rsidR="00BD20F7">
        <w:rPr>
          <w:lang w:val="en-GB"/>
        </w:rPr>
        <w:t>s</w:t>
      </w:r>
      <w:r w:rsidRPr="00C2750C">
        <w:rPr>
          <w:lang w:val="en-GB"/>
        </w:rPr>
        <w:t xml:space="preserve"> across 24 hours, usually lasting 30 minutes, so that staffing is needed only for 25 hours.</w:t>
      </w:r>
      <w:r w:rsidR="00E566FB">
        <w:rPr>
          <w:lang w:val="en-GB"/>
        </w:rPr>
        <w:t xml:space="preserve"> While there were no economic benefits for nurses who would still work the same weekly hours, </w:t>
      </w:r>
      <w:r w:rsidR="007A23D9">
        <w:rPr>
          <w:lang w:val="en-GB"/>
        </w:rPr>
        <w:t>and</w:t>
      </w:r>
      <w:r w:rsidR="00E566FB">
        <w:rPr>
          <w:lang w:val="en-GB"/>
        </w:rPr>
        <w:t xml:space="preserve"> therefore receive the same salary, reorganising the 24-h day with two shifts </w:t>
      </w:r>
      <w:r w:rsidR="00AC110A">
        <w:rPr>
          <w:lang w:val="en-GB"/>
        </w:rPr>
        <w:t>would lead to financial savings for healthcare systems.</w:t>
      </w:r>
      <w:r w:rsidRPr="00C2750C">
        <w:rPr>
          <w:lang w:val="en-GB"/>
        </w:rPr>
        <w:t xml:space="preserve"> </w:t>
      </w:r>
      <w:r w:rsidR="00E566FB">
        <w:rPr>
          <w:lang w:val="en-GB"/>
        </w:rPr>
        <w:t>Estimates from early studies indicated savings of 10 nursing hours per day in a 32-bed unit when registered nurses worked 12-hour shifts compared to 8-hour shifts.</w:t>
      </w:r>
      <w:r w:rsidR="00E566FB">
        <w:rPr>
          <w:lang w:val="en-GB"/>
        </w:rPr>
        <w:fldChar w:fldCharType="begin"/>
      </w:r>
      <w:r w:rsidR="00E566FB">
        <w:rPr>
          <w:lang w:val="en-GB"/>
        </w:rPr>
        <w:instrText xml:space="preserve"> ADDIN EN.CITE &lt;EndNote&gt;&lt;Cite&gt;&lt;Author&gt;Ganong&lt;/Author&gt;&lt;Year&gt;1976&lt;/Year&gt;&lt;RecNum&gt;556&lt;/RecNum&gt;&lt;DisplayText&gt;(3)&lt;/DisplayText&gt;&lt;record&gt;&lt;rec-number&gt;556&lt;/rec-number&gt;&lt;foreign-keys&gt;&lt;key app="EN" db-id="9z25saraxzrexjevsw8x9pto22x9azzfvrtt" timestamp="1515411284"&gt;556&lt;/key&gt;&lt;/foreign-keys&gt;&lt;ref-type name="Journal Article"&gt;17&lt;/ref-type&gt;&lt;contributors&gt;&lt;authors&gt;&lt;author&gt;Ganong, W. L.&lt;/author&gt;&lt;author&gt;Ganong, J. M.&lt;/author&gt;&lt;author&gt;Harrison, E. T.&lt;/author&gt;&lt;/authors&gt;&lt;/contributors&gt;&lt;titles&gt;&lt;title&gt;The 12-hour shift: better quality, lower cost&lt;/title&gt;&lt;secondary-title&gt;J Nurs Adm&lt;/secondary-title&gt;&lt;/titles&gt;&lt;periodical&gt;&lt;full-title&gt;Journal of Nursing Administration&lt;/full-title&gt;&lt;abbr-1&gt;J. Nurs. Adm.&lt;/abbr-1&gt;&lt;abbr-2&gt;J Nurs Adm&lt;/abbr-2&gt;&lt;/periodical&gt;&lt;pages&gt;17-29&lt;/pages&gt;&lt;volume&gt;6&lt;/volume&gt;&lt;number&gt;2&lt;/number&gt;&lt;edition&gt;1976/02/01&lt;/edition&gt;&lt;keywords&gt;&lt;keyword&gt;Attitude of Health Personnel&lt;/keyword&gt;&lt;keyword&gt;Cost-Benefit Analysis&lt;/keyword&gt;&lt;keyword&gt;Evaluation Studies as Topic&lt;/keyword&gt;&lt;keyword&gt;Hospital Administration&lt;/keyword&gt;&lt;keyword&gt;North Carolina&lt;/keyword&gt;&lt;keyword&gt;Nursing Care/standards&lt;/keyword&gt;&lt;keyword&gt;*Nursing Service, Hospital&lt;/keyword&gt;&lt;keyword&gt;Nursing Staff, Hospital/*statistics &amp;amp; numerical data&lt;/keyword&gt;&lt;keyword&gt;Time Factors&lt;/keyword&gt;&lt;keyword&gt;Time and Motion Studies&lt;/keyword&gt;&lt;/keywords&gt;&lt;dates&gt;&lt;year&gt;1976&lt;/year&gt;&lt;pub-dates&gt;&lt;date&gt;Feb&lt;/date&gt;&lt;/pub-dates&gt;&lt;/dates&gt;&lt;pub-location&gt;United States&lt;/pub-location&gt;&lt;publisher&gt;Lippincott Williams &amp;amp; Wilkins&lt;/publisher&gt;&lt;isbn&gt;0002-0443 (Print)&amp;#xD;0002-0443 (Linking)&lt;/isbn&gt;&lt;accession-num&gt;812964&lt;/accession-num&gt;&lt;urls&gt;&lt;related-urls&gt;&lt;url&gt;https://www.ncbi.nlm.nih.gov/pubmed/812964&lt;/url&gt;&lt;/related-urls&gt;&lt;/urls&gt;&lt;remote-database-name&gt;cmedm&lt;/remote-database-name&gt;&lt;remote-database-provider&gt;EBSCOhost&lt;/remote-database-provider&gt;&lt;/record&gt;&lt;/Cite&gt;&lt;/EndNote&gt;</w:instrText>
      </w:r>
      <w:r w:rsidR="00E566FB">
        <w:rPr>
          <w:lang w:val="en-GB"/>
        </w:rPr>
        <w:fldChar w:fldCharType="separate"/>
      </w:r>
      <w:r w:rsidR="00E566FB">
        <w:rPr>
          <w:noProof/>
          <w:lang w:val="en-GB"/>
        </w:rPr>
        <w:t>(3)</w:t>
      </w:r>
      <w:r w:rsidR="00E566FB">
        <w:rPr>
          <w:lang w:val="en-GB"/>
        </w:rPr>
        <w:fldChar w:fldCharType="end"/>
      </w:r>
      <w:r w:rsidR="00E566FB">
        <w:rPr>
          <w:lang w:val="en-GB"/>
        </w:rPr>
        <w:t xml:space="preserve"> </w:t>
      </w:r>
    </w:p>
    <w:p w14:paraId="6A648377" w14:textId="2AF9A7DE" w:rsidR="000D770C" w:rsidRDefault="000D770C" w:rsidP="000D770C">
      <w:pPr>
        <w:spacing w:line="360" w:lineRule="auto"/>
        <w:jc w:val="both"/>
        <w:rPr>
          <w:lang w:val="en-GB"/>
        </w:rPr>
      </w:pPr>
      <w:r>
        <w:rPr>
          <w:rFonts w:ascii="Calibri" w:eastAsia="Calibri" w:hAnsi="Calibri" w:cs="Times New Roman"/>
          <w:lang w:val="en-GB"/>
        </w:rPr>
        <w:t xml:space="preserve">Early reports generally concluded that the quality of care was also improved, although empirical evidence offered at the time was </w:t>
      </w:r>
      <w:r w:rsidR="006364CC">
        <w:rPr>
          <w:rFonts w:ascii="Calibri" w:eastAsia="Calibri" w:hAnsi="Calibri" w:cs="Times New Roman"/>
          <w:lang w:val="en-GB"/>
        </w:rPr>
        <w:t>mostly referring to higher continuity of care due to patients seeing the same nurse throughout the day</w:t>
      </w:r>
      <w:r>
        <w:rPr>
          <w:rFonts w:ascii="Calibri" w:eastAsia="Calibri" w:hAnsi="Calibri" w:cs="Times New Roman"/>
          <w:lang w:val="en-GB"/>
        </w:rPr>
        <w:t>.</w:t>
      </w:r>
      <w:r w:rsidR="00344979">
        <w:rPr>
          <w:rFonts w:ascii="Calibri" w:eastAsia="Calibri" w:hAnsi="Calibri" w:cs="Times New Roman"/>
          <w:lang w:val="en-GB"/>
        </w:rPr>
        <w:fldChar w:fldCharType="begin">
          <w:fldData xml:space="preserve">PEVuZE5vdGU+PENpdGU+PEF1dGhvcj5WaWs8L0F1dGhvcj48WWVhcj4xOTgyPC9ZZWFyPjxSZWNO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</w:fldData>
        </w:fldChar>
      </w:r>
      <w:r w:rsidR="009B2422">
        <w:rPr>
          <w:rFonts w:ascii="Calibri" w:eastAsia="Calibri" w:hAnsi="Calibri" w:cs="Times New Roman"/>
          <w:lang w:val="en-GB"/>
        </w:rPr>
        <w:instrText xml:space="preserve"> ADDIN EN.CITE </w:instrText>
      </w:r>
      <w:r w:rsidR="009B2422">
        <w:rPr>
          <w:rFonts w:ascii="Calibri" w:eastAsia="Calibri" w:hAnsi="Calibri" w:cs="Times New Roman"/>
          <w:lang w:val="en-GB"/>
        </w:rPr>
        <w:fldChar w:fldCharType="begin">
          <w:fldData xml:space="preserve">PEVuZE5vdGU+PENpdGU+PEF1dGhvcj5WaWs8L0F1dGhvcj48WWVhcj4xOTgyPC9ZZWFyPjxSZWNO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</w:fldData>
        </w:fldChar>
      </w:r>
      <w:r w:rsidR="009B2422">
        <w:rPr>
          <w:rFonts w:ascii="Calibri" w:eastAsia="Calibri" w:hAnsi="Calibri" w:cs="Times New Roman"/>
          <w:lang w:val="en-GB"/>
        </w:rPr>
        <w:instrText xml:space="preserve"> ADDIN EN.CITE.DATA </w:instrText>
      </w:r>
      <w:r w:rsidR="009B2422">
        <w:rPr>
          <w:rFonts w:ascii="Calibri" w:eastAsia="Calibri" w:hAnsi="Calibri" w:cs="Times New Roman"/>
          <w:lang w:val="en-GB"/>
        </w:rPr>
      </w:r>
      <w:r w:rsidR="009B2422">
        <w:rPr>
          <w:rFonts w:ascii="Calibri" w:eastAsia="Calibri" w:hAnsi="Calibri" w:cs="Times New Roman"/>
          <w:lang w:val="en-GB"/>
        </w:rPr>
        <w:fldChar w:fldCharType="end"/>
      </w:r>
      <w:r w:rsidR="00344979">
        <w:rPr>
          <w:rFonts w:ascii="Calibri" w:eastAsia="Calibri" w:hAnsi="Calibri" w:cs="Times New Roman"/>
          <w:lang w:val="en-GB"/>
        </w:rPr>
      </w:r>
      <w:r w:rsidR="00344979">
        <w:rPr>
          <w:rFonts w:ascii="Calibri" w:eastAsia="Calibri" w:hAnsi="Calibri" w:cs="Times New Roman"/>
          <w:lang w:val="en-GB"/>
        </w:rPr>
        <w:fldChar w:fldCharType="separate"/>
      </w:r>
      <w:r w:rsidR="00475A53">
        <w:rPr>
          <w:rFonts w:ascii="Calibri" w:eastAsia="Calibri" w:hAnsi="Calibri" w:cs="Times New Roman"/>
          <w:noProof/>
          <w:lang w:val="en-GB"/>
        </w:rPr>
        <w:t>(4, 5)</w:t>
      </w:r>
      <w:r w:rsidR="00344979">
        <w:rPr>
          <w:rFonts w:ascii="Calibri" w:eastAsia="Calibri" w:hAnsi="Calibri" w:cs="Times New Roman"/>
          <w:lang w:val="en-GB"/>
        </w:rPr>
        <w:fldChar w:fldCharType="end"/>
      </w:r>
      <w:r>
        <w:rPr>
          <w:rFonts w:ascii="Calibri" w:eastAsia="Calibri" w:hAnsi="Calibri" w:cs="Times New Roman"/>
          <w:lang w:val="en-GB"/>
        </w:rPr>
        <w:t xml:space="preserve"> Benefits were attributed to</w:t>
      </w:r>
      <w:r w:rsidRPr="00DF24CE">
        <w:rPr>
          <w:rFonts w:ascii="Calibri" w:eastAsia="Calibri" w:hAnsi="Calibri" w:cs="Times New Roman"/>
          <w:lang w:val="en-GB"/>
        </w:rPr>
        <w:t xml:space="preserve"> </w:t>
      </w:r>
      <w:r w:rsidR="007C002B">
        <w:rPr>
          <w:rFonts w:ascii="Calibri" w:eastAsia="Calibri" w:hAnsi="Calibri" w:cs="Times New Roman"/>
          <w:lang w:val="en-GB"/>
        </w:rPr>
        <w:t>lower risk of information being lost or miscommunicated during handover, and</w:t>
      </w:r>
      <w:r w:rsidRPr="00DF24CE">
        <w:rPr>
          <w:rFonts w:ascii="Calibri" w:eastAsia="Calibri" w:hAnsi="Calibri" w:cs="Times New Roman"/>
          <w:lang w:val="en-GB"/>
        </w:rPr>
        <w:t xml:space="preserve"> improved staff morale. These long shift patterns rapidly became the norm in the US and were later introduced in the UK with the same assumptions: “to increase continuity </w:t>
      </w:r>
      <w:r>
        <w:rPr>
          <w:rFonts w:ascii="Calibri" w:eastAsia="Calibri" w:hAnsi="Calibri" w:cs="Times New Roman"/>
          <w:lang w:val="en-GB"/>
        </w:rPr>
        <w:t xml:space="preserve">[of care] </w:t>
      </w:r>
      <w:r w:rsidRPr="00DF24CE">
        <w:rPr>
          <w:rFonts w:ascii="Calibri" w:eastAsia="Calibri" w:hAnsi="Calibri" w:cs="Times New Roman"/>
          <w:lang w:val="en-GB"/>
        </w:rPr>
        <w:t>and reduce costs”</w:t>
      </w:r>
      <w:r w:rsidR="007825F2">
        <w:rPr>
          <w:rFonts w:ascii="Calibri" w:eastAsia="Calibri" w:hAnsi="Calibri" w:cs="Times New Roman"/>
          <w:lang w:val="en-GB"/>
        </w:rPr>
        <w:t>,</w:t>
      </w:r>
      <w:r w:rsidR="00A62D22">
        <w:rPr>
          <w:rFonts w:ascii="Calibri" w:eastAsia="Calibri" w:hAnsi="Calibri" w:cs="Times New Roman"/>
          <w:lang w:val="en-GB"/>
        </w:rPr>
        <w:t xml:space="preserve"> </w:t>
      </w:r>
      <w:r w:rsidR="007825F2">
        <w:rPr>
          <w:rFonts w:ascii="Calibri" w:eastAsia="Calibri" w:hAnsi="Calibri" w:cs="Times New Roman"/>
          <w:lang w:val="en-GB"/>
        </w:rPr>
        <w:t xml:space="preserve">as well as improving </w:t>
      </w:r>
      <w:r w:rsidR="00A62D22">
        <w:rPr>
          <w:rFonts w:ascii="Calibri" w:eastAsia="Calibri" w:hAnsi="Calibri" w:cs="Times New Roman"/>
          <w:lang w:val="en-GB"/>
        </w:rPr>
        <w:t>systems’ productivity</w:t>
      </w:r>
      <w:r w:rsidRPr="00DF24CE">
        <w:rPr>
          <w:rFonts w:ascii="Calibri" w:eastAsia="Calibri" w:hAnsi="Calibri" w:cs="Times New Roman"/>
          <w:lang w:val="en-GB"/>
        </w:rPr>
        <w:t>.</w:t>
      </w:r>
      <w:r w:rsidRPr="00DF24CE">
        <w:rPr>
          <w:rFonts w:ascii="Calibri" w:eastAsia="Calibri" w:hAnsi="Calibri" w:cs="Times New Roman"/>
          <w:lang w:val="en-GB"/>
        </w:rPr>
        <w:fldChar w:fldCharType="begin"/>
      </w:r>
      <w:r w:rsidR="00475A53">
        <w:rPr>
          <w:rFonts w:ascii="Calibri" w:eastAsia="Calibri" w:hAnsi="Calibri" w:cs="Times New Roman"/>
          <w:lang w:val="en-GB"/>
        </w:rPr>
        <w:instrText xml:space="preserve"> ADDIN EN.CITE &lt;EndNote&gt;&lt;Cite&gt;&lt;Author&gt;NHS Evidence&lt;/Author&gt;&lt;Year&gt;2010&lt;/Year&gt;&lt;RecNum&gt;505&lt;/RecNum&gt;&lt;DisplayText&gt;(6)&lt;/DisplayText&gt;&lt;record&gt;&lt;rec-number&gt;505&lt;/rec-number&gt;&lt;foreign-keys&gt;&lt;key app="EN" db-id="9z25saraxzrexjevsw8x9pto22x9azzfvrtt" timestamp="1513613322"&gt;505&lt;/key&gt;&lt;/foreign-keys&gt;&lt;ref-type name="Government Document"&gt;46&lt;/ref-type&gt;&lt;contributors&gt;&lt;authors&gt;&lt;author&gt;NHS Evidence,&lt;/author&gt;&lt;/authors&gt;&lt;secondary-authors&gt;&lt;/secondary-authors&gt;&lt;/contributors&gt;&lt;titles&gt;&lt;title&gt;Moving to 12-hour shift patterns: to increase continuity and reduce costs&lt;/title&gt;&lt;/titles&gt;&lt;dates&gt;&lt;year&gt;2010&lt;/year&gt;&lt;/dates&gt;&lt;pub-location&gt;Basingstoke and North Hampshire NHS Foundation Trust&lt;/pub-location&gt;&lt;urls&gt;&lt;/urls&gt;&lt;/record&gt;&lt;/Cite&gt;&lt;/EndNote&gt;</w:instrText>
      </w:r>
      <w:r w:rsidRPr="00DF24CE">
        <w:rPr>
          <w:rFonts w:ascii="Calibri" w:eastAsia="Calibri" w:hAnsi="Calibri" w:cs="Times New Roman"/>
          <w:lang w:val="en-GB"/>
        </w:rPr>
        <w:fldChar w:fldCharType="separate"/>
      </w:r>
      <w:r w:rsidR="00475A53">
        <w:rPr>
          <w:rFonts w:ascii="Calibri" w:eastAsia="Calibri" w:hAnsi="Calibri" w:cs="Times New Roman"/>
          <w:noProof/>
          <w:lang w:val="en-GB"/>
        </w:rPr>
        <w:t>(6)</w:t>
      </w:r>
      <w:r w:rsidRPr="00DF24CE">
        <w:rPr>
          <w:rFonts w:ascii="Calibri" w:eastAsia="Calibri" w:hAnsi="Calibri" w:cs="Times New Roman"/>
          <w:lang w:val="en-GB"/>
        </w:rPr>
        <w:fldChar w:fldCharType="end"/>
      </w:r>
      <w:r w:rsidR="00A62D22">
        <w:rPr>
          <w:rFonts w:ascii="Calibri" w:eastAsia="Calibri" w:hAnsi="Calibri" w:cs="Times New Roman"/>
          <w:lang w:val="en-GB"/>
        </w:rPr>
        <w:t xml:space="preserve"> </w:t>
      </w:r>
    </w:p>
    <w:p w14:paraId="7E469D4C" w14:textId="2CEF24E7" w:rsidR="00C2750C" w:rsidRPr="00DF24CE" w:rsidRDefault="00D95042" w:rsidP="00C2750C">
      <w:pPr>
        <w:spacing w:line="360" w:lineRule="auto"/>
        <w:jc w:val="both"/>
        <w:rPr>
          <w:rFonts w:ascii="Calibri" w:eastAsia="Calibri" w:hAnsi="Calibri" w:cs="Times New Roman"/>
          <w:lang w:val="en-GB"/>
        </w:rPr>
      </w:pPr>
      <w:r>
        <w:rPr>
          <w:rFonts w:ascii="Calibri" w:eastAsia="Calibri" w:hAnsi="Calibri" w:cs="Times New Roman"/>
          <w:lang w:val="en-GB"/>
        </w:rPr>
        <w:t>While d</w:t>
      </w:r>
      <w:r w:rsidR="00C2750C" w:rsidRPr="00DF24CE">
        <w:rPr>
          <w:rFonts w:ascii="Calibri" w:eastAsia="Calibri" w:hAnsi="Calibri" w:cs="Times New Roman"/>
          <w:lang w:val="en-GB"/>
        </w:rPr>
        <w:t>efining productivity in healthcar</w:t>
      </w:r>
      <w:r w:rsidR="00C2750C">
        <w:rPr>
          <w:rFonts w:ascii="Calibri" w:eastAsia="Calibri" w:hAnsi="Calibri" w:cs="Times New Roman"/>
          <w:lang w:val="en-GB"/>
        </w:rPr>
        <w:t>e is</w:t>
      </w:r>
      <w:r w:rsidR="00C2750C" w:rsidRPr="00DF24CE">
        <w:rPr>
          <w:rFonts w:ascii="Calibri" w:eastAsia="Calibri" w:hAnsi="Calibri" w:cs="Times New Roman"/>
          <w:lang w:val="en-GB"/>
        </w:rPr>
        <w:t xml:space="preserve"> challenging</w:t>
      </w:r>
      <w:r>
        <w:rPr>
          <w:rFonts w:ascii="Calibri" w:eastAsia="Calibri" w:hAnsi="Calibri" w:cs="Times New Roman"/>
          <w:lang w:val="en-GB"/>
        </w:rPr>
        <w:t>,</w:t>
      </w:r>
      <w:r w:rsidR="00C2750C" w:rsidRPr="00DF24CE">
        <w:rPr>
          <w:rFonts w:ascii="Calibri" w:eastAsia="Calibri" w:hAnsi="Calibri" w:cs="Times New Roman"/>
          <w:lang w:val="en-GB"/>
        </w:rPr>
        <w:fldChar w:fldCharType="begin"/>
      </w:r>
      <w:r w:rsidR="00475A53">
        <w:rPr>
          <w:rFonts w:ascii="Calibri" w:eastAsia="Calibri" w:hAnsi="Calibri" w:cs="Times New Roman"/>
          <w:lang w:val="en-GB"/>
        </w:rPr>
        <w:instrText xml:space="preserve"> ADDIN EN.CITE &lt;EndNote&gt;&lt;Cite&gt;&lt;Author&gt;Schreyer&lt;/Author&gt;&lt;Year&gt;2001&lt;/Year&gt;&lt;RecNum&gt;1383&lt;/RecNum&gt;&lt;DisplayText&gt;(7, 8)&lt;/DisplayText&gt;&lt;record&gt;&lt;rec-number&gt;1383&lt;/rec-number&gt;&lt;foreign-keys&gt;&lt;key app="EN" db-id="9z25saraxzrexjevsw8x9pto22x9azzfvrtt" timestamp="1639070217"&gt;1383&lt;/key&gt;&lt;/foreign-keys&gt;&lt;ref-type name="Journal Article"&gt;17&lt;/ref-type&gt;&lt;contributors&gt;&lt;authors&gt;&lt;author&gt;Schreyer, Paul&lt;/author&gt;&lt;author&gt;Pilat, Dirk&lt;/author&gt;&lt;/authors&gt;&lt;/contributors&gt;&lt;titles&gt;&lt;title&gt;Measuring productivity&lt;/title&gt;&lt;secondary-title&gt;OECD Economic studies&lt;/secondary-title&gt;&lt;/titles&gt;&lt;periodical&gt;&lt;full-title&gt;OECD Economic studies&lt;/full-title&gt;&lt;/periodical&gt;&lt;pages&gt;127-170&lt;/pages&gt;&lt;volume&gt;33&lt;/volume&gt;&lt;number&gt;2&lt;/number&gt;&lt;dates&gt;&lt;year&gt;2001&lt;/year&gt;&lt;/dates&gt;&lt;urls&gt;&lt;/urls&gt;&lt;/record&gt;&lt;/Cite&gt;&lt;Cite&gt;&lt;Author&gt;Sheiner&lt;/Author&gt;&lt;Year&gt;2016&lt;/Year&gt;&lt;RecNum&gt;1384&lt;/RecNum&gt;&lt;record&gt;&lt;rec-number&gt;1384&lt;/rec-number&gt;&lt;foreign-keys&gt;&lt;key app="EN" db-id="9z25saraxzrexjevsw8x9pto22x9azzfvrtt" timestamp="1639070218"&gt;1384&lt;/key&gt;&lt;/foreign-keys&gt;&lt;ref-type name="Journal Article"&gt;17&lt;/ref-type&gt;&lt;contributors&gt;&lt;authors&gt;&lt;author&gt;Sheiner, Louise&lt;/author&gt;&lt;author&gt;Malinovskaya, Anna&lt;/author&gt;&lt;/authors&gt;&lt;/contributors&gt;&lt;titles&gt;&lt;title&gt;Measuring productivity in healthcare: an analysis of the literature&lt;/title&gt;&lt;secondary-title&gt;Hutchins center on fiscal and monetary policy at Brookings&lt;/secondary-title&gt;&lt;/titles&gt;&lt;periodical&gt;&lt;full-title&gt;Hutchins center on fiscal and monetary policy at Brookings&lt;/full-title&gt;&lt;/periodical&gt;&lt;dates&gt;&lt;year&gt;2016&lt;/year&gt;&lt;/dates&gt;&lt;urls&gt;&lt;/urls&gt;&lt;/record&gt;&lt;/Cite&gt;&lt;/EndNote&gt;</w:instrText>
      </w:r>
      <w:r w:rsidR="00C2750C" w:rsidRPr="00DF24CE">
        <w:rPr>
          <w:rFonts w:ascii="Calibri" w:eastAsia="Calibri" w:hAnsi="Calibri" w:cs="Times New Roman"/>
          <w:lang w:val="en-GB"/>
        </w:rPr>
        <w:fldChar w:fldCharType="separate"/>
      </w:r>
      <w:r w:rsidR="00475A53">
        <w:rPr>
          <w:rFonts w:ascii="Calibri" w:eastAsia="Calibri" w:hAnsi="Calibri" w:cs="Times New Roman"/>
          <w:noProof/>
          <w:lang w:val="en-GB"/>
        </w:rPr>
        <w:t>(7, 8)</w:t>
      </w:r>
      <w:r w:rsidR="00C2750C" w:rsidRPr="00DF24CE">
        <w:rPr>
          <w:rFonts w:ascii="Calibri" w:eastAsia="Calibri" w:hAnsi="Calibri" w:cs="Times New Roman"/>
          <w:lang w:val="en-GB"/>
        </w:rPr>
        <w:fldChar w:fldCharType="end"/>
      </w:r>
      <w:r w:rsidR="00C2750C">
        <w:rPr>
          <w:rFonts w:ascii="Calibri" w:eastAsia="Calibri" w:hAnsi="Calibri" w:cs="Times New Roman"/>
          <w:lang w:val="en-GB"/>
        </w:rPr>
        <w:t xml:space="preserve"> </w:t>
      </w:r>
      <w:r>
        <w:rPr>
          <w:rFonts w:ascii="Calibri" w:eastAsia="Calibri" w:hAnsi="Calibri" w:cs="Times New Roman"/>
          <w:lang w:val="en-GB"/>
        </w:rPr>
        <w:t>t</w:t>
      </w:r>
      <w:r w:rsidR="00C2750C" w:rsidRPr="00DF24CE">
        <w:rPr>
          <w:rFonts w:ascii="Calibri" w:eastAsia="Calibri" w:hAnsi="Calibri" w:cs="Times New Roman"/>
          <w:lang w:val="en-GB"/>
        </w:rPr>
        <w:t>raditionally, a system’s productivity is calculated by measuring how much output is produced from the available resources (inputs).</w:t>
      </w:r>
      <w:r w:rsidR="00C2750C" w:rsidRPr="00DF24CE">
        <w:rPr>
          <w:rFonts w:ascii="Calibri" w:eastAsia="Calibri" w:hAnsi="Calibri" w:cs="Times New Roman"/>
          <w:lang w:val="en-GB"/>
        </w:rPr>
        <w:fldChar w:fldCharType="begin"/>
      </w:r>
      <w:r w:rsidR="00475A53">
        <w:rPr>
          <w:rFonts w:ascii="Calibri" w:eastAsia="Calibri" w:hAnsi="Calibri" w:cs="Times New Roman"/>
          <w:lang w:val="en-GB"/>
        </w:rPr>
        <w:instrText xml:space="preserve"> ADDIN EN.CITE &lt;EndNote&gt;&lt;Cite&gt;&lt;Author&gt;Coelli&lt;/Author&gt;&lt;Year&gt;2005&lt;/Year&gt;&lt;RecNum&gt;1385&lt;/RecNum&gt;&lt;DisplayText&gt;(9)&lt;/DisplayText&gt;&lt;record&gt;&lt;rec-number&gt;1385&lt;/rec-number&gt;&lt;foreign-keys&gt;&lt;key app="EN" db-id="9z25saraxzrexjevsw8x9pto22x9azzfvrtt" timestamp="1639070218"&gt;1385&lt;/key&gt;&lt;/foreign-keys&gt;&lt;ref-type name="Book"&gt;6&lt;/ref-type&gt;&lt;contributors&gt;&lt;authors&gt;&lt;author&gt;Coelli, Timothy J&lt;/author&gt;&lt;author&gt;Rao, Dodla Sai Prasada&lt;/author&gt;&lt;author&gt;O&amp;apos;Donnell, Christopher J&lt;/author&gt;&lt;author&gt;Battese, George Edward&lt;/author&gt;&lt;/authors&gt;&lt;/contributors&gt;&lt;titles&gt;&lt;title&gt;An introduction to efficiency and productivity analysis&lt;/title&gt;&lt;/titles&gt;&lt;dates&gt;&lt;year&gt;2005&lt;/year&gt;&lt;/dates&gt;&lt;publisher&gt;springer science &amp;amp; business media&lt;/publisher&gt;&lt;isbn&gt;0387258957&lt;/isbn&gt;&lt;urls&gt;&lt;/urls&gt;&lt;/record&gt;&lt;/Cite&gt;&lt;/EndNote&gt;</w:instrText>
      </w:r>
      <w:r w:rsidR="00C2750C" w:rsidRPr="00DF24CE">
        <w:rPr>
          <w:rFonts w:ascii="Calibri" w:eastAsia="Calibri" w:hAnsi="Calibri" w:cs="Times New Roman"/>
          <w:lang w:val="en-GB"/>
        </w:rPr>
        <w:fldChar w:fldCharType="separate"/>
      </w:r>
      <w:r w:rsidR="00475A53">
        <w:rPr>
          <w:rFonts w:ascii="Calibri" w:eastAsia="Calibri" w:hAnsi="Calibri" w:cs="Times New Roman"/>
          <w:noProof/>
          <w:lang w:val="en-GB"/>
        </w:rPr>
        <w:t>(9)</w:t>
      </w:r>
      <w:r w:rsidR="00C2750C" w:rsidRPr="00DF24CE">
        <w:rPr>
          <w:rFonts w:ascii="Calibri" w:eastAsia="Calibri" w:hAnsi="Calibri" w:cs="Times New Roman"/>
          <w:lang w:val="en-GB"/>
        </w:rPr>
        <w:fldChar w:fldCharType="end"/>
      </w:r>
      <w:r w:rsidR="00C2750C">
        <w:rPr>
          <w:rFonts w:ascii="Calibri" w:eastAsia="Calibri" w:hAnsi="Calibri" w:cs="Times New Roman"/>
          <w:lang w:val="en-GB"/>
        </w:rPr>
        <w:t xml:space="preserve"> Efficiency relates to how such resources are used</w:t>
      </w:r>
      <w:r w:rsidR="00D010B6">
        <w:rPr>
          <w:rFonts w:ascii="Calibri" w:eastAsia="Calibri" w:hAnsi="Calibri" w:cs="Times New Roman"/>
          <w:lang w:val="en-GB"/>
        </w:rPr>
        <w:t>, with the goal of</w:t>
      </w:r>
      <w:r w:rsidR="00C2750C">
        <w:rPr>
          <w:rFonts w:ascii="Calibri" w:eastAsia="Calibri" w:hAnsi="Calibri" w:cs="Times New Roman"/>
          <w:lang w:val="en-GB"/>
        </w:rPr>
        <w:t xml:space="preserve"> reducing waste in inputs. Similarly to productivity, efficiency in healthcare is </w:t>
      </w:r>
      <w:r w:rsidR="00D010B6">
        <w:rPr>
          <w:rFonts w:ascii="Calibri" w:eastAsia="Calibri" w:hAnsi="Calibri" w:cs="Times New Roman"/>
          <w:lang w:val="en-GB"/>
        </w:rPr>
        <w:t xml:space="preserve">not clearly </w:t>
      </w:r>
      <w:r w:rsidR="00C2750C">
        <w:rPr>
          <w:rFonts w:ascii="Calibri" w:eastAsia="Calibri" w:hAnsi="Calibri" w:cs="Times New Roman"/>
          <w:lang w:val="en-GB"/>
        </w:rPr>
        <w:t>defined,</w:t>
      </w:r>
      <w:r w:rsidR="00C2750C">
        <w:rPr>
          <w:rFonts w:ascii="Calibri" w:eastAsia="Calibri" w:hAnsi="Calibri" w:cs="Times New Roman"/>
          <w:lang w:val="en-GB"/>
        </w:rPr>
        <w:fldChar w:fldCharType="begin"/>
      </w:r>
      <w:r w:rsidR="00475A53">
        <w:rPr>
          <w:rFonts w:ascii="Calibri" w:eastAsia="Calibri" w:hAnsi="Calibri" w:cs="Times New Roman"/>
          <w:lang w:val="en-GB"/>
        </w:rPr>
        <w:instrText xml:space="preserve"> ADDIN EN.CITE &lt;EndNote&gt;&lt;Cite&gt;&lt;Author&gt;Hussey&lt;/Author&gt;&lt;Year&gt;2009&lt;/Year&gt;&lt;RecNum&gt;1386&lt;/RecNum&gt;&lt;DisplayText&gt;(10)&lt;/DisplayText&gt;&lt;record&gt;&lt;rec-number&gt;1386&lt;/rec-number&gt;&lt;foreign-keys&gt;&lt;key app="EN" db-id="9z25saraxzrexjevsw8x9pto22x9azzfvrtt" timestamp="1639070218"&gt;1386&lt;/key&gt;&lt;/foreign-keys&gt;&lt;ref-type name="Journal Article"&gt;17&lt;/ref-type&gt;&lt;contributors&gt;&lt;authors&gt;&lt;author&gt;Hussey, Peter S.&lt;/author&gt;&lt;author&gt;De Vries, Han&lt;/author&gt;&lt;author&gt;Romley, John&lt;/author&gt;&lt;author&gt;Wang, Margaret C.&lt;/author&gt;&lt;author&gt;Chen, Susan S.&lt;/author&gt;&lt;author&gt;Shekelle, Paul G.&lt;/author&gt;&lt;author&gt;McGlynn, Elizabeth A.&lt;/author&gt;&lt;/authors&gt;&lt;/contributors&gt;&lt;titles&gt;&lt;title&gt;A Systematic Review of Health Care Efficiency Measures&lt;/title&gt;&lt;secondary-title&gt;Health Services Research&lt;/secondary-title&gt;&lt;/titles&gt;&lt;periodical&gt;&lt;full-title&gt;Health Services Research&lt;/full-title&gt;&lt;abbr-1&gt;Health Serv. Res.&lt;/abbr-1&gt;&lt;abbr-2&gt;Health Serv Res&lt;/abbr-2&gt;&lt;/periodical&gt;&lt;pages&gt;784-805&lt;/pages&gt;&lt;volume&gt;44&lt;/volume&gt;&lt;number&gt;3&lt;/number&gt;&lt;dates&gt;&lt;year&gt;2009&lt;/year&gt;&lt;/dates&gt;&lt;isbn&gt;0017-9124&lt;/isbn&gt;&lt;urls&gt;&lt;related-urls&gt;&lt;url&gt;https://onlinelibrary.wiley.com/doi/abs/10.1111/j.1475-6773.2008.00942.x&lt;/url&gt;&lt;/related-urls&gt;&lt;/urls&gt;&lt;electronic-resource-num&gt;https://doi.org/10.1111/j.1475-6773.2008.00942.x&lt;/electronic-resource-num&gt;&lt;/record&gt;&lt;/Cite&gt;&lt;/EndNote&gt;</w:instrText>
      </w:r>
      <w:r w:rsidR="00C2750C">
        <w:rPr>
          <w:rFonts w:ascii="Calibri" w:eastAsia="Calibri" w:hAnsi="Calibri" w:cs="Times New Roman"/>
          <w:lang w:val="en-GB"/>
        </w:rPr>
        <w:fldChar w:fldCharType="separate"/>
      </w:r>
      <w:r w:rsidR="00475A53">
        <w:rPr>
          <w:rFonts w:ascii="Calibri" w:eastAsia="Calibri" w:hAnsi="Calibri" w:cs="Times New Roman"/>
          <w:noProof/>
          <w:lang w:val="en-GB"/>
        </w:rPr>
        <w:t>(10)</w:t>
      </w:r>
      <w:r w:rsidR="00C2750C">
        <w:rPr>
          <w:rFonts w:ascii="Calibri" w:eastAsia="Calibri" w:hAnsi="Calibri" w:cs="Times New Roman"/>
          <w:lang w:val="en-GB"/>
        </w:rPr>
        <w:fldChar w:fldCharType="end"/>
      </w:r>
      <w:r w:rsidR="00C2750C">
        <w:rPr>
          <w:rFonts w:ascii="Calibri" w:eastAsia="Calibri" w:hAnsi="Calibri" w:cs="Times New Roman"/>
          <w:lang w:val="en-GB"/>
        </w:rPr>
        <w:t xml:space="preserve"> and productivity and efficiency are often used interchangeably</w:t>
      </w:r>
      <w:r w:rsidR="00BB1E70">
        <w:rPr>
          <w:rFonts w:ascii="Calibri" w:eastAsia="Calibri" w:hAnsi="Calibri" w:cs="Times New Roman"/>
          <w:lang w:val="en-GB"/>
        </w:rPr>
        <w:t>,</w:t>
      </w:r>
      <w:r w:rsidR="00C2750C" w:rsidRPr="00DF24CE">
        <w:rPr>
          <w:rFonts w:ascii="Calibri" w:eastAsia="Calibri" w:hAnsi="Calibri" w:cs="Times New Roman"/>
          <w:lang w:val="en-GB"/>
        </w:rPr>
        <w:fldChar w:fldCharType="begin"/>
      </w:r>
      <w:r w:rsidR="00475A53">
        <w:rPr>
          <w:rFonts w:ascii="Calibri" w:eastAsia="Calibri" w:hAnsi="Calibri" w:cs="Times New Roman"/>
          <w:lang w:val="en-GB"/>
        </w:rPr>
        <w:instrText xml:space="preserve"> ADDIN EN.CITE &lt;EndNote&gt;&lt;Cite&gt;&lt;Author&gt;Dixon&lt;/Author&gt;&lt;Year&gt;2018&lt;/Year&gt;&lt;RecNum&gt;1387&lt;/RecNum&gt;&lt;DisplayText&gt;(11, 12)&lt;/DisplayText&gt;&lt;record&gt;&lt;rec-number&gt;1387&lt;/rec-number&gt;&lt;foreign-keys&gt;&lt;key app="EN" db-id="9z25saraxzrexjevsw8x9pto22x9azzfvrtt" timestamp="1639070218"&gt;1387&lt;/key&gt;&lt;/foreign-keys&gt;&lt;ref-type name="Journal Article"&gt;17&lt;/ref-type&gt;&lt;contributors&gt;&lt;authors&gt;&lt;author&gt;Dixon, Jennifer&lt;/author&gt;&lt;author&gt;Street, Andrew&lt;/author&gt;&lt;author&gt;Allwood, Dominique&lt;/author&gt;&lt;/authors&gt;&lt;/contributors&gt;&lt;titles&gt;&lt;title&gt;Productivity in the NHS: why it matters and what to do next&lt;/title&gt;&lt;secondary-title&gt;BMJ&lt;/secondary-title&gt;&lt;/titles&gt;&lt;periodical&gt;&lt;full-title&gt;BMJ&lt;/full-title&gt;&lt;abbr-1&gt;BMJ&lt;/abbr-1&gt;&lt;abbr-2&gt;BMJ&lt;/abbr-2&gt;&lt;/periodical&gt;&lt;pages&gt;k4301&lt;/pages&gt;&lt;volume&gt;363&lt;/volume&gt;&lt;dates&gt;&lt;year&gt;2018&lt;/year&gt;&lt;/dates&gt;&lt;urls&gt;&lt;related-urls&gt;&lt;url&gt;https://www.bmj.com/content/bmj/363/bmj.k4301.full.pdf&lt;/url&gt;&lt;/related-urls&gt;&lt;/urls&gt;&lt;electronic-resource-num&gt;10.1136/bmj.k4301&lt;/electronic-resource-num&gt;&lt;/record&gt;&lt;/Cite&gt;&lt;Cite&gt;&lt;Author&gt;Castelli&lt;/Author&gt;&lt;Year&gt;2020&lt;/Year&gt;&lt;RecNum&gt;1405&lt;/RecNum&gt;&lt;record&gt;&lt;rec-number&gt;1405&lt;/rec-number&gt;&lt;foreign-keys&gt;&lt;key app="EN" db-id="9z25saraxzrexjevsw8x9pto22x9azzfvrtt" timestamp="1626428872"&gt;1405&lt;/key&gt;&lt;/foreign-keys&gt;&lt;ref-type name="Unpublished Work"&gt;34&lt;/ref-type&gt;&lt;contributors&gt;&lt;authors&gt;&lt;author&gt;Castelli, Adriana&lt;/author&gt;&lt;author&gt;Chalkley, Martin John&lt;/author&gt;&lt;author&gt;Gaughan, James Michael&lt;/author&gt;&lt;author&gt;Rodriguez Santana, Idaira&lt;/author&gt;&lt;/authors&gt;&lt;/contributors&gt;&lt;titles&gt;&lt;title&gt;Productivity of the English National Health Service&lt;/title&gt;&lt;secondary-title&gt;2017/18 update&lt;/secondary-title&gt;&lt;tertiary-title&gt;CHE Research Paper&lt;/tertiary-title&gt;&lt;/titles&gt;&lt;dates&gt;&lt;year&gt;2020&lt;/year&gt;&lt;/dates&gt;&lt;pub-location&gt;York, UK&lt;/pub-location&gt;&lt;publisher&gt;Centre for Health Economics, University of York&lt;/publisher&gt;&lt;work-type&gt;Discussion paper&lt;/work-type&gt;&lt;urls&gt;&lt;/urls&gt;&lt;electronic-resource-num&gt;https://www.york.ac.uk/media/che/documents/papers/researchpapers/CHERP171_NHS_productivity_update2017_18.pdf&lt;/electronic-resource-num&gt;&lt;/record&gt;&lt;/Cite&gt;&lt;/EndNote&gt;</w:instrText>
      </w:r>
      <w:r w:rsidR="00C2750C" w:rsidRPr="00DF24CE">
        <w:rPr>
          <w:rFonts w:ascii="Calibri" w:eastAsia="Calibri" w:hAnsi="Calibri" w:cs="Times New Roman"/>
          <w:lang w:val="en-GB"/>
        </w:rPr>
        <w:fldChar w:fldCharType="separate"/>
      </w:r>
      <w:r w:rsidR="00475A53">
        <w:rPr>
          <w:rFonts w:ascii="Calibri" w:eastAsia="Calibri" w:hAnsi="Calibri" w:cs="Times New Roman"/>
          <w:noProof/>
          <w:lang w:val="en-GB"/>
        </w:rPr>
        <w:t>(11, 12)</w:t>
      </w:r>
      <w:r w:rsidR="00C2750C" w:rsidRPr="00DF24CE">
        <w:rPr>
          <w:rFonts w:ascii="Calibri" w:eastAsia="Calibri" w:hAnsi="Calibri" w:cs="Times New Roman"/>
          <w:lang w:val="en-GB"/>
        </w:rPr>
        <w:fldChar w:fldCharType="end"/>
      </w:r>
      <w:r w:rsidR="00C2750C" w:rsidRPr="00DF24CE">
        <w:rPr>
          <w:rFonts w:ascii="Calibri" w:eastAsia="Calibri" w:hAnsi="Calibri" w:cs="Times New Roman"/>
          <w:lang w:val="en-GB"/>
        </w:rPr>
        <w:t xml:space="preserve"> </w:t>
      </w:r>
      <w:r w:rsidR="00BB1E70">
        <w:rPr>
          <w:rFonts w:ascii="Calibri" w:eastAsia="Calibri" w:hAnsi="Calibri" w:cs="Times New Roman"/>
          <w:lang w:val="en-GB"/>
        </w:rPr>
        <w:t xml:space="preserve">with </w:t>
      </w:r>
      <w:r w:rsidR="00C2750C" w:rsidRPr="00DF24CE">
        <w:rPr>
          <w:rFonts w:ascii="Calibri" w:eastAsia="Calibri" w:hAnsi="Calibri" w:cs="Times New Roman"/>
          <w:lang w:val="en-GB"/>
        </w:rPr>
        <w:t>nursing often</w:t>
      </w:r>
      <w:r w:rsidR="00BB1E70">
        <w:rPr>
          <w:rFonts w:ascii="Calibri" w:eastAsia="Calibri" w:hAnsi="Calibri" w:cs="Times New Roman"/>
          <w:lang w:val="en-GB"/>
        </w:rPr>
        <w:t xml:space="preserve"> being</w:t>
      </w:r>
      <w:r w:rsidR="00C2750C" w:rsidRPr="00DF24CE">
        <w:rPr>
          <w:rFonts w:ascii="Calibri" w:eastAsia="Calibri" w:hAnsi="Calibri" w:cs="Times New Roman"/>
          <w:lang w:val="en-GB"/>
        </w:rPr>
        <w:t xml:space="preserve"> viewed as a cost-centre for healthcare systems rather than </w:t>
      </w:r>
      <w:r w:rsidR="00C2750C">
        <w:rPr>
          <w:rFonts w:ascii="Calibri" w:eastAsia="Calibri" w:hAnsi="Calibri" w:cs="Times New Roman"/>
          <w:lang w:val="en-GB"/>
        </w:rPr>
        <w:t>generating value through the care it provides</w:t>
      </w:r>
      <w:r w:rsidR="00C2750C" w:rsidRPr="00DF24CE">
        <w:rPr>
          <w:rFonts w:ascii="Calibri" w:eastAsia="Calibri" w:hAnsi="Calibri" w:cs="Times New Roman"/>
          <w:lang w:val="en-GB"/>
        </w:rPr>
        <w:t>.</w:t>
      </w:r>
      <w:r w:rsidR="00C2750C" w:rsidRPr="00DF24CE">
        <w:rPr>
          <w:rFonts w:ascii="Calibri" w:eastAsia="Calibri" w:hAnsi="Calibri" w:cs="Times New Roman"/>
          <w:lang w:val="en-GB"/>
        </w:rPr>
        <w:fldChar w:fldCharType="begin"/>
      </w:r>
      <w:r w:rsidR="00A5731C">
        <w:rPr>
          <w:rFonts w:ascii="Calibri" w:eastAsia="Calibri" w:hAnsi="Calibri" w:cs="Times New Roman"/>
          <w:lang w:val="en-GB"/>
        </w:rPr>
        <w:instrText xml:space="preserve"> ADDIN EN.CITE &lt;EndNote&gt;&lt;Cite&gt;&lt;Author&gt;Yakusheva&lt;/Author&gt;&lt;Year&gt;2020&lt;/Year&gt;&lt;RecNum&gt;1290&lt;/RecNum&gt;&lt;DisplayText&gt;(13)&lt;/DisplayText&gt;&lt;record&gt;&lt;rec-number&gt;1290&lt;/rec-number&gt;&lt;foreign-keys&gt;&lt;key app="EN" db-id="9z25saraxzrexjevsw8x9pto22x9azzfvrtt" timestamp="1600966770"&gt;1290&lt;/key&gt;&lt;/foreign-keys&gt;&lt;ref-type name="Journal Article"&gt;17&lt;/ref-type&gt;&lt;contributors&gt;&lt;authors&gt;&lt;author&gt;Yakusheva, Olga&lt;/author&gt;&lt;author&gt;Rambur, Betty&lt;/author&gt;&lt;author&gt;Buerhaus, Peter I.&lt;/author&gt;&lt;/authors&gt;&lt;/contributors&gt;&lt;titles&gt;&lt;title&gt;Value-Informed Nursing Practice Can Help Reset the Hospital-Nurse Relationship&lt;/title&gt;&lt;secondary-title&gt;JAMA Health Forum&lt;/secondary-title&gt;&lt;/titles&gt;&lt;periodical&gt;&lt;full-title&gt;JAMA Health Forum&lt;/full-title&gt;&lt;/periodical&gt;&lt;pages&gt;e200931-e200931&lt;/pages&gt;&lt;volume&gt;1&lt;/volume&gt;&lt;number&gt;8&lt;/number&gt;&lt;dates&gt;&lt;year&gt;2020&lt;/year&gt;&lt;/dates&gt;&lt;isbn&gt;2689-0186&lt;/isbn&gt;&lt;urls&gt;&lt;related-urls&gt;&lt;url&gt;https://doi.org/10.1001/jamahealthforum.2020.0931&lt;/url&gt;&lt;/related-urls&gt;&lt;/urls&gt;&lt;electronic-resource-num&gt;10.1001/jamahealthforum.2020.0931&lt;/electronic-resource-num&gt;&lt;access-date&gt;9/24/2020&lt;/access-date&gt;&lt;/record&gt;&lt;/Cite&gt;&lt;/EndNote&gt;</w:instrText>
      </w:r>
      <w:r w:rsidR="00C2750C" w:rsidRPr="00DF24CE">
        <w:rPr>
          <w:rFonts w:ascii="Calibri" w:eastAsia="Calibri" w:hAnsi="Calibri" w:cs="Times New Roman"/>
          <w:lang w:val="en-GB"/>
        </w:rPr>
        <w:fldChar w:fldCharType="separate"/>
      </w:r>
      <w:r w:rsidR="00A5731C">
        <w:rPr>
          <w:rFonts w:ascii="Calibri" w:eastAsia="Calibri" w:hAnsi="Calibri" w:cs="Times New Roman"/>
          <w:noProof/>
          <w:lang w:val="en-GB"/>
        </w:rPr>
        <w:t>(13)</w:t>
      </w:r>
      <w:r w:rsidR="00C2750C" w:rsidRPr="00DF24CE">
        <w:rPr>
          <w:rFonts w:ascii="Calibri" w:eastAsia="Calibri" w:hAnsi="Calibri" w:cs="Times New Roman"/>
          <w:lang w:val="en-GB"/>
        </w:rPr>
        <w:fldChar w:fldCharType="end"/>
      </w:r>
      <w:r w:rsidR="00C2750C">
        <w:rPr>
          <w:rFonts w:ascii="Calibri" w:eastAsia="Calibri" w:hAnsi="Calibri" w:cs="Times New Roman"/>
          <w:lang w:val="en-GB"/>
        </w:rPr>
        <w:t xml:space="preserve"> </w:t>
      </w:r>
      <w:r w:rsidR="00C2750C" w:rsidRPr="00DF24CE">
        <w:rPr>
          <w:rFonts w:ascii="Calibri" w:eastAsia="Calibri" w:hAnsi="Calibri" w:cs="Times New Roman"/>
          <w:lang w:val="en-GB"/>
        </w:rPr>
        <w:t xml:space="preserve">This, coupled with chronic </w:t>
      </w:r>
      <w:r w:rsidR="00C2750C" w:rsidRPr="00DF24CE">
        <w:rPr>
          <w:rFonts w:ascii="Calibri" w:eastAsia="Calibri" w:hAnsi="Calibri" w:cs="Times New Roman"/>
          <w:lang w:val="en-GB"/>
        </w:rPr>
        <w:lastRenderedPageBreak/>
        <w:t xml:space="preserve">underfunding of healthcare systems, has led many to conceptualise productivity in healthcare as </w:t>
      </w:r>
      <w:r w:rsidR="00201D8D">
        <w:rPr>
          <w:rFonts w:ascii="Calibri" w:eastAsia="Calibri" w:hAnsi="Calibri" w:cs="Times New Roman"/>
          <w:lang w:val="en-GB"/>
        </w:rPr>
        <w:t xml:space="preserve">doing </w:t>
      </w:r>
      <w:r w:rsidR="00C2750C" w:rsidRPr="00DF24CE">
        <w:rPr>
          <w:rFonts w:ascii="Calibri" w:eastAsia="Calibri" w:hAnsi="Calibri" w:cs="Times New Roman"/>
          <w:lang w:val="en-GB"/>
        </w:rPr>
        <w:t>“more with the same”</w:t>
      </w:r>
      <w:r w:rsidR="00201D8D">
        <w:rPr>
          <w:rFonts w:ascii="Calibri" w:eastAsia="Calibri" w:hAnsi="Calibri" w:cs="Times New Roman"/>
          <w:lang w:val="en-GB"/>
        </w:rPr>
        <w:t>, and efficiency as “the same with less”</w:t>
      </w:r>
      <w:r w:rsidR="00C2750C" w:rsidRPr="00DF24CE">
        <w:rPr>
          <w:rFonts w:ascii="Calibri" w:eastAsia="Calibri" w:hAnsi="Calibri" w:cs="Times New Roman"/>
          <w:lang w:val="en-GB"/>
        </w:rPr>
        <w:t>.</w:t>
      </w:r>
      <w:r w:rsidR="00C2750C" w:rsidRPr="00DF24CE">
        <w:rPr>
          <w:rFonts w:ascii="Calibri" w:eastAsia="Calibri" w:hAnsi="Calibri" w:cs="Times New Roman"/>
          <w:lang w:val="en-GB"/>
        </w:rPr>
        <w:fldChar w:fldCharType="begin"/>
      </w:r>
      <w:r w:rsidR="00A5731C">
        <w:rPr>
          <w:rFonts w:ascii="Calibri" w:eastAsia="Calibri" w:hAnsi="Calibri" w:cs="Times New Roman"/>
          <w:lang w:val="en-GB"/>
        </w:rPr>
        <w:instrText xml:space="preserve"> ADDIN EN.CITE &lt;EndNote&gt;&lt;Cite&gt;&lt;Author&gt;Appleby&lt;/Author&gt;&lt;Year&gt;2014&lt;/Year&gt;&lt;RecNum&gt;1390&lt;/RecNum&gt;&lt;DisplayText&gt;(14)&lt;/DisplayText&gt;&lt;record&gt;&lt;rec-number&gt;1390&lt;/rec-number&gt;&lt;foreign-keys&gt;&lt;key app="EN" db-id="9z25saraxzrexjevsw8x9pto22x9azzfvrtt" timestamp="1639070218"&gt;1390&lt;/key&gt;&lt;/foreign-keys&gt;&lt;ref-type name="Journal Article"&gt;17&lt;/ref-type&gt;&lt;contributors&gt;&lt;authors&gt;&lt;author&gt;Appleby, John&lt;/author&gt;&lt;author&gt;Galea, Amy&lt;/author&gt;&lt;author&gt;Murray, Richard&lt;/author&gt;&lt;/authors&gt;&lt;/contributors&gt;&lt;titles&gt;&lt;title&gt;The NHS productivity challenge&lt;/title&gt;&lt;secondary-title&gt;Experience from the front line. London: The King’s Fund&lt;/secondary-title&gt;&lt;/titles&gt;&lt;periodical&gt;&lt;full-title&gt;Experience from the front line. London: The King’s Fund&lt;/full-title&gt;&lt;/periodical&gt;&lt;dates&gt;&lt;year&gt;2014&lt;/year&gt;&lt;/dates&gt;&lt;urls&gt;&lt;/urls&gt;&lt;/record&gt;&lt;/Cite&gt;&lt;/EndNote&gt;</w:instrText>
      </w:r>
      <w:r w:rsidR="00C2750C" w:rsidRPr="00DF24CE">
        <w:rPr>
          <w:rFonts w:ascii="Calibri" w:eastAsia="Calibri" w:hAnsi="Calibri" w:cs="Times New Roman"/>
          <w:lang w:val="en-GB"/>
        </w:rPr>
        <w:fldChar w:fldCharType="separate"/>
      </w:r>
      <w:r w:rsidR="00A5731C">
        <w:rPr>
          <w:rFonts w:ascii="Calibri" w:eastAsia="Calibri" w:hAnsi="Calibri" w:cs="Times New Roman"/>
          <w:noProof/>
          <w:lang w:val="en-GB"/>
        </w:rPr>
        <w:t>(14)</w:t>
      </w:r>
      <w:r w:rsidR="00C2750C" w:rsidRPr="00DF24CE">
        <w:rPr>
          <w:rFonts w:ascii="Calibri" w:eastAsia="Calibri" w:hAnsi="Calibri" w:cs="Times New Roman"/>
          <w:lang w:val="en-GB"/>
        </w:rPr>
        <w:fldChar w:fldCharType="end"/>
      </w:r>
      <w:r w:rsidR="00C2750C">
        <w:rPr>
          <w:rFonts w:ascii="Calibri" w:eastAsia="Calibri" w:hAnsi="Calibri" w:cs="Times New Roman"/>
          <w:lang w:val="en-GB"/>
        </w:rPr>
        <w:t xml:space="preserve"> </w:t>
      </w:r>
    </w:p>
    <w:p w14:paraId="6410F685" w14:textId="7E309F97" w:rsidR="005F5DD9" w:rsidRDefault="005F5DD9" w:rsidP="005F5DD9">
      <w:pPr>
        <w:spacing w:line="360" w:lineRule="auto"/>
        <w:jc w:val="both"/>
        <w:rPr>
          <w:lang w:val="en-GB"/>
        </w:rPr>
      </w:pPr>
      <w:r>
        <w:rPr>
          <w:lang w:val="en-GB"/>
        </w:rPr>
        <w:t xml:space="preserve">A </w:t>
      </w:r>
      <w:r w:rsidR="00D010B6">
        <w:rPr>
          <w:lang w:val="en-GB"/>
        </w:rPr>
        <w:t xml:space="preserve">further </w:t>
      </w:r>
      <w:r>
        <w:rPr>
          <w:lang w:val="en-GB"/>
        </w:rPr>
        <w:t xml:space="preserve">major challenge </w:t>
      </w:r>
      <w:r w:rsidR="008F61BC">
        <w:rPr>
          <w:lang w:val="en-GB"/>
        </w:rPr>
        <w:t xml:space="preserve">managers in </w:t>
      </w:r>
      <w:r>
        <w:rPr>
          <w:lang w:val="en-GB"/>
        </w:rPr>
        <w:t>healthcare systems are currently faced with is that of recruiting and retaining nursing staff, especially registered nurses</w:t>
      </w:r>
      <w:r w:rsidR="0009080C">
        <w:rPr>
          <w:lang w:val="en-GB"/>
        </w:rPr>
        <w:t>.</w:t>
      </w:r>
      <w:r>
        <w:rPr>
          <w:lang w:val="en-GB"/>
        </w:rPr>
        <w:fldChar w:fldCharType="begin"/>
      </w:r>
      <w:r w:rsidR="00F73C08">
        <w:rPr>
          <w:lang w:val="en-GB"/>
        </w:rPr>
        <w:instrText xml:space="preserve"> ADDIN EN.CITE &lt;EndNote&gt;&lt;Cite&gt;&lt;Author&gt;Buchan J&lt;/Author&gt;&lt;Year&gt;2020&lt;/Year&gt;&lt;RecNum&gt;1327&lt;/RecNum&gt;&lt;DisplayText&gt;(15-17)&lt;/DisplayText&gt;&lt;record&gt;&lt;rec-number&gt;1327&lt;/rec-number&gt;&lt;foreign-keys&gt;&lt;key app="EN" db-id="9z25saraxzrexjevsw8x9pto22x9azzfvrtt" timestamp="1636122823"&gt;1327&lt;/key&gt;&lt;/foreign-keys&gt;&lt;ref-type name="Journal Article"&gt;17&lt;/ref-type&gt;&lt;contributors&gt;&lt;authors&gt;&lt;author&gt;Buchan J, &lt;/author&gt;&lt;author&gt;Ball J,&lt;/author&gt;&lt;author&gt;Shembavnekar N,&lt;/author&gt;&lt;author&gt;Charlesworth A,&lt;/author&gt;&lt;/authors&gt;&lt;/contributors&gt;&lt;titles&gt;&lt;title&gt;Building the NHS nursing workforce in England&lt;/title&gt;&lt;/titles&gt;&lt;dates&gt;&lt;year&gt;2020&lt;/year&gt;&lt;/dates&gt;&lt;urls&gt;&lt;/urls&gt;&lt;electronic-resource-num&gt;https://doi.org/10.37829/HF-2020-RC14&lt;/electronic-resource-num&gt;&lt;/record&gt;&lt;/Cite&gt;&lt;Cite&gt;&lt;Author&gt;Palmer&lt;/Author&gt;&lt;Year&gt;2021&lt;/Year&gt;&lt;RecNum&gt;1354&lt;/RecNum&gt;&lt;record&gt;&lt;rec-number&gt;1354&lt;/rec-number&gt;&lt;foreign-keys&gt;&lt;key app="EN" db-id="9z25saraxzrexjevsw8x9pto22x9azzfvrtt" timestamp="1639059990"&gt;1354&lt;/key&gt;&lt;/foreign-keys&gt;&lt;ref-type name="Report"&gt;27&lt;/ref-type&gt;&lt;contributors&gt;&lt;authors&gt;&lt;author&gt;Palmer, W.&lt;/author&gt;&lt;author&gt;Leone, C.&lt;/author&gt;&lt;author&gt;Appleby, J.&lt;/author&gt;&lt;/authors&gt;&lt;secondary-authors&gt;&lt;author&gt;Nuffield Trust,&lt;/author&gt;&lt;/secondary-authors&gt;&lt;/contributors&gt;&lt;titles&gt;&lt;title&gt;Recruitment of nurses from overseas: return on investment&lt;/title&gt;&lt;/titles&gt;&lt;num-vols&gt;Research report&lt;/num-vols&gt;&lt;dates&gt;&lt;year&gt;2021&lt;/year&gt;&lt;/dates&gt;&lt;urls&gt;&lt;/urls&gt;&lt;/record&gt;&lt;/Cite&gt;&lt;Cite&gt;&lt;Author&gt;Edwards&lt;/Author&gt;&lt;Year&gt;2021&lt;/Year&gt;&lt;RecNum&gt;1355&lt;/RecNum&gt;&lt;record&gt;&lt;rec-number&gt;1355&lt;/rec-number&gt;&lt;foreign-keys&gt;&lt;key app="EN" db-id="9z25saraxzrexjevsw8x9pto22x9azzfvrtt" timestamp="1639060357"&gt;1355&lt;/key&gt;&lt;/foreign-keys&gt;&lt;ref-type name="Journal Article"&gt;17&lt;/ref-type&gt;&lt;contributors&gt;&lt;authors&gt;&lt;author&gt;Edwards, Aki&lt;/author&gt;&lt;/authors&gt;&lt;/contributors&gt;&lt;titles&gt;&lt;title&gt;Nurse retention strategy&lt;/title&gt;&lt;/titles&gt;&lt;dates&gt;&lt;year&gt;2021&lt;/year&gt;&lt;/dates&gt;&lt;urls&gt;&lt;/urls&gt;&lt;/record&gt;&lt;/Cite&gt;&lt;/EndNote&gt;</w:instrText>
      </w:r>
      <w:r>
        <w:rPr>
          <w:lang w:val="en-GB"/>
        </w:rPr>
        <w:fldChar w:fldCharType="separate"/>
      </w:r>
      <w:r w:rsidR="00F73C08">
        <w:rPr>
          <w:noProof/>
          <w:lang w:val="en-GB"/>
        </w:rPr>
        <w:t>(15-17)</w:t>
      </w:r>
      <w:r>
        <w:rPr>
          <w:lang w:val="en-GB"/>
        </w:rPr>
        <w:fldChar w:fldCharType="end"/>
      </w:r>
      <w:r>
        <w:rPr>
          <w:lang w:val="en-GB"/>
        </w:rPr>
        <w:t xml:space="preserve"> When 12-hour shifts were first introduced, a major supporting argument was their ability to attract and retain nursing personnel, because of the intrinsic benefits for employees. These include higher number of days off, and, as a result, </w:t>
      </w:r>
      <w:r w:rsidR="00F14DCA">
        <w:rPr>
          <w:lang w:val="en-GB"/>
        </w:rPr>
        <w:t xml:space="preserve">better work-life balance, </w:t>
      </w:r>
      <w:r>
        <w:rPr>
          <w:lang w:val="en-GB"/>
        </w:rPr>
        <w:t>reduced travel and parking costs, better opportunities to spend time with family and friends, and lower childcare costs.</w:t>
      </w:r>
      <w:r>
        <w:rPr>
          <w:lang w:val="en-GB"/>
        </w:rPr>
        <w:fldChar w:fldCharType="begin">
          <w:fldData xml:space="preserve">PEVuZE5vdGU+PENpdGU+PEF1dGhvcj5VbmRlcndvb2Q8L0F1dGhvcj48WWVhcj4xOTc1PC9ZZWFy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</w:fldData>
        </w:fldChar>
      </w:r>
      <w:r w:rsidR="00F73C08">
        <w:rPr>
          <w:lang w:val="en-GB"/>
        </w:rPr>
        <w:instrText xml:space="preserve"> ADDIN EN.CITE </w:instrText>
      </w:r>
      <w:r w:rsidR="00F73C08">
        <w:rPr>
          <w:lang w:val="en-GB"/>
        </w:rPr>
        <w:fldChar w:fldCharType="begin">
          <w:fldData xml:space="preserve">PEVuZE5vdGU+PENpdGU+PEF1dGhvcj5VbmRlcndvb2Q8L0F1dGhvcj48WWVhcj4xOTc1PC9ZZWFy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</w:fldData>
        </w:fldChar>
      </w:r>
      <w:r w:rsidR="00F73C08">
        <w:rPr>
          <w:lang w:val="en-GB"/>
        </w:rPr>
        <w:instrText xml:space="preserve"> ADDIN EN.CITE.DATA </w:instrText>
      </w:r>
      <w:r w:rsidR="00F73C08">
        <w:rPr>
          <w:lang w:val="en-GB"/>
        </w:rPr>
      </w:r>
      <w:r w:rsidR="00F73C08">
        <w:rPr>
          <w:lang w:val="en-GB"/>
        </w:rPr>
        <w:fldChar w:fldCharType="end"/>
      </w:r>
      <w:r>
        <w:rPr>
          <w:lang w:val="en-GB"/>
        </w:rPr>
      </w:r>
      <w:r>
        <w:rPr>
          <w:lang w:val="en-GB"/>
        </w:rPr>
        <w:fldChar w:fldCharType="separate"/>
      </w:r>
      <w:r w:rsidR="00F73C08">
        <w:rPr>
          <w:noProof/>
          <w:lang w:val="en-GB"/>
        </w:rPr>
        <w:t>(2, 6, 18-20)</w:t>
      </w:r>
      <w:r>
        <w:rPr>
          <w:lang w:val="en-GB"/>
        </w:rPr>
        <w:fldChar w:fldCharType="end"/>
      </w:r>
      <w:r>
        <w:rPr>
          <w:lang w:val="en-GB"/>
        </w:rPr>
        <w:t xml:space="preserve"> </w:t>
      </w:r>
    </w:p>
    <w:p w14:paraId="2B14D401" w14:textId="7CB31E84" w:rsidR="00D322F4" w:rsidRDefault="0009080C" w:rsidP="16EF91F9">
      <w:pPr>
        <w:spacing w:line="360" w:lineRule="auto"/>
        <w:jc w:val="both"/>
        <w:rPr>
          <w:lang w:val="en-GB"/>
        </w:rPr>
      </w:pPr>
      <w:r>
        <w:rPr>
          <w:lang w:val="en-GB"/>
        </w:rPr>
        <w:t>Notwithstanding the value propositions that 12-hour shifts would offer</w:t>
      </w:r>
      <w:r w:rsidR="00F80237">
        <w:rPr>
          <w:lang w:val="en-GB"/>
        </w:rPr>
        <w:t xml:space="preserve">, there is inconsistent and contradictory evidence on the effects of 12-hour shifts on nurses’ wellbeing and </w:t>
      </w:r>
      <w:r w:rsidR="00D67329">
        <w:rPr>
          <w:lang w:val="en-GB"/>
        </w:rPr>
        <w:t xml:space="preserve">job </w:t>
      </w:r>
      <w:r w:rsidR="00F80237">
        <w:rPr>
          <w:lang w:val="en-GB"/>
        </w:rPr>
        <w:t xml:space="preserve">performance. </w:t>
      </w:r>
      <w:r w:rsidR="00DD3277">
        <w:rPr>
          <w:lang w:val="en-GB"/>
        </w:rPr>
        <w:t xml:space="preserve">Some </w:t>
      </w:r>
      <w:r w:rsidR="27F71AB3">
        <w:rPr>
          <w:lang w:val="en-GB"/>
        </w:rPr>
        <w:t xml:space="preserve">early </w:t>
      </w:r>
      <w:r w:rsidR="00DD3277">
        <w:rPr>
          <w:lang w:val="en-GB"/>
        </w:rPr>
        <w:t xml:space="preserve">reports </w:t>
      </w:r>
      <w:r w:rsidR="54E48277">
        <w:rPr>
          <w:lang w:val="en-GB"/>
        </w:rPr>
        <w:t xml:space="preserve">from the </w:t>
      </w:r>
      <w:r w:rsidR="00906210">
        <w:rPr>
          <w:lang w:val="en-GB"/>
        </w:rPr>
        <w:t>US</w:t>
      </w:r>
      <w:r w:rsidR="54E48277">
        <w:rPr>
          <w:lang w:val="en-GB"/>
        </w:rPr>
        <w:t xml:space="preserve"> </w:t>
      </w:r>
      <w:r w:rsidR="00AE35A9">
        <w:rPr>
          <w:lang w:val="en-GB"/>
        </w:rPr>
        <w:t>indicate</w:t>
      </w:r>
      <w:r w:rsidR="461DE981">
        <w:rPr>
          <w:lang w:val="en-GB"/>
        </w:rPr>
        <w:t>d</w:t>
      </w:r>
      <w:r w:rsidR="00DD3277">
        <w:rPr>
          <w:lang w:val="en-GB"/>
        </w:rPr>
        <w:t xml:space="preserve"> that </w:t>
      </w:r>
      <w:r w:rsidR="00A93B0E">
        <w:rPr>
          <w:lang w:val="en-GB"/>
        </w:rPr>
        <w:t>n</w:t>
      </w:r>
      <w:r w:rsidR="00D10E01">
        <w:rPr>
          <w:lang w:val="en-GB"/>
        </w:rPr>
        <w:t>urses working long shifts</w:t>
      </w:r>
      <w:r w:rsidR="00A93B0E">
        <w:rPr>
          <w:lang w:val="en-GB"/>
        </w:rPr>
        <w:t xml:space="preserve"> experience</w:t>
      </w:r>
      <w:r w:rsidR="327BC3F4">
        <w:rPr>
          <w:lang w:val="en-GB"/>
        </w:rPr>
        <w:t>d</w:t>
      </w:r>
      <w:r w:rsidR="00A93B0E">
        <w:rPr>
          <w:lang w:val="en-GB"/>
        </w:rPr>
        <w:t xml:space="preserve"> lower emotional </w:t>
      </w:r>
      <w:r w:rsidR="00793F8F">
        <w:rPr>
          <w:lang w:val="en-GB"/>
        </w:rPr>
        <w:t>exhaustion</w:t>
      </w:r>
      <w:r w:rsidR="2E5DB117">
        <w:rPr>
          <w:lang w:val="en-GB"/>
        </w:rPr>
        <w:t xml:space="preserve"> and</w:t>
      </w:r>
      <w:r w:rsidR="005312C4">
        <w:rPr>
          <w:lang w:val="en-GB"/>
        </w:rPr>
        <w:t xml:space="preserve"> </w:t>
      </w:r>
      <w:r w:rsidR="3F6F7983">
        <w:rPr>
          <w:lang w:val="en-GB"/>
        </w:rPr>
        <w:t>we</w:t>
      </w:r>
      <w:r w:rsidR="00793F8F">
        <w:rPr>
          <w:lang w:val="en-GB"/>
        </w:rPr>
        <w:t>re</w:t>
      </w:r>
      <w:r w:rsidR="00FA71B4">
        <w:rPr>
          <w:lang w:val="en-GB"/>
        </w:rPr>
        <w:t xml:space="preserve"> more satis</w:t>
      </w:r>
      <w:r w:rsidR="001C6BD5">
        <w:rPr>
          <w:lang w:val="en-GB"/>
        </w:rPr>
        <w:t>fied with their schedule</w:t>
      </w:r>
      <w:r w:rsidR="005312C4">
        <w:rPr>
          <w:lang w:val="en-GB"/>
        </w:rPr>
        <w:t xml:space="preserve"> </w:t>
      </w:r>
      <w:r w:rsidR="00F83A77">
        <w:rPr>
          <w:lang w:val="en-GB"/>
        </w:rPr>
        <w:t xml:space="preserve">and their job </w:t>
      </w:r>
      <w:r w:rsidR="001C6BD5">
        <w:rPr>
          <w:lang w:val="en-GB"/>
        </w:rPr>
        <w:t>in comparison to nurses working short shifts.</w:t>
      </w:r>
      <w:r w:rsidR="001C6BD5">
        <w:rPr>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lang w:val="en-GB"/>
        </w:rPr>
        <w:instrText xml:space="preserve"> ADDIN EN.CITE </w:instrText>
      </w:r>
      <w:r w:rsidR="00F73C08">
        <w:rPr>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lang w:val="en-GB"/>
        </w:rPr>
        <w:instrText xml:space="preserve"> ADDIN EN.CITE.DATA </w:instrText>
      </w:r>
      <w:r w:rsidR="00F73C08">
        <w:rPr>
          <w:lang w:val="en-GB"/>
        </w:rPr>
      </w:r>
      <w:r w:rsidR="00F73C08">
        <w:rPr>
          <w:lang w:val="en-GB"/>
        </w:rPr>
        <w:fldChar w:fldCharType="end"/>
      </w:r>
      <w:r w:rsidR="001C6BD5">
        <w:rPr>
          <w:lang w:val="en-GB"/>
        </w:rPr>
      </w:r>
      <w:r w:rsidR="001C6BD5">
        <w:rPr>
          <w:lang w:val="en-GB"/>
        </w:rPr>
        <w:fldChar w:fldCharType="separate"/>
      </w:r>
      <w:r w:rsidR="00F73C08">
        <w:rPr>
          <w:noProof/>
          <w:lang w:val="en-GB"/>
        </w:rPr>
        <w:t>(21)</w:t>
      </w:r>
      <w:r w:rsidR="001C6BD5">
        <w:rPr>
          <w:lang w:val="en-GB"/>
        </w:rPr>
        <w:fldChar w:fldCharType="end"/>
      </w:r>
      <w:r w:rsidR="00995C8E">
        <w:rPr>
          <w:lang w:val="en-GB"/>
        </w:rPr>
        <w:t xml:space="preserve"> </w:t>
      </w:r>
      <w:r w:rsidR="00F80237">
        <w:rPr>
          <w:lang w:val="en-GB"/>
        </w:rPr>
        <w:t xml:space="preserve">In contrast, </w:t>
      </w:r>
      <w:r w:rsidR="007E1D44" w:rsidRPr="26D8624C">
        <w:rPr>
          <w:lang w:val="en-GB"/>
        </w:rPr>
        <w:t xml:space="preserve">several </w:t>
      </w:r>
      <w:r w:rsidR="00973D81">
        <w:rPr>
          <w:lang w:val="en-GB"/>
        </w:rPr>
        <w:t xml:space="preserve">large observational </w:t>
      </w:r>
      <w:r w:rsidR="00F70F22">
        <w:rPr>
          <w:lang w:val="en-GB"/>
        </w:rPr>
        <w:t xml:space="preserve">studies point to </w:t>
      </w:r>
      <w:r w:rsidR="007E1D44" w:rsidRPr="26D8624C">
        <w:rPr>
          <w:lang w:val="en-GB"/>
        </w:rPr>
        <w:t xml:space="preserve">adverse </w:t>
      </w:r>
      <w:r w:rsidR="00152BA9">
        <w:rPr>
          <w:lang w:val="en-GB"/>
        </w:rPr>
        <w:t>effect</w:t>
      </w:r>
      <w:r w:rsidR="006F78EE">
        <w:rPr>
          <w:lang w:val="en-GB"/>
        </w:rPr>
        <w:t>s</w:t>
      </w:r>
      <w:r w:rsidR="00AE35A9">
        <w:rPr>
          <w:lang w:val="en-GB"/>
        </w:rPr>
        <w:t xml:space="preserve"> on </w:t>
      </w:r>
      <w:r w:rsidR="0019462B">
        <w:rPr>
          <w:lang w:val="en-GB"/>
        </w:rPr>
        <w:t>both quality of care</w:t>
      </w:r>
      <w:r w:rsidR="00AE35A9">
        <w:rPr>
          <w:lang w:val="en-GB"/>
        </w:rPr>
        <w:t xml:space="preserve"> and </w:t>
      </w:r>
      <w:r w:rsidR="0019462B">
        <w:rPr>
          <w:lang w:val="en-GB"/>
        </w:rPr>
        <w:t>staff</w:t>
      </w:r>
      <w:r w:rsidR="004C5DB6">
        <w:rPr>
          <w:lang w:val="en-GB"/>
        </w:rPr>
        <w:t xml:space="preserve"> </w:t>
      </w:r>
      <w:r w:rsidR="00AE35A9">
        <w:rPr>
          <w:lang w:val="en-GB"/>
        </w:rPr>
        <w:t>outcomes</w:t>
      </w:r>
      <w:r w:rsidR="002709B9">
        <w:rPr>
          <w:lang w:val="en-GB"/>
        </w:rPr>
        <w:t>.</w:t>
      </w:r>
      <w:r w:rsidR="005312C4">
        <w:rPr>
          <w:lang w:val="en-GB"/>
        </w:rPr>
        <w:fldChar w:fldCharType="begin">
          <w:fldData xml:space="preserve">PEVuZE5vdGU+PENpdGU+PEF1dGhvcj5IYXJyaXM8L0F1dGhvcj48WWVhcj4yMDE1PC9ZZWFyPjxS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</w:fldData>
        </w:fldChar>
      </w:r>
      <w:r w:rsidR="00F73C08">
        <w:rPr>
          <w:lang w:val="en-GB"/>
        </w:rPr>
        <w:instrText xml:space="preserve"> ADDIN EN.CITE </w:instrText>
      </w:r>
      <w:r w:rsidR="00F73C08">
        <w:rPr>
          <w:lang w:val="en-GB"/>
        </w:rPr>
        <w:fldChar w:fldCharType="begin">
          <w:fldData xml:space="preserve">PEVuZE5vdGU+PENpdGU+PEF1dGhvcj5IYXJyaXM8L0F1dGhvcj48WWVhcj4yMDE1PC9ZZWFyPjxS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</w:fldData>
        </w:fldChar>
      </w:r>
      <w:r w:rsidR="00F73C08">
        <w:rPr>
          <w:lang w:val="en-GB"/>
        </w:rPr>
        <w:instrText xml:space="preserve"> ADDIN EN.CITE.DATA </w:instrText>
      </w:r>
      <w:r w:rsidR="00F73C08">
        <w:rPr>
          <w:lang w:val="en-GB"/>
        </w:rPr>
      </w:r>
      <w:r w:rsidR="00F73C08">
        <w:rPr>
          <w:lang w:val="en-GB"/>
        </w:rPr>
        <w:fldChar w:fldCharType="end"/>
      </w:r>
      <w:r w:rsidR="005312C4">
        <w:rPr>
          <w:lang w:val="en-GB"/>
        </w:rPr>
      </w:r>
      <w:r w:rsidR="005312C4">
        <w:rPr>
          <w:lang w:val="en-GB"/>
        </w:rPr>
        <w:fldChar w:fldCharType="separate"/>
      </w:r>
      <w:r w:rsidR="00F73C08">
        <w:rPr>
          <w:noProof/>
          <w:lang w:val="en-GB"/>
        </w:rPr>
        <w:t>(22, 23)</w:t>
      </w:r>
      <w:r w:rsidR="005312C4">
        <w:rPr>
          <w:lang w:val="en-GB"/>
        </w:rPr>
        <w:fldChar w:fldCharType="end"/>
      </w:r>
      <w:r w:rsidR="005312C4">
        <w:rPr>
          <w:lang w:val="en-GB"/>
        </w:rPr>
        <w:t xml:space="preserve"> </w:t>
      </w:r>
      <w:r w:rsidR="00152BA9">
        <w:rPr>
          <w:lang w:val="en-GB"/>
        </w:rPr>
        <w:t>Such evidence leads many</w:t>
      </w:r>
      <w:r w:rsidR="161B99A5" w:rsidRPr="16EF91F9">
        <w:rPr>
          <w:lang w:val="en-GB"/>
        </w:rPr>
        <w:t xml:space="preserve"> to question </w:t>
      </w:r>
      <w:r w:rsidR="00AE35A9">
        <w:rPr>
          <w:lang w:val="en-GB"/>
        </w:rPr>
        <w:t>whether</w:t>
      </w:r>
      <w:r w:rsidR="161B99A5" w:rsidRPr="16EF91F9">
        <w:rPr>
          <w:lang w:val="en-GB"/>
        </w:rPr>
        <w:t xml:space="preserve"> 12</w:t>
      </w:r>
      <w:r w:rsidR="002F169B">
        <w:rPr>
          <w:lang w:val="en-GB"/>
        </w:rPr>
        <w:t>-</w:t>
      </w:r>
      <w:r w:rsidR="161B99A5" w:rsidRPr="16EF91F9">
        <w:rPr>
          <w:lang w:val="en-GB"/>
        </w:rPr>
        <w:t>h</w:t>
      </w:r>
      <w:r w:rsidR="002F169B">
        <w:rPr>
          <w:lang w:val="en-GB"/>
        </w:rPr>
        <w:t>our</w:t>
      </w:r>
      <w:r w:rsidR="161B99A5" w:rsidRPr="16EF91F9">
        <w:rPr>
          <w:lang w:val="en-GB"/>
        </w:rPr>
        <w:t xml:space="preserve"> shifts</w:t>
      </w:r>
      <w:r w:rsidR="00AE35A9">
        <w:rPr>
          <w:lang w:val="en-GB"/>
        </w:rPr>
        <w:t xml:space="preserve"> should be adopted routinely</w:t>
      </w:r>
      <w:r w:rsidR="00F05867" w:rsidRPr="16EF91F9">
        <w:rPr>
          <w:lang w:val="en-GB"/>
        </w:rPr>
        <w:t>.</w:t>
      </w:r>
      <w:r w:rsidR="00D9273F" w:rsidRPr="16EF91F9">
        <w:rPr>
          <w:lang w:val="en-GB"/>
        </w:rPr>
        <w:t xml:space="preserve"> </w:t>
      </w:r>
      <w:r w:rsidR="07717066" w:rsidRPr="16EF91F9">
        <w:rPr>
          <w:lang w:val="en-GB"/>
        </w:rPr>
        <w:t xml:space="preserve">On the other hand, </w:t>
      </w:r>
      <w:r w:rsidR="60E17EBC" w:rsidRPr="16EF91F9">
        <w:rPr>
          <w:lang w:val="en-GB"/>
        </w:rPr>
        <w:t xml:space="preserve">the </w:t>
      </w:r>
      <w:r w:rsidR="00185C92">
        <w:rPr>
          <w:lang w:val="en-GB"/>
        </w:rPr>
        <w:t>wide</w:t>
      </w:r>
      <w:r w:rsidR="78E108CC" w:rsidRPr="16EF91F9">
        <w:rPr>
          <w:lang w:val="en-GB"/>
        </w:rPr>
        <w:t xml:space="preserve">spread use </w:t>
      </w:r>
      <w:r w:rsidR="60E17EBC" w:rsidRPr="16EF91F9">
        <w:rPr>
          <w:lang w:val="en-GB"/>
        </w:rPr>
        <w:t xml:space="preserve">of </w:t>
      </w:r>
      <w:r w:rsidR="07717066" w:rsidRPr="16EF91F9">
        <w:rPr>
          <w:lang w:val="en-GB"/>
        </w:rPr>
        <w:t>12</w:t>
      </w:r>
      <w:r w:rsidR="00ED0E06">
        <w:rPr>
          <w:lang w:val="en-GB"/>
        </w:rPr>
        <w:t>-</w:t>
      </w:r>
      <w:r w:rsidR="07717066" w:rsidRPr="16EF91F9">
        <w:rPr>
          <w:lang w:val="en-GB"/>
        </w:rPr>
        <w:t>h</w:t>
      </w:r>
      <w:r w:rsidR="00ED0E06">
        <w:rPr>
          <w:lang w:val="en-GB"/>
        </w:rPr>
        <w:t>our</w:t>
      </w:r>
      <w:r w:rsidR="07717066" w:rsidRPr="16EF91F9">
        <w:rPr>
          <w:lang w:val="en-GB"/>
        </w:rPr>
        <w:t xml:space="preserve"> shifts </w:t>
      </w:r>
      <w:r w:rsidR="15708A91" w:rsidRPr="16EF91F9">
        <w:rPr>
          <w:lang w:val="en-GB"/>
        </w:rPr>
        <w:t xml:space="preserve">may </w:t>
      </w:r>
      <w:r w:rsidR="00E063DA">
        <w:rPr>
          <w:lang w:val="en-GB"/>
        </w:rPr>
        <w:t xml:space="preserve">be a sign that </w:t>
      </w:r>
      <w:r w:rsidR="15708A91" w:rsidRPr="16EF91F9">
        <w:rPr>
          <w:lang w:val="en-GB"/>
        </w:rPr>
        <w:t xml:space="preserve">these shifts are valued by healthcare managers </w:t>
      </w:r>
      <w:r w:rsidR="008A5F18">
        <w:rPr>
          <w:lang w:val="en-GB"/>
        </w:rPr>
        <w:t>or preferred by</w:t>
      </w:r>
      <w:r w:rsidR="00185C92">
        <w:rPr>
          <w:lang w:val="en-GB"/>
        </w:rPr>
        <w:t xml:space="preserve"> some</w:t>
      </w:r>
      <w:r w:rsidR="00C640AB">
        <w:rPr>
          <w:lang w:val="en-GB"/>
        </w:rPr>
        <w:t xml:space="preserve"> </w:t>
      </w:r>
      <w:r w:rsidR="15708A91" w:rsidRPr="16EF91F9">
        <w:rPr>
          <w:lang w:val="en-GB"/>
        </w:rPr>
        <w:t>nurses</w:t>
      </w:r>
      <w:r w:rsidR="2DB846D6" w:rsidRPr="16EF91F9">
        <w:rPr>
          <w:lang w:val="en-GB"/>
        </w:rPr>
        <w:t>.</w:t>
      </w:r>
      <w:r w:rsidR="00D10E01">
        <w:rPr>
          <w:lang w:val="en-GB"/>
        </w:rPr>
        <w:t xml:space="preserve"> </w:t>
      </w:r>
    </w:p>
    <w:p w14:paraId="129B6762" w14:textId="1C7EA47A" w:rsidR="00470F0E" w:rsidRDefault="00567F6D" w:rsidP="00B47BAE">
      <w:pPr>
        <w:spacing w:line="360" w:lineRule="auto"/>
        <w:jc w:val="both"/>
        <w:rPr>
          <w:lang w:val="en-GB"/>
        </w:rPr>
      </w:pPr>
      <w:r>
        <w:rPr>
          <w:lang w:val="en-GB"/>
        </w:rPr>
        <w:t xml:space="preserve">If </w:t>
      </w:r>
      <w:r w:rsidR="00BC0CD1">
        <w:rPr>
          <w:lang w:val="en-GB"/>
        </w:rPr>
        <w:t xml:space="preserve">such shifts </w:t>
      </w:r>
      <w:r w:rsidR="005D47D2">
        <w:rPr>
          <w:lang w:val="en-GB"/>
        </w:rPr>
        <w:t xml:space="preserve">continue to be widely used </w:t>
      </w:r>
      <w:r w:rsidR="00BC0CD1">
        <w:rPr>
          <w:lang w:val="en-GB"/>
        </w:rPr>
        <w:t xml:space="preserve">despite evidence that </w:t>
      </w:r>
      <w:r w:rsidR="00E87C1C">
        <w:rPr>
          <w:lang w:val="en-GB"/>
        </w:rPr>
        <w:t xml:space="preserve">indicates possible harm, it is important to understand </w:t>
      </w:r>
      <w:r w:rsidR="00D010B6">
        <w:rPr>
          <w:lang w:val="en-GB"/>
        </w:rPr>
        <w:t xml:space="preserve">whether </w:t>
      </w:r>
      <w:r w:rsidR="00E87C1C">
        <w:rPr>
          <w:lang w:val="en-GB"/>
        </w:rPr>
        <w:t xml:space="preserve">the perceived ‘value’ </w:t>
      </w:r>
      <w:r w:rsidR="00F24126">
        <w:rPr>
          <w:lang w:val="en-GB"/>
        </w:rPr>
        <w:t>that is associated with this working pattern</w:t>
      </w:r>
      <w:r w:rsidR="00D010B6">
        <w:rPr>
          <w:lang w:val="en-GB"/>
        </w:rPr>
        <w:t xml:space="preserve"> is realised</w:t>
      </w:r>
      <w:r w:rsidR="00F24126">
        <w:rPr>
          <w:lang w:val="en-GB"/>
        </w:rPr>
        <w:t>. Therefore, i</w:t>
      </w:r>
      <w:r w:rsidR="00185C92" w:rsidRPr="26D8624C">
        <w:rPr>
          <w:lang w:val="en-GB"/>
        </w:rPr>
        <w:t xml:space="preserve">n </w:t>
      </w:r>
      <w:r w:rsidR="00D322F4" w:rsidRPr="26D8624C">
        <w:rPr>
          <w:lang w:val="en-GB"/>
        </w:rPr>
        <w:t>this paper</w:t>
      </w:r>
      <w:r w:rsidR="00796ADC" w:rsidRPr="26D8624C">
        <w:rPr>
          <w:lang w:val="en-GB"/>
        </w:rPr>
        <w:t>,</w:t>
      </w:r>
      <w:r w:rsidR="00D322F4" w:rsidRPr="26D8624C">
        <w:rPr>
          <w:lang w:val="en-GB"/>
        </w:rPr>
        <w:t xml:space="preserve"> we will </w:t>
      </w:r>
      <w:r w:rsidR="002E7ECD">
        <w:rPr>
          <w:lang w:val="en-GB"/>
        </w:rPr>
        <w:t>consider</w:t>
      </w:r>
      <w:r w:rsidR="0053509B" w:rsidRPr="26D8624C">
        <w:rPr>
          <w:lang w:val="en-GB"/>
        </w:rPr>
        <w:t xml:space="preserve"> </w:t>
      </w:r>
      <w:r w:rsidR="00D322F4" w:rsidRPr="26D8624C">
        <w:rPr>
          <w:lang w:val="en-GB"/>
        </w:rPr>
        <w:t xml:space="preserve">the </w:t>
      </w:r>
      <w:r w:rsidR="00A228F3">
        <w:rPr>
          <w:lang w:val="en-GB"/>
        </w:rPr>
        <w:t xml:space="preserve">potential </w:t>
      </w:r>
      <w:r w:rsidR="00D322F4" w:rsidRPr="26D8624C">
        <w:rPr>
          <w:lang w:val="en-GB"/>
        </w:rPr>
        <w:t xml:space="preserve">value of long shifts </w:t>
      </w:r>
      <w:r w:rsidR="00185C92" w:rsidRPr="26D8624C">
        <w:rPr>
          <w:lang w:val="en-GB"/>
        </w:rPr>
        <w:t xml:space="preserve">in </w:t>
      </w:r>
      <w:r w:rsidR="00901F15">
        <w:rPr>
          <w:lang w:val="en-GB"/>
        </w:rPr>
        <w:t>hospital nursing</w:t>
      </w:r>
      <w:r w:rsidR="003F3ACC">
        <w:rPr>
          <w:lang w:val="en-GB"/>
        </w:rPr>
        <w:t xml:space="preserve"> in terms of </w:t>
      </w:r>
      <w:r w:rsidR="0002784B">
        <w:rPr>
          <w:lang w:val="en-GB"/>
        </w:rPr>
        <w:t>reduced staffing costs</w:t>
      </w:r>
      <w:r w:rsidR="00703E35">
        <w:rPr>
          <w:lang w:val="en-GB"/>
        </w:rPr>
        <w:t xml:space="preserve"> </w:t>
      </w:r>
      <w:r w:rsidR="00C37735">
        <w:rPr>
          <w:lang w:val="en-GB"/>
        </w:rPr>
        <w:t>for the healthcare provider</w:t>
      </w:r>
      <w:r w:rsidR="00703E35">
        <w:rPr>
          <w:lang w:val="en-GB"/>
        </w:rPr>
        <w:t>,</w:t>
      </w:r>
      <w:r w:rsidR="0002784B">
        <w:rPr>
          <w:lang w:val="en-GB"/>
        </w:rPr>
        <w:t xml:space="preserve"> efficient organisation of care, improved quality of care,</w:t>
      </w:r>
      <w:r w:rsidR="00703E35">
        <w:rPr>
          <w:lang w:val="en-GB"/>
        </w:rPr>
        <w:t xml:space="preserve"> and increased </w:t>
      </w:r>
      <w:r w:rsidR="0002784B">
        <w:rPr>
          <w:lang w:val="en-GB"/>
        </w:rPr>
        <w:t xml:space="preserve">nurse </w:t>
      </w:r>
      <w:r w:rsidR="00703E35">
        <w:rPr>
          <w:lang w:val="en-GB"/>
        </w:rPr>
        <w:t>recruitment and retention</w:t>
      </w:r>
      <w:r w:rsidR="00BE4BAE">
        <w:rPr>
          <w:lang w:val="en-GB"/>
        </w:rPr>
        <w:t xml:space="preserve">. </w:t>
      </w:r>
      <w:r w:rsidR="00E01527">
        <w:rPr>
          <w:lang w:val="en-GB"/>
        </w:rPr>
        <w:t xml:space="preserve">Drawing from </w:t>
      </w:r>
      <w:r w:rsidR="00204B17">
        <w:rPr>
          <w:lang w:val="en-GB"/>
        </w:rPr>
        <w:t>literature and search strategies from</w:t>
      </w:r>
      <w:r w:rsidR="00E01527">
        <w:rPr>
          <w:lang w:val="en-GB"/>
        </w:rPr>
        <w:t xml:space="preserve"> our previou</w:t>
      </w:r>
      <w:r w:rsidR="00360EBC">
        <w:rPr>
          <w:lang w:val="en-GB"/>
        </w:rPr>
        <w:t>s reviews</w:t>
      </w:r>
      <w:r w:rsidR="00EA5CAD">
        <w:rPr>
          <w:lang w:val="en-GB"/>
        </w:rPr>
        <w:t xml:space="preserve"> on shift patterns</w:t>
      </w:r>
      <w:r w:rsidR="00013516">
        <w:rPr>
          <w:lang w:val="en-GB"/>
        </w:rPr>
        <w:t>,</w:t>
      </w:r>
      <w:r w:rsidR="00CA60DC">
        <w:rPr>
          <w:lang w:val="en-GB"/>
        </w:rPr>
        <w:fldChar w:fldCharType="begin">
          <w:fldData xml:space="preserve">PEVuZE5vdGU+PENpdGU+PEF1dGhvcj5EYWxs4oCZT3JhPC9BdXRob3I+PFllYXI+MjAxNjwvWWVh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</w:fldData>
        </w:fldChar>
      </w:r>
      <w:r w:rsidR="00F73C08">
        <w:rPr>
          <w:lang w:val="en-GB"/>
        </w:rPr>
        <w:instrText xml:space="preserve"> ADDIN EN.CITE </w:instrText>
      </w:r>
      <w:r w:rsidR="00F73C08">
        <w:rPr>
          <w:lang w:val="en-GB"/>
        </w:rPr>
        <w:fldChar w:fldCharType="begin">
          <w:fldData xml:space="preserve">PEVuZE5vdGU+PENpdGU+PEF1dGhvcj5EYWxs4oCZT3JhPC9BdXRob3I+PFllYXI+MjAxNjwvWWVh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</w:fldData>
        </w:fldChar>
      </w:r>
      <w:r w:rsidR="00F73C08">
        <w:rPr>
          <w:lang w:val="en-GB"/>
        </w:rPr>
        <w:instrText xml:space="preserve"> ADDIN EN.CITE.DATA </w:instrText>
      </w:r>
      <w:r w:rsidR="00F73C08">
        <w:rPr>
          <w:lang w:val="en-GB"/>
        </w:rPr>
      </w:r>
      <w:r w:rsidR="00F73C08">
        <w:rPr>
          <w:lang w:val="en-GB"/>
        </w:rPr>
        <w:fldChar w:fldCharType="end"/>
      </w:r>
      <w:r w:rsidR="00CA60DC">
        <w:rPr>
          <w:lang w:val="en-GB"/>
        </w:rPr>
      </w:r>
      <w:r w:rsidR="00CA60DC">
        <w:rPr>
          <w:lang w:val="en-GB"/>
        </w:rPr>
        <w:fldChar w:fldCharType="separate"/>
      </w:r>
      <w:r w:rsidR="00F73C08">
        <w:rPr>
          <w:noProof/>
          <w:lang w:val="en-GB"/>
        </w:rPr>
        <w:t>(23, 24)</w:t>
      </w:r>
      <w:r w:rsidR="00CA60DC">
        <w:rPr>
          <w:lang w:val="en-GB"/>
        </w:rPr>
        <w:fldChar w:fldCharType="end"/>
      </w:r>
      <w:r w:rsidR="00B61467">
        <w:rPr>
          <w:lang w:val="en-GB"/>
        </w:rPr>
        <w:t xml:space="preserve"> we expanded</w:t>
      </w:r>
      <w:r w:rsidR="00EA5CAD">
        <w:rPr>
          <w:lang w:val="en-GB"/>
        </w:rPr>
        <w:t xml:space="preserve"> </w:t>
      </w:r>
      <w:r w:rsidR="0050074F">
        <w:rPr>
          <w:lang w:val="en-GB"/>
        </w:rPr>
        <w:t>our</w:t>
      </w:r>
      <w:r w:rsidR="00EA5CAD">
        <w:rPr>
          <w:lang w:val="en-GB"/>
        </w:rPr>
        <w:t xml:space="preserve"> search strategy for t</w:t>
      </w:r>
      <w:r w:rsidR="000478EA">
        <w:rPr>
          <w:lang w:val="en-GB"/>
        </w:rPr>
        <w:t>his current paper</w:t>
      </w:r>
      <w:r w:rsidR="00235760">
        <w:rPr>
          <w:lang w:val="en-GB"/>
        </w:rPr>
        <w:t>.</w:t>
      </w:r>
      <w:r w:rsidR="00974B6B">
        <w:rPr>
          <w:lang w:val="en-GB"/>
        </w:rPr>
        <w:t xml:space="preserve"> </w:t>
      </w:r>
      <w:r w:rsidR="00671A38">
        <w:rPr>
          <w:lang w:val="en-GB"/>
        </w:rPr>
        <w:t>Searches wer</w:t>
      </w:r>
      <w:r w:rsidR="0050074F">
        <w:rPr>
          <w:lang w:val="en-GB"/>
        </w:rPr>
        <w:t>e</w:t>
      </w:r>
      <w:r w:rsidR="00671A38">
        <w:rPr>
          <w:lang w:val="en-GB"/>
        </w:rPr>
        <w:t xml:space="preserve"> </w:t>
      </w:r>
      <w:r w:rsidR="006851FD">
        <w:rPr>
          <w:lang w:val="en-GB"/>
        </w:rPr>
        <w:t>updated in</w:t>
      </w:r>
      <w:r w:rsidR="00671A38">
        <w:rPr>
          <w:lang w:val="en-GB"/>
        </w:rPr>
        <w:t xml:space="preserve"> </w:t>
      </w:r>
      <w:r w:rsidR="006851FD">
        <w:rPr>
          <w:lang w:val="en-GB"/>
        </w:rPr>
        <w:t>February 2022</w:t>
      </w:r>
      <w:r w:rsidR="00671A38">
        <w:rPr>
          <w:lang w:val="en-GB"/>
        </w:rPr>
        <w:t xml:space="preserve">. </w:t>
      </w:r>
      <w:r w:rsidR="00AD180B">
        <w:rPr>
          <w:lang w:val="en-GB"/>
        </w:rPr>
        <w:t xml:space="preserve">Using </w:t>
      </w:r>
      <w:r w:rsidR="00A52268">
        <w:rPr>
          <w:lang w:val="en-GB"/>
        </w:rPr>
        <w:t xml:space="preserve">Econlit, </w:t>
      </w:r>
      <w:r w:rsidR="00AD180B">
        <w:rPr>
          <w:lang w:val="en-GB"/>
        </w:rPr>
        <w:t>CINHAL</w:t>
      </w:r>
      <w:r w:rsidR="006851FD">
        <w:rPr>
          <w:lang w:val="en-GB"/>
        </w:rPr>
        <w:t xml:space="preserve"> </w:t>
      </w:r>
      <w:r w:rsidR="00F61FF2">
        <w:rPr>
          <w:lang w:val="en-GB"/>
        </w:rPr>
        <w:t>and Medline</w:t>
      </w:r>
      <w:r w:rsidR="00C31679">
        <w:rPr>
          <w:lang w:val="en-GB"/>
        </w:rPr>
        <w:t xml:space="preserve">, we </w:t>
      </w:r>
      <w:r w:rsidR="006851FD">
        <w:rPr>
          <w:lang w:val="en-GB"/>
        </w:rPr>
        <w:t>combined</w:t>
      </w:r>
      <w:r w:rsidR="00974B6B">
        <w:rPr>
          <w:lang w:val="en-GB"/>
        </w:rPr>
        <w:t xml:space="preserve"> terms</w:t>
      </w:r>
      <w:r w:rsidR="00235760">
        <w:rPr>
          <w:lang w:val="en-GB"/>
        </w:rPr>
        <w:t xml:space="preserve"> pertaining to shift patterns</w:t>
      </w:r>
      <w:r w:rsidR="006851FD">
        <w:rPr>
          <w:lang w:val="en-GB"/>
        </w:rPr>
        <w:t xml:space="preserve">, hospital nursing </w:t>
      </w:r>
      <w:r w:rsidR="00235760">
        <w:rPr>
          <w:lang w:val="en-GB"/>
        </w:rPr>
        <w:t xml:space="preserve">and </w:t>
      </w:r>
      <w:r w:rsidR="00013516">
        <w:rPr>
          <w:lang w:val="en-GB"/>
        </w:rPr>
        <w:t xml:space="preserve">outcomes related to value </w:t>
      </w:r>
      <w:r w:rsidR="00EF4797">
        <w:rPr>
          <w:lang w:val="en-GB"/>
        </w:rPr>
        <w:t xml:space="preserve">as </w:t>
      </w:r>
      <w:r w:rsidR="00A52268">
        <w:rPr>
          <w:lang w:val="en-GB"/>
        </w:rPr>
        <w:t>reported in Appendix 1</w:t>
      </w:r>
      <w:r w:rsidR="00EF4797">
        <w:rPr>
          <w:lang w:val="en-GB"/>
        </w:rPr>
        <w:t>.</w:t>
      </w:r>
      <w:r w:rsidR="00235760">
        <w:rPr>
          <w:lang w:val="en-GB"/>
        </w:rPr>
        <w:t xml:space="preserve"> </w:t>
      </w:r>
      <w:r w:rsidR="004F4D8A" w:rsidRPr="004F4D8A">
        <w:rPr>
          <w:lang w:val="en-GB"/>
        </w:rPr>
        <w:t>While we have attempted to be explicit about our approach and have drawn on other reviews that have used more formal and comprehensive approaches to finding and selecting literature</w:t>
      </w:r>
      <w:r w:rsidR="004F4D8A">
        <w:rPr>
          <w:lang w:val="en-GB"/>
        </w:rPr>
        <w:t>,</w:t>
      </w:r>
      <w:r w:rsidR="004F4D8A" w:rsidRPr="004F4D8A">
        <w:rPr>
          <w:lang w:val="en-GB"/>
        </w:rPr>
        <w:t xml:space="preserve"> this discussion is not based on a comprehensive review of the literature.</w:t>
      </w:r>
    </w:p>
    <w:p w14:paraId="13FFEA8D" w14:textId="2E3AC3E4" w:rsidR="00E663A0" w:rsidRDefault="008A0B11" w:rsidP="00E063DA">
      <w:pPr>
        <w:pStyle w:val="Heading1"/>
      </w:pPr>
      <w:r>
        <w:t>Reduced staffing costs</w:t>
      </w:r>
    </w:p>
    <w:p w14:paraId="445798FB" w14:textId="531787EE" w:rsidR="00B86A0A" w:rsidRDefault="00804893" w:rsidP="00DF24CE">
      <w:pPr>
        <w:spacing w:line="360" w:lineRule="auto"/>
        <w:jc w:val="both"/>
        <w:rPr>
          <w:rFonts w:ascii="Calibri" w:eastAsia="Calibri" w:hAnsi="Calibri" w:cs="Times New Roman"/>
          <w:lang w:val="en-GB"/>
        </w:rPr>
      </w:pPr>
      <w:r>
        <w:rPr>
          <w:rFonts w:ascii="Calibri" w:eastAsia="Calibri" w:hAnsi="Calibri" w:cs="Times New Roman"/>
          <w:lang w:val="en-GB"/>
        </w:rPr>
        <w:t>T</w:t>
      </w:r>
      <w:r w:rsidR="000B4721">
        <w:rPr>
          <w:rFonts w:ascii="Calibri" w:eastAsia="Calibri" w:hAnsi="Calibri" w:cs="Times New Roman"/>
          <w:lang w:val="en-GB"/>
        </w:rPr>
        <w:t xml:space="preserve">he empirical evidence relating to </w:t>
      </w:r>
      <w:r w:rsidR="0002784B">
        <w:rPr>
          <w:rFonts w:ascii="Calibri" w:eastAsia="Calibri" w:hAnsi="Calibri" w:cs="Times New Roman"/>
          <w:lang w:val="en-GB"/>
        </w:rPr>
        <w:t xml:space="preserve">12-hour shifts and </w:t>
      </w:r>
      <w:r w:rsidR="00D817F6">
        <w:rPr>
          <w:rFonts w:ascii="Calibri" w:eastAsia="Calibri" w:hAnsi="Calibri" w:cs="Times New Roman"/>
          <w:lang w:val="en-GB"/>
        </w:rPr>
        <w:t>staff deployment and associated costs</w:t>
      </w:r>
      <w:r w:rsidR="008E19E6">
        <w:rPr>
          <w:rFonts w:ascii="Calibri" w:eastAsia="Calibri" w:hAnsi="Calibri" w:cs="Times New Roman"/>
          <w:lang w:val="en-GB"/>
        </w:rPr>
        <w:t xml:space="preserve"> is very limited. </w:t>
      </w:r>
      <w:r w:rsidR="00B2647A">
        <w:rPr>
          <w:rFonts w:ascii="Calibri" w:eastAsia="Calibri" w:hAnsi="Calibri" w:cs="Times New Roman"/>
          <w:lang w:val="en-GB"/>
        </w:rPr>
        <w:t>If, as is claimed, 12</w:t>
      </w:r>
      <w:r w:rsidR="00927C04">
        <w:rPr>
          <w:rFonts w:ascii="Calibri" w:eastAsia="Calibri" w:hAnsi="Calibri" w:cs="Times New Roman"/>
          <w:lang w:val="en-GB"/>
        </w:rPr>
        <w:t>-</w:t>
      </w:r>
      <w:r w:rsidR="00B2647A">
        <w:rPr>
          <w:rFonts w:ascii="Calibri" w:eastAsia="Calibri" w:hAnsi="Calibri" w:cs="Times New Roman"/>
          <w:lang w:val="en-GB"/>
        </w:rPr>
        <w:t xml:space="preserve">hour shifts </w:t>
      </w:r>
      <w:r w:rsidR="00D817F6">
        <w:rPr>
          <w:rFonts w:ascii="Calibri" w:eastAsia="Calibri" w:hAnsi="Calibri" w:cs="Times New Roman"/>
          <w:lang w:val="en-GB"/>
        </w:rPr>
        <w:t>mean that</w:t>
      </w:r>
      <w:r w:rsidR="00B2647A">
        <w:rPr>
          <w:rFonts w:ascii="Calibri" w:eastAsia="Calibri" w:hAnsi="Calibri" w:cs="Times New Roman"/>
          <w:lang w:val="en-GB"/>
        </w:rPr>
        <w:t xml:space="preserve"> </w:t>
      </w:r>
      <w:r w:rsidR="005B5590">
        <w:rPr>
          <w:rFonts w:ascii="Calibri" w:eastAsia="Calibri" w:hAnsi="Calibri" w:cs="Times New Roman"/>
          <w:lang w:val="en-GB"/>
        </w:rPr>
        <w:t>nurse to patient ratios</w:t>
      </w:r>
      <w:r w:rsidR="00315C68">
        <w:rPr>
          <w:rFonts w:ascii="Calibri" w:eastAsia="Calibri" w:hAnsi="Calibri" w:cs="Times New Roman"/>
          <w:lang w:val="en-GB"/>
        </w:rPr>
        <w:t xml:space="preserve"> </w:t>
      </w:r>
      <w:r w:rsidR="00D817F6">
        <w:rPr>
          <w:rFonts w:ascii="Calibri" w:eastAsia="Calibri" w:hAnsi="Calibri" w:cs="Times New Roman"/>
          <w:lang w:val="en-GB"/>
        </w:rPr>
        <w:t xml:space="preserve">can be </w:t>
      </w:r>
      <w:r w:rsidR="00315C68">
        <w:rPr>
          <w:rFonts w:ascii="Calibri" w:eastAsia="Calibri" w:hAnsi="Calibri" w:cs="Times New Roman"/>
          <w:lang w:val="en-GB"/>
        </w:rPr>
        <w:t xml:space="preserve">maintained </w:t>
      </w:r>
      <w:r w:rsidR="00B2647A">
        <w:rPr>
          <w:rFonts w:ascii="Calibri" w:eastAsia="Calibri" w:hAnsi="Calibri" w:cs="Times New Roman"/>
          <w:lang w:val="en-GB"/>
        </w:rPr>
        <w:t>with fewer overal</w:t>
      </w:r>
      <w:r w:rsidR="007F0D73">
        <w:rPr>
          <w:rFonts w:ascii="Calibri" w:eastAsia="Calibri" w:hAnsi="Calibri" w:cs="Times New Roman"/>
          <w:lang w:val="en-GB"/>
        </w:rPr>
        <w:t xml:space="preserve">l </w:t>
      </w:r>
      <w:r w:rsidR="00D817F6">
        <w:rPr>
          <w:rFonts w:ascii="Calibri" w:eastAsia="Calibri" w:hAnsi="Calibri" w:cs="Times New Roman"/>
          <w:lang w:val="en-GB"/>
        </w:rPr>
        <w:t xml:space="preserve">nursing </w:t>
      </w:r>
      <w:r w:rsidR="007F0D73">
        <w:rPr>
          <w:rFonts w:ascii="Calibri" w:eastAsia="Calibri" w:hAnsi="Calibri" w:cs="Times New Roman"/>
          <w:lang w:val="en-GB"/>
        </w:rPr>
        <w:t>hours</w:t>
      </w:r>
      <w:r w:rsidR="00D817F6">
        <w:rPr>
          <w:rFonts w:ascii="Calibri" w:eastAsia="Calibri" w:hAnsi="Calibri" w:cs="Times New Roman"/>
          <w:lang w:val="en-GB"/>
        </w:rPr>
        <w:t xml:space="preserve"> per day</w:t>
      </w:r>
      <w:r w:rsidR="007F0D73">
        <w:rPr>
          <w:rFonts w:ascii="Calibri" w:eastAsia="Calibri" w:hAnsi="Calibri" w:cs="Times New Roman"/>
          <w:lang w:val="en-GB"/>
        </w:rPr>
        <w:t xml:space="preserve">, one would expect to see reductions in </w:t>
      </w:r>
      <w:r w:rsidR="00D817F6">
        <w:rPr>
          <w:rFonts w:ascii="Calibri" w:eastAsia="Calibri" w:hAnsi="Calibri" w:cs="Times New Roman"/>
          <w:lang w:val="en-GB"/>
        </w:rPr>
        <w:t xml:space="preserve">nursing </w:t>
      </w:r>
      <w:r w:rsidR="007F0D73">
        <w:rPr>
          <w:rFonts w:ascii="Calibri" w:eastAsia="Calibri" w:hAnsi="Calibri" w:cs="Times New Roman"/>
          <w:lang w:val="en-GB"/>
        </w:rPr>
        <w:t xml:space="preserve">hours </w:t>
      </w:r>
      <w:r w:rsidR="00D817F6">
        <w:rPr>
          <w:rFonts w:ascii="Calibri" w:eastAsia="Calibri" w:hAnsi="Calibri" w:cs="Times New Roman"/>
          <w:lang w:val="en-GB"/>
        </w:rPr>
        <w:t xml:space="preserve">per day </w:t>
      </w:r>
      <w:r w:rsidR="007F0D73">
        <w:rPr>
          <w:rFonts w:ascii="Calibri" w:eastAsia="Calibri" w:hAnsi="Calibri" w:cs="Times New Roman"/>
          <w:lang w:val="en-GB"/>
        </w:rPr>
        <w:t xml:space="preserve">associated with increased use of </w:t>
      </w:r>
      <w:r w:rsidR="002545C0">
        <w:rPr>
          <w:rFonts w:ascii="Calibri" w:eastAsia="Calibri" w:hAnsi="Calibri" w:cs="Times New Roman"/>
          <w:lang w:val="en-GB"/>
        </w:rPr>
        <w:t xml:space="preserve">long </w:t>
      </w:r>
      <w:r w:rsidR="007F0D73">
        <w:rPr>
          <w:rFonts w:ascii="Calibri" w:eastAsia="Calibri" w:hAnsi="Calibri" w:cs="Times New Roman"/>
          <w:lang w:val="en-GB"/>
        </w:rPr>
        <w:t xml:space="preserve">shifts. </w:t>
      </w:r>
      <w:r w:rsidR="00D817F6">
        <w:rPr>
          <w:rFonts w:ascii="Calibri" w:eastAsia="Calibri" w:hAnsi="Calibri" w:cs="Times New Roman"/>
          <w:lang w:val="en-GB"/>
        </w:rPr>
        <w:t xml:space="preserve">Nonetheless, the </w:t>
      </w:r>
      <w:r w:rsidR="00600CED">
        <w:rPr>
          <w:rFonts w:ascii="Calibri" w:eastAsia="Calibri" w:hAnsi="Calibri" w:cs="Times New Roman"/>
          <w:lang w:val="en-GB"/>
        </w:rPr>
        <w:t xml:space="preserve">direct </w:t>
      </w:r>
      <w:r w:rsidR="00B00B57">
        <w:rPr>
          <w:rFonts w:ascii="Calibri" w:eastAsia="Calibri" w:hAnsi="Calibri" w:cs="Times New Roman"/>
          <w:lang w:val="en-GB"/>
        </w:rPr>
        <w:t>evidence</w:t>
      </w:r>
      <w:r w:rsidR="00D817F6">
        <w:rPr>
          <w:rFonts w:ascii="Calibri" w:eastAsia="Calibri" w:hAnsi="Calibri" w:cs="Times New Roman"/>
          <w:lang w:val="en-GB"/>
        </w:rPr>
        <w:t>,</w:t>
      </w:r>
      <w:r w:rsidR="00B00B57">
        <w:rPr>
          <w:rFonts w:ascii="Calibri" w:eastAsia="Calibri" w:hAnsi="Calibri" w:cs="Times New Roman"/>
          <w:lang w:val="en-GB"/>
        </w:rPr>
        <w:t xml:space="preserve"> limited to a single-site study of </w:t>
      </w:r>
      <w:r w:rsidR="00D64ADA">
        <w:rPr>
          <w:rFonts w:ascii="Calibri" w:eastAsia="Calibri" w:hAnsi="Calibri" w:cs="Times New Roman"/>
          <w:lang w:val="en-GB"/>
        </w:rPr>
        <w:t>nurses’</w:t>
      </w:r>
      <w:r w:rsidR="00B00B57">
        <w:rPr>
          <w:rFonts w:ascii="Calibri" w:eastAsia="Calibri" w:hAnsi="Calibri" w:cs="Times New Roman"/>
          <w:lang w:val="en-GB"/>
        </w:rPr>
        <w:t xml:space="preserve"> rosters</w:t>
      </w:r>
      <w:r w:rsidR="00D817F6">
        <w:rPr>
          <w:rFonts w:ascii="Calibri" w:eastAsia="Calibri" w:hAnsi="Calibri" w:cs="Times New Roman"/>
          <w:lang w:val="en-GB"/>
        </w:rPr>
        <w:t>,</w:t>
      </w:r>
      <w:r w:rsidR="002265D2">
        <w:rPr>
          <w:rFonts w:ascii="Calibri" w:eastAsia="Calibri" w:hAnsi="Calibri" w:cs="Times New Roman"/>
          <w:lang w:val="en-GB"/>
        </w:rPr>
        <w:t xml:space="preserve"> </w:t>
      </w:r>
      <w:r w:rsidR="00DF24CE" w:rsidRPr="00DF24CE">
        <w:rPr>
          <w:rFonts w:ascii="Calibri" w:eastAsia="Calibri" w:hAnsi="Calibri" w:cs="Times New Roman"/>
          <w:lang w:val="en-GB"/>
        </w:rPr>
        <w:t xml:space="preserve">found that </w:t>
      </w:r>
      <w:r w:rsidR="00790693">
        <w:rPr>
          <w:rFonts w:ascii="Calibri" w:eastAsia="Calibri" w:hAnsi="Calibri" w:cs="Times New Roman"/>
          <w:lang w:val="en-GB"/>
        </w:rPr>
        <w:t xml:space="preserve">on wards where </w:t>
      </w:r>
      <w:r w:rsidR="00DF24CE" w:rsidRPr="00DF24CE">
        <w:rPr>
          <w:rFonts w:ascii="Calibri" w:eastAsia="Calibri" w:hAnsi="Calibri" w:cs="Times New Roman"/>
          <w:lang w:val="en-GB"/>
        </w:rPr>
        <w:t>higher proportions of 12-h</w:t>
      </w:r>
      <w:r w:rsidR="00065B3B">
        <w:rPr>
          <w:rFonts w:ascii="Calibri" w:eastAsia="Calibri" w:hAnsi="Calibri" w:cs="Times New Roman"/>
          <w:lang w:val="en-GB"/>
        </w:rPr>
        <w:t>our</w:t>
      </w:r>
      <w:r w:rsidR="00DF24CE" w:rsidRPr="00DF24CE">
        <w:rPr>
          <w:rFonts w:ascii="Calibri" w:eastAsia="Calibri" w:hAnsi="Calibri" w:cs="Times New Roman"/>
          <w:lang w:val="en-GB"/>
        </w:rPr>
        <w:t xml:space="preserve"> shifts were </w:t>
      </w:r>
      <w:r w:rsidR="00790693">
        <w:rPr>
          <w:rFonts w:ascii="Calibri" w:eastAsia="Calibri" w:hAnsi="Calibri" w:cs="Times New Roman"/>
          <w:lang w:val="en-GB"/>
        </w:rPr>
        <w:t>deployed daily</w:t>
      </w:r>
      <w:r w:rsidR="006A304B">
        <w:rPr>
          <w:rFonts w:ascii="Calibri" w:eastAsia="Calibri" w:hAnsi="Calibri" w:cs="Times New Roman"/>
          <w:lang w:val="en-GB"/>
        </w:rPr>
        <w:t>,</w:t>
      </w:r>
      <w:r w:rsidR="00790693">
        <w:rPr>
          <w:rFonts w:ascii="Calibri" w:eastAsia="Calibri" w:hAnsi="Calibri" w:cs="Times New Roman"/>
          <w:lang w:val="en-GB"/>
        </w:rPr>
        <w:t xml:space="preserve"> </w:t>
      </w:r>
      <w:r w:rsidR="00790693">
        <w:rPr>
          <w:rFonts w:ascii="Calibri" w:eastAsia="Calibri" w:hAnsi="Calibri" w:cs="Times New Roman"/>
          <w:lang w:val="en-GB"/>
        </w:rPr>
        <w:lastRenderedPageBreak/>
        <w:t xml:space="preserve">there was </w:t>
      </w:r>
      <w:r w:rsidR="00DF24CE" w:rsidRPr="00DF24CE">
        <w:rPr>
          <w:rFonts w:ascii="Calibri" w:eastAsia="Calibri" w:hAnsi="Calibri" w:cs="Times New Roman"/>
          <w:lang w:val="en-GB"/>
        </w:rPr>
        <w:t xml:space="preserve">no reduction in </w:t>
      </w:r>
      <w:r w:rsidR="00D817F6">
        <w:rPr>
          <w:rFonts w:ascii="Calibri" w:eastAsia="Calibri" w:hAnsi="Calibri" w:cs="Times New Roman"/>
          <w:lang w:val="en-GB"/>
        </w:rPr>
        <w:t xml:space="preserve">nursing </w:t>
      </w:r>
      <w:r w:rsidR="00816088">
        <w:rPr>
          <w:rFonts w:ascii="Calibri" w:eastAsia="Calibri" w:hAnsi="Calibri" w:cs="Times New Roman"/>
          <w:lang w:val="en-GB"/>
        </w:rPr>
        <w:t>hours worked per day</w:t>
      </w:r>
      <w:r w:rsidR="00D817F6">
        <w:rPr>
          <w:rFonts w:ascii="Calibri" w:eastAsia="Calibri" w:hAnsi="Calibri" w:cs="Times New Roman"/>
          <w:lang w:val="en-GB"/>
        </w:rPr>
        <w:t>.</w:t>
      </w:r>
      <w:r w:rsidR="00816088">
        <w:rPr>
          <w:rFonts w:ascii="Calibri" w:eastAsia="Calibri" w:hAnsi="Calibri" w:cs="Times New Roman"/>
          <w:lang w:val="en-GB"/>
        </w:rPr>
        <w:t xml:space="preserve"> </w:t>
      </w:r>
      <w:r w:rsidR="00D817F6">
        <w:rPr>
          <w:rFonts w:ascii="Calibri" w:eastAsia="Calibri" w:hAnsi="Calibri" w:cs="Times New Roman"/>
          <w:lang w:val="en-GB"/>
        </w:rPr>
        <w:t xml:space="preserve">In addition, there was </w:t>
      </w:r>
      <w:r w:rsidR="00816088">
        <w:rPr>
          <w:rFonts w:ascii="Calibri" w:eastAsia="Calibri" w:hAnsi="Calibri" w:cs="Times New Roman"/>
          <w:lang w:val="en-GB"/>
        </w:rPr>
        <w:t xml:space="preserve">no reduction in </w:t>
      </w:r>
      <w:r w:rsidR="00790693">
        <w:rPr>
          <w:rFonts w:ascii="Calibri" w:eastAsia="Calibri" w:hAnsi="Calibri" w:cs="Times New Roman"/>
          <w:lang w:val="en-GB"/>
        </w:rPr>
        <w:t>nurse staffing costs per patient day</w:t>
      </w:r>
      <w:r w:rsidR="00D817F6">
        <w:rPr>
          <w:rFonts w:ascii="Calibri" w:eastAsia="Calibri" w:hAnsi="Calibri" w:cs="Times New Roman"/>
          <w:lang w:val="en-GB"/>
        </w:rPr>
        <w:t xml:space="preserve"> when higher proportions of nurses worked 12-hour shifts</w:t>
      </w:r>
      <w:r w:rsidR="00790693">
        <w:rPr>
          <w:rFonts w:ascii="Calibri" w:eastAsia="Calibri" w:hAnsi="Calibri" w:cs="Times New Roman"/>
          <w:lang w:val="en-GB"/>
        </w:rPr>
        <w:t xml:space="preserve">. </w:t>
      </w:r>
      <w:r w:rsidR="00656523">
        <w:rPr>
          <w:rFonts w:ascii="Calibri" w:eastAsia="Calibri" w:hAnsi="Calibri" w:cs="Times New Roman"/>
          <w:lang w:val="en-GB"/>
        </w:rPr>
        <w:t xml:space="preserve">Wards using a </w:t>
      </w:r>
      <w:r w:rsidR="00790693">
        <w:rPr>
          <w:rFonts w:ascii="Calibri" w:eastAsia="Calibri" w:hAnsi="Calibri" w:cs="Times New Roman"/>
          <w:lang w:val="en-GB"/>
        </w:rPr>
        <w:t xml:space="preserve">mixed shift system with different shift lengths </w:t>
      </w:r>
      <w:r w:rsidR="00656523">
        <w:rPr>
          <w:rFonts w:ascii="Calibri" w:eastAsia="Calibri" w:hAnsi="Calibri" w:cs="Times New Roman"/>
          <w:lang w:val="en-GB"/>
        </w:rPr>
        <w:t>had higher</w:t>
      </w:r>
      <w:r w:rsidR="00790693">
        <w:rPr>
          <w:rFonts w:ascii="Calibri" w:eastAsia="Calibri" w:hAnsi="Calibri" w:cs="Times New Roman"/>
          <w:lang w:val="en-GB"/>
        </w:rPr>
        <w:t xml:space="preserve"> staffing costs</w:t>
      </w:r>
      <w:r w:rsidR="00656523">
        <w:rPr>
          <w:rFonts w:ascii="Calibri" w:eastAsia="Calibri" w:hAnsi="Calibri" w:cs="Times New Roman"/>
          <w:lang w:val="en-GB"/>
        </w:rPr>
        <w:t>, po</w:t>
      </w:r>
      <w:r w:rsidR="00D64ADA">
        <w:rPr>
          <w:rFonts w:ascii="Calibri" w:eastAsia="Calibri" w:hAnsi="Calibri" w:cs="Times New Roman"/>
          <w:lang w:val="en-GB"/>
        </w:rPr>
        <w:t>ssibly because the mix</w:t>
      </w:r>
      <w:r w:rsidR="00656523">
        <w:rPr>
          <w:rFonts w:ascii="Calibri" w:eastAsia="Calibri" w:hAnsi="Calibri" w:cs="Times New Roman"/>
          <w:lang w:val="en-GB"/>
        </w:rPr>
        <w:t xml:space="preserve"> of short and long shifts necessitated more, not </w:t>
      </w:r>
      <w:r w:rsidR="00205129">
        <w:rPr>
          <w:rFonts w:ascii="Calibri" w:eastAsia="Calibri" w:hAnsi="Calibri" w:cs="Times New Roman"/>
          <w:lang w:val="en-GB"/>
        </w:rPr>
        <w:t xml:space="preserve">fewer </w:t>
      </w:r>
      <w:r w:rsidR="00656523">
        <w:rPr>
          <w:rFonts w:ascii="Calibri" w:eastAsia="Calibri" w:hAnsi="Calibri" w:cs="Times New Roman"/>
          <w:lang w:val="en-GB"/>
        </w:rPr>
        <w:t>handovers</w:t>
      </w:r>
      <w:r w:rsidR="00B00B57">
        <w:rPr>
          <w:rFonts w:ascii="Calibri" w:eastAsia="Calibri" w:hAnsi="Calibri" w:cs="Times New Roman"/>
          <w:lang w:val="en-GB"/>
        </w:rPr>
        <w:t>.</w:t>
      </w:r>
      <w:r w:rsidR="00DF24CE" w:rsidRPr="00DF24CE">
        <w:rPr>
          <w:rFonts w:ascii="Calibri" w:eastAsia="Calibri" w:hAnsi="Calibri" w:cs="Times New Roman"/>
          <w:lang w:val="en-GB"/>
        </w:rPr>
        <w:fldChar w:fldCharType="begin"/>
      </w:r>
      <w:r w:rsidR="00F73C08">
        <w:rPr>
          <w:rFonts w:ascii="Calibri" w:eastAsia="Calibri" w:hAnsi="Calibri" w:cs="Times New Roman"/>
          <w:lang w:val="en-GB"/>
        </w:rPr>
        <w:instrText xml:space="preserve"> ADDIN EN.CITE &lt;EndNote&gt;&lt;Cite&gt;&lt;Author&gt;Griffiths&lt;/Author&gt;&lt;Year&gt;2019&lt;/Year&gt;&lt;RecNum&gt;759&lt;/RecNum&gt;&lt;DisplayText&gt;(25)&lt;/DisplayText&gt;&lt;record&gt;&lt;rec-number&gt;759&lt;/rec-number&gt;&lt;foreign-keys&gt;&lt;key app="EN" db-id="9z25saraxzrexjevsw8x9pto22x9azzfvrtt" timestamp="1542965215"&gt;759&lt;/key&gt;&lt;/foreign-keys&gt;&lt;ref-type name="Journal Article"&gt;17&lt;/ref-type&gt;&lt;contributors&gt;&lt;authors&gt;&lt;author&gt;Griffiths, P.&lt;/author&gt;&lt;author&gt;Dall&amp;apos;Ora, C.&lt;/author&gt;&lt;author&gt;Sinden, N.&lt;/author&gt;&lt;author&gt;Jones, J.&lt;/author&gt;&lt;/authors&gt;&lt;/contributors&gt;&lt;auth-address&gt;National Institute for Health Research Collaboration for Leadership in Applied Health Research and Care (Wessex), University of Southampton, Southampton, UK.&amp;#xD;Faculty of Health Sciences, University of Southampton, Southampton, UK.&amp;#xD;Corporate Nursing Team, Portsmouth Hospitals NHS Trust, Hampshire, UK.&lt;/auth-address&gt;&lt;titles&gt;&lt;title&gt;Association between 12-hr shifts and nursing resource use in an acute hospital: Longitudinal study&lt;/title&gt;&lt;secondary-title&gt;J Nurs Manag&lt;/secondary-title&gt;&lt;/titles&gt;&lt;periodical&gt;&lt;full-title&gt;Journal of Nursing Management&lt;/full-title&gt;&lt;abbr-1&gt;J. Nurs. Manag.&lt;/abbr-1&gt;&lt;abbr-2&gt;J Nurs Manag&lt;/abbr-2&gt;&lt;/periodical&gt;&lt;pages&gt;502-508&lt;/pages&gt;&lt;volume&gt;27&lt;/volume&gt;&lt;number&gt;3&lt;/number&gt;&lt;edition&gt;2018/11/22&lt;/edition&gt;&lt;keywords&gt;&lt;keyword&gt;12-hr shifts&lt;/keyword&gt;&lt;keyword&gt;health resources&lt;/keyword&gt;&lt;keyword&gt;nurses&lt;/keyword&gt;&lt;keyword&gt;personnel staffing and scheduling&lt;/keyword&gt;&lt;keyword&gt;shift work schedule&lt;/keyword&gt;&lt;/keywords&gt;&lt;dates&gt;&lt;year&gt;2019&lt;/year&gt;&lt;pub-dates&gt;&lt;date&gt;Apr&lt;/date&gt;&lt;/pub-dates&gt;&lt;/dates&gt;&lt;isbn&gt;1365-2834 (Electronic)&amp;#xD;0966-0429 (Linking)&lt;/isbn&gt;&lt;accession-num&gt;30461112&lt;/accession-num&gt;&lt;urls&gt;&lt;related-urls&gt;&lt;url&gt;https://www.ncbi.nlm.nih.gov/pubmed/30461112&lt;/url&gt;&lt;/related-urls&gt;&lt;/urls&gt;&lt;electronic-resource-num&gt;10.1111/jonm.12704&lt;/electronic-resource-num&gt;&lt;/record&gt;&lt;/Cite&gt;&lt;/EndNote&gt;</w:instrText>
      </w:r>
      <w:r w:rsidR="00DF24CE" w:rsidRPr="00DF24CE">
        <w:rPr>
          <w:rFonts w:ascii="Calibri" w:eastAsia="Calibri" w:hAnsi="Calibri" w:cs="Times New Roman"/>
          <w:lang w:val="en-GB"/>
        </w:rPr>
        <w:fldChar w:fldCharType="separate"/>
      </w:r>
      <w:r w:rsidR="00F73C08">
        <w:rPr>
          <w:rFonts w:ascii="Calibri" w:eastAsia="Calibri" w:hAnsi="Calibri" w:cs="Times New Roman"/>
          <w:noProof/>
          <w:lang w:val="en-GB"/>
        </w:rPr>
        <w:t>(25)</w:t>
      </w:r>
      <w:r w:rsidR="00DF24CE" w:rsidRPr="00DF24CE">
        <w:rPr>
          <w:rFonts w:ascii="Calibri" w:eastAsia="Calibri" w:hAnsi="Calibri" w:cs="Times New Roman"/>
          <w:lang w:val="en-GB"/>
        </w:rPr>
        <w:fldChar w:fldCharType="end"/>
      </w:r>
      <w:r w:rsidR="00B00B57">
        <w:rPr>
          <w:rFonts w:ascii="Calibri" w:eastAsia="Calibri" w:hAnsi="Calibri" w:cs="Times New Roman"/>
          <w:lang w:val="en-GB"/>
        </w:rPr>
        <w:t xml:space="preserve"> </w:t>
      </w:r>
      <w:r w:rsidR="0020615C">
        <w:rPr>
          <w:rFonts w:ascii="Calibri" w:eastAsia="Calibri" w:hAnsi="Calibri" w:cs="Times New Roman"/>
          <w:lang w:val="en-GB"/>
        </w:rPr>
        <w:t xml:space="preserve">While there may be little direct evidence of </w:t>
      </w:r>
      <w:r w:rsidR="0002784B">
        <w:rPr>
          <w:rFonts w:ascii="Calibri" w:eastAsia="Calibri" w:hAnsi="Calibri" w:cs="Times New Roman"/>
          <w:lang w:val="en-GB"/>
        </w:rPr>
        <w:t>direct costs</w:t>
      </w:r>
      <w:r w:rsidR="0020615C">
        <w:rPr>
          <w:rFonts w:ascii="Calibri" w:eastAsia="Calibri" w:hAnsi="Calibri" w:cs="Times New Roman"/>
          <w:lang w:val="en-GB"/>
        </w:rPr>
        <w:t xml:space="preserve">, </w:t>
      </w:r>
      <w:r w:rsidR="00A0398D">
        <w:rPr>
          <w:rFonts w:ascii="Calibri" w:eastAsia="Calibri" w:hAnsi="Calibri" w:cs="Times New Roman"/>
          <w:lang w:val="en-GB"/>
        </w:rPr>
        <w:t xml:space="preserve">other factors that may influence </w:t>
      </w:r>
      <w:r w:rsidR="0002784B">
        <w:rPr>
          <w:rFonts w:ascii="Calibri" w:eastAsia="Calibri" w:hAnsi="Calibri" w:cs="Times New Roman"/>
          <w:lang w:val="en-GB"/>
        </w:rPr>
        <w:t xml:space="preserve">effective staff deployment and costs </w:t>
      </w:r>
      <w:r w:rsidR="00A0398D">
        <w:rPr>
          <w:rFonts w:ascii="Calibri" w:eastAsia="Calibri" w:hAnsi="Calibri" w:cs="Times New Roman"/>
          <w:lang w:val="en-GB"/>
        </w:rPr>
        <w:t xml:space="preserve">may </w:t>
      </w:r>
      <w:r w:rsidR="0070377B">
        <w:rPr>
          <w:rFonts w:ascii="Calibri" w:eastAsia="Calibri" w:hAnsi="Calibri" w:cs="Times New Roman"/>
          <w:lang w:val="en-GB"/>
        </w:rPr>
        <w:t xml:space="preserve">be </w:t>
      </w:r>
      <w:r w:rsidR="00B95003">
        <w:rPr>
          <w:rFonts w:ascii="Calibri" w:eastAsia="Calibri" w:hAnsi="Calibri" w:cs="Times New Roman"/>
          <w:lang w:val="en-GB"/>
        </w:rPr>
        <w:t>affected</w:t>
      </w:r>
      <w:r w:rsidR="0070377B">
        <w:rPr>
          <w:rFonts w:ascii="Calibri" w:eastAsia="Calibri" w:hAnsi="Calibri" w:cs="Times New Roman"/>
          <w:lang w:val="en-GB"/>
        </w:rPr>
        <w:t xml:space="preserve"> by 12 hour shifts</w:t>
      </w:r>
      <w:r w:rsidR="0002784B">
        <w:rPr>
          <w:rFonts w:ascii="Calibri" w:eastAsia="Calibri" w:hAnsi="Calibri" w:cs="Times New Roman"/>
          <w:lang w:val="en-GB"/>
        </w:rPr>
        <w:t>, including sickness absence</w:t>
      </w:r>
      <w:r w:rsidR="0070377B">
        <w:rPr>
          <w:rFonts w:ascii="Calibri" w:eastAsia="Calibri" w:hAnsi="Calibri" w:cs="Times New Roman"/>
          <w:lang w:val="en-GB"/>
        </w:rPr>
        <w:t>.</w:t>
      </w:r>
      <w:r w:rsidR="00A0398D">
        <w:rPr>
          <w:rFonts w:ascii="Calibri" w:eastAsia="Calibri" w:hAnsi="Calibri" w:cs="Times New Roman"/>
          <w:lang w:val="en-GB"/>
        </w:rPr>
        <w:t xml:space="preserve"> </w:t>
      </w:r>
      <w:r w:rsidR="0002784B">
        <w:rPr>
          <w:rFonts w:ascii="Calibri" w:eastAsia="Calibri" w:hAnsi="Calibri" w:cs="Times New Roman"/>
          <w:lang w:val="en-GB"/>
        </w:rPr>
        <w:t>Higher sickness absence</w:t>
      </w:r>
      <w:r w:rsidR="00384F09">
        <w:rPr>
          <w:rFonts w:ascii="Calibri" w:eastAsia="Calibri" w:hAnsi="Calibri" w:cs="Times New Roman"/>
          <w:lang w:val="en-GB"/>
        </w:rPr>
        <w:t xml:space="preserve"> </w:t>
      </w:r>
      <w:r w:rsidR="00A327AB">
        <w:rPr>
          <w:rFonts w:ascii="Calibri" w:eastAsia="Calibri" w:hAnsi="Calibri" w:cs="Times New Roman"/>
          <w:lang w:val="en-GB"/>
        </w:rPr>
        <w:t xml:space="preserve">leads to increased </w:t>
      </w:r>
      <w:r w:rsidR="006F6D18">
        <w:rPr>
          <w:rFonts w:ascii="Calibri" w:eastAsia="Calibri" w:hAnsi="Calibri" w:cs="Times New Roman"/>
          <w:lang w:val="en-GB"/>
        </w:rPr>
        <w:t xml:space="preserve">wage bills </w:t>
      </w:r>
      <w:r w:rsidR="00AD07F0">
        <w:rPr>
          <w:rFonts w:ascii="Calibri" w:eastAsia="Calibri" w:hAnsi="Calibri" w:cs="Times New Roman"/>
          <w:lang w:val="en-GB"/>
        </w:rPr>
        <w:t xml:space="preserve">as </w:t>
      </w:r>
      <w:r w:rsidR="006F6D18">
        <w:rPr>
          <w:rFonts w:ascii="Calibri" w:eastAsia="Calibri" w:hAnsi="Calibri" w:cs="Times New Roman"/>
          <w:lang w:val="en-GB"/>
        </w:rPr>
        <w:t xml:space="preserve">both the </w:t>
      </w:r>
      <w:r w:rsidR="00AD07F0">
        <w:rPr>
          <w:rFonts w:ascii="Calibri" w:eastAsia="Calibri" w:hAnsi="Calibri" w:cs="Times New Roman"/>
          <w:lang w:val="en-GB"/>
        </w:rPr>
        <w:t>staff member and any replacement</w:t>
      </w:r>
      <w:r w:rsidR="008A0B11">
        <w:rPr>
          <w:rFonts w:ascii="Calibri" w:eastAsia="Calibri" w:hAnsi="Calibri" w:cs="Times New Roman"/>
          <w:lang w:val="en-GB"/>
        </w:rPr>
        <w:t>, usually more expensive workers from an external agency,</w:t>
      </w:r>
      <w:r w:rsidR="008A0B11">
        <w:rPr>
          <w:rFonts w:ascii="Calibri" w:eastAsia="Calibri" w:hAnsi="Calibri" w:cs="Times New Roman"/>
          <w:lang w:val="en-GB"/>
        </w:rPr>
        <w:fldChar w:fldCharType="begin"/>
      </w:r>
      <w:r w:rsidR="00F73C08">
        <w:rPr>
          <w:rFonts w:ascii="Calibri" w:eastAsia="Calibri" w:hAnsi="Calibri" w:cs="Times New Roman"/>
          <w:lang w:val="en-GB"/>
        </w:rPr>
        <w:instrText xml:space="preserve"> ADDIN EN.CITE &lt;EndNote&gt;&lt;Cite&gt;&lt;Author&gt;Dawson&lt;/Author&gt;&lt;Year&gt;2018&lt;/Year&gt;&lt;RecNum&gt;1496&lt;/RecNum&gt;&lt;DisplayText&gt;(26)&lt;/DisplayText&gt;&lt;record&gt;&lt;rec-number&gt;1496&lt;/rec-number&gt;&lt;foreign-keys&gt;&lt;key app="EN" db-id="9z25saraxzrexjevsw8x9pto22x9azzfvrtt" timestamp="1647963447"&gt;1496&lt;/key&gt;&lt;/foreign-keys&gt;&lt;ref-type name="Journal Article"&gt;17&lt;/ref-type&gt;&lt;contributors&gt;&lt;authors&gt;&lt;author&gt;Dawson, J&lt;/author&gt;&lt;author&gt;West, M&lt;/author&gt;&lt;/authors&gt;&lt;/contributors&gt;&lt;titles&gt;&lt;title&gt;Employee engagement, sickness absence and agency spend in NHS trusts&lt;/title&gt;&lt;secondary-title&gt;Leeds: NHS England&lt;/secondary-title&gt;&lt;/titles&gt;&lt;periodical&gt;&lt;full-title&gt;Leeds: NHS England&lt;/full-title&gt;&lt;/periodical&gt;&lt;dates&gt;&lt;year&gt;2018&lt;/year&gt;&lt;/dates&gt;&lt;urls&gt;&lt;/urls&gt;&lt;/record&gt;&lt;/Cite&gt;&lt;/EndNote&gt;</w:instrText>
      </w:r>
      <w:r w:rsidR="008A0B11">
        <w:rPr>
          <w:rFonts w:ascii="Calibri" w:eastAsia="Calibri" w:hAnsi="Calibri" w:cs="Times New Roman"/>
          <w:lang w:val="en-GB"/>
        </w:rPr>
        <w:fldChar w:fldCharType="separate"/>
      </w:r>
      <w:r w:rsidR="00F73C08">
        <w:rPr>
          <w:rFonts w:ascii="Calibri" w:eastAsia="Calibri" w:hAnsi="Calibri" w:cs="Times New Roman"/>
          <w:noProof/>
          <w:lang w:val="en-GB"/>
        </w:rPr>
        <w:t>(26)</w:t>
      </w:r>
      <w:r w:rsidR="008A0B11">
        <w:rPr>
          <w:rFonts w:ascii="Calibri" w:eastAsia="Calibri" w:hAnsi="Calibri" w:cs="Times New Roman"/>
          <w:lang w:val="en-GB"/>
        </w:rPr>
        <w:fldChar w:fldCharType="end"/>
      </w:r>
      <w:r w:rsidR="00AD07F0">
        <w:rPr>
          <w:rFonts w:ascii="Calibri" w:eastAsia="Calibri" w:hAnsi="Calibri" w:cs="Times New Roman"/>
          <w:lang w:val="en-GB"/>
        </w:rPr>
        <w:t xml:space="preserve"> must be paid</w:t>
      </w:r>
      <w:r w:rsidR="00A327AB">
        <w:rPr>
          <w:rFonts w:ascii="Calibri" w:eastAsia="Calibri" w:hAnsi="Calibri" w:cs="Times New Roman"/>
          <w:lang w:val="en-GB"/>
        </w:rPr>
        <w:t>.</w:t>
      </w:r>
      <w:r w:rsidR="00DA7274">
        <w:rPr>
          <w:rFonts w:ascii="Calibri" w:eastAsia="Calibri" w:hAnsi="Calibri" w:cs="Times New Roman"/>
          <w:lang w:val="en-GB"/>
        </w:rPr>
        <w:t xml:space="preserve"> </w:t>
      </w:r>
    </w:p>
    <w:p w14:paraId="101BD551" w14:textId="487D50A8" w:rsidR="00DF24CE" w:rsidRPr="00A86029" w:rsidRDefault="000710BB" w:rsidP="00DF24CE">
      <w:pPr>
        <w:spacing w:line="360" w:lineRule="auto"/>
        <w:jc w:val="both"/>
        <w:rPr>
          <w:rFonts w:ascii="Calibri" w:eastAsia="Calibri" w:hAnsi="Calibri" w:cs="Times New Roman"/>
          <w:lang w:val="en-GB"/>
        </w:rPr>
      </w:pPr>
      <w:r>
        <w:rPr>
          <w:rFonts w:ascii="Calibri" w:eastAsia="Calibri" w:hAnsi="Calibri" w:cs="Times New Roman"/>
          <w:lang w:val="en-GB"/>
        </w:rPr>
        <w:t>When studies use objective shift and absence data linked to payroll and longitudinal methods, higher proportions of 12-hour shifts are associated with higher sickness absence.</w:t>
      </w:r>
      <w:r w:rsidR="00725B66">
        <w:rPr>
          <w:rFonts w:ascii="Calibri" w:eastAsia="Calibri" w:hAnsi="Calibri" w:cs="Times New Roman"/>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rFonts w:ascii="Calibri" w:eastAsia="Calibri" w:hAnsi="Calibri" w:cs="Times New Roman"/>
          <w:lang w:val="en-GB"/>
        </w:rPr>
        <w:instrText xml:space="preserve"> ADDIN EN.CITE </w:instrText>
      </w:r>
      <w:r w:rsidR="00F73C08">
        <w:rPr>
          <w:rFonts w:ascii="Calibri" w:eastAsia="Calibri" w:hAnsi="Calibri" w:cs="Times New Roman"/>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rFonts w:ascii="Calibri" w:eastAsia="Calibri" w:hAnsi="Calibri" w:cs="Times New Roman"/>
          <w:lang w:val="en-GB"/>
        </w:rPr>
        <w:instrText xml:space="preserve"> ADDIN EN.CITE.DATA </w:instrText>
      </w:r>
      <w:r w:rsidR="00F73C08">
        <w:rPr>
          <w:rFonts w:ascii="Calibri" w:eastAsia="Calibri" w:hAnsi="Calibri" w:cs="Times New Roman"/>
          <w:lang w:val="en-GB"/>
        </w:rPr>
      </w:r>
      <w:r w:rsidR="00F73C08">
        <w:rPr>
          <w:rFonts w:ascii="Calibri" w:eastAsia="Calibri" w:hAnsi="Calibri" w:cs="Times New Roman"/>
          <w:lang w:val="en-GB"/>
        </w:rPr>
        <w:fldChar w:fldCharType="end"/>
      </w:r>
      <w:r w:rsidR="00725B66">
        <w:rPr>
          <w:rFonts w:ascii="Calibri" w:eastAsia="Calibri" w:hAnsi="Calibri" w:cs="Times New Roman"/>
          <w:lang w:val="en-GB"/>
        </w:rPr>
      </w:r>
      <w:r w:rsidR="00725B66">
        <w:rPr>
          <w:rFonts w:ascii="Calibri" w:eastAsia="Calibri" w:hAnsi="Calibri" w:cs="Times New Roman"/>
          <w:lang w:val="en-GB"/>
        </w:rPr>
        <w:fldChar w:fldCharType="separate"/>
      </w:r>
      <w:r w:rsidR="00F73C08">
        <w:rPr>
          <w:rFonts w:ascii="Calibri" w:eastAsia="Calibri" w:hAnsi="Calibri" w:cs="Times New Roman"/>
          <w:noProof/>
          <w:lang w:val="en-GB"/>
        </w:rPr>
        <w:t>(21)</w:t>
      </w:r>
      <w:r w:rsidR="00725B66">
        <w:rPr>
          <w:rFonts w:ascii="Calibri" w:eastAsia="Calibri" w:hAnsi="Calibri" w:cs="Times New Roman"/>
          <w:lang w:val="en-GB"/>
        </w:rPr>
        <w:fldChar w:fldCharType="end"/>
      </w:r>
      <w:r w:rsidRPr="00A86029">
        <w:rPr>
          <w:rFonts w:ascii="Calibri" w:eastAsia="Calibri" w:hAnsi="Calibri" w:cs="Times New Roman"/>
          <w:lang w:val="en-GB"/>
        </w:rPr>
        <w:t xml:space="preserve">  These </w:t>
      </w:r>
      <w:r w:rsidR="008A0B11">
        <w:rPr>
          <w:rFonts w:ascii="Calibri" w:eastAsia="Calibri" w:hAnsi="Calibri" w:cs="Times New Roman"/>
          <w:lang w:val="en-GB"/>
        </w:rPr>
        <w:t>are</w:t>
      </w:r>
      <w:r w:rsidR="008A0B11" w:rsidRPr="00A86029">
        <w:rPr>
          <w:rFonts w:ascii="Calibri" w:eastAsia="Calibri" w:hAnsi="Calibri" w:cs="Times New Roman"/>
          <w:lang w:val="en-GB"/>
        </w:rPr>
        <w:t xml:space="preserve"> </w:t>
      </w:r>
      <w:r w:rsidRPr="00A86029">
        <w:rPr>
          <w:rFonts w:ascii="Calibri" w:eastAsia="Calibri" w:hAnsi="Calibri" w:cs="Times New Roman"/>
          <w:lang w:val="en-GB"/>
        </w:rPr>
        <w:t>studies with samples ranging between 1</w:t>
      </w:r>
      <w:r w:rsidR="00F41BB1">
        <w:rPr>
          <w:rFonts w:ascii="Calibri" w:eastAsia="Calibri" w:hAnsi="Calibri" w:cs="Times New Roman"/>
          <w:lang w:val="en-GB"/>
        </w:rPr>
        <w:t>,</w:t>
      </w:r>
      <w:r w:rsidRPr="00A86029">
        <w:rPr>
          <w:rFonts w:ascii="Calibri" w:eastAsia="Calibri" w:hAnsi="Calibri" w:cs="Times New Roman"/>
          <w:lang w:val="en-GB"/>
        </w:rPr>
        <w:t xml:space="preserve">944 </w:t>
      </w:r>
      <w:r w:rsidR="00DF24CE">
        <w:rPr>
          <w:rFonts w:ascii="Calibri" w:eastAsia="Calibri" w:hAnsi="Calibri" w:cs="Times New Roman"/>
        </w:rPr>
        <w:fldChar w:fldCharType="begin">
          <w:fldData xml:space="preserve">PEVuZE5vdGU+PENpdGU+PEF1dGhvcj5EYWxsJmFwb3M7T3JhPC9BdXRob3I+PFllYXI+MjAxOTwv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</w:fldData>
        </w:fldChar>
      </w:r>
      <w:r w:rsidR="00F73C08">
        <w:rPr>
          <w:rFonts w:ascii="Calibri" w:eastAsia="Calibri" w:hAnsi="Calibri" w:cs="Times New Roman"/>
        </w:rPr>
        <w:instrText xml:space="preserve"> ADDIN EN.CITE </w:instrText>
      </w:r>
      <w:r w:rsidR="00F73C08">
        <w:rPr>
          <w:rFonts w:ascii="Calibri" w:eastAsia="Calibri" w:hAnsi="Calibri" w:cs="Times New Roman"/>
        </w:rPr>
        <w:fldChar w:fldCharType="begin">
          <w:fldData xml:space="preserve">PEVuZE5vdGU+PENpdGU+PEF1dGhvcj5EYWxsJmFwb3M7T3JhPC9BdXRob3I+PFllYXI+MjAxOTwv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</w:fldData>
        </w:fldChar>
      </w:r>
      <w:r w:rsidR="00F73C08">
        <w:rPr>
          <w:rFonts w:ascii="Calibri" w:eastAsia="Calibri" w:hAnsi="Calibri" w:cs="Times New Roman"/>
        </w:rPr>
        <w:instrText xml:space="preserve"> ADDIN EN.CITE.DATA </w:instrText>
      </w:r>
      <w:r w:rsidR="00F73C08">
        <w:rPr>
          <w:rFonts w:ascii="Calibri" w:eastAsia="Calibri" w:hAnsi="Calibri" w:cs="Times New Roman"/>
        </w:rPr>
      </w:r>
      <w:r w:rsidR="00F73C08">
        <w:rPr>
          <w:rFonts w:ascii="Calibri" w:eastAsia="Calibri" w:hAnsi="Calibri" w:cs="Times New Roman"/>
        </w:rPr>
        <w:fldChar w:fldCharType="end"/>
      </w:r>
      <w:r w:rsidR="00DF24CE">
        <w:rPr>
          <w:rFonts w:ascii="Calibri" w:eastAsia="Calibri" w:hAnsi="Calibri" w:cs="Times New Roman"/>
        </w:rPr>
      </w:r>
      <w:r w:rsidR="00DF24CE">
        <w:rPr>
          <w:rFonts w:ascii="Calibri" w:eastAsia="Calibri" w:hAnsi="Calibri" w:cs="Times New Roman"/>
        </w:rPr>
        <w:fldChar w:fldCharType="separate"/>
      </w:r>
      <w:r w:rsidR="00F73C08">
        <w:rPr>
          <w:rFonts w:ascii="Calibri" w:eastAsia="Calibri" w:hAnsi="Calibri" w:cs="Times New Roman"/>
          <w:noProof/>
        </w:rPr>
        <w:t>(27-29)</w:t>
      </w:r>
      <w:r w:rsidR="00DF24CE">
        <w:rPr>
          <w:rFonts w:ascii="Calibri" w:eastAsia="Calibri" w:hAnsi="Calibri" w:cs="Times New Roman"/>
        </w:rPr>
        <w:fldChar w:fldCharType="end"/>
      </w:r>
      <w:r w:rsidRPr="00A86029">
        <w:rPr>
          <w:rFonts w:ascii="Calibri" w:eastAsia="Calibri" w:hAnsi="Calibri" w:cs="Times New Roman"/>
          <w:lang w:val="en-GB"/>
        </w:rPr>
        <w:t xml:space="preserve"> and 38,699 nurses </w:t>
      </w:r>
      <w:r>
        <w:rPr>
          <w:rFonts w:ascii="Calibri" w:eastAsia="Calibri" w:hAnsi="Calibri" w:cs="Times New Roman"/>
        </w:rPr>
        <w:fldChar w:fldCharType="begin"/>
      </w:r>
      <w:r w:rsidR="00F73C08">
        <w:rPr>
          <w:rFonts w:ascii="Calibri" w:eastAsia="Calibri" w:hAnsi="Calibri" w:cs="Times New Roman"/>
        </w:rPr>
        <w:instrText xml:space="preserve"> ADDIN EN.CITE &lt;EndNote&gt;&lt;Cite&gt;&lt;Author&gt;Larsen&lt;/Author&gt;&lt;Year&gt;2020&lt;/Year&gt;&lt;RecNum&gt;1245&lt;/RecNum&gt;&lt;DisplayText&gt;(29)&lt;/DisplayText&gt;&lt;record&gt;&lt;rec-number&gt;1245&lt;/rec-number&gt;&lt;foreign-keys&gt;&lt;key app="EN" db-id="9z25saraxzrexjevsw8x9pto22x9azzfvrtt" timestamp="1591269053"&gt;1245&lt;/key&gt;&lt;/foreign-keys&gt;&lt;ref-type name="Journal Article"&gt;17&lt;/ref-type&gt;&lt;contributors&gt;&lt;authors&gt;&lt;author&gt;Larsen, Ann Dyreborg&lt;/author&gt;&lt;author&gt;Ropponen, Annina&lt;/author&gt;&lt;author&gt;Hansen, Johnni&lt;/author&gt;&lt;author&gt;Hansen, Åse Marie&lt;/author&gt;&lt;author&gt;Kolstad, Henrik A.&lt;/author&gt;&lt;author&gt;Koskinen, Aki&lt;/author&gt;&lt;author&gt;Härmä, Mikko I.&lt;/author&gt;&lt;author&gt;Garde, Anne Helene&lt;/author&gt;&lt;/authors&gt;&lt;/contributors&gt;&lt;titles&gt;&lt;title&gt;Working time characteristics and long-term sickness absence among Danish and Finnish nurses: A register-based study&lt;/title&gt;&lt;secondary-title&gt;International Journal of Nursing Studies&lt;/secondary-title&gt;&lt;/titles&gt;&lt;periodical&gt;&lt;full-title&gt;International Journal of Nursing Studies&lt;/full-title&gt;&lt;abbr-1&gt;Int. J. Nurs. Stud.&lt;/abbr-1&gt;&lt;abbr-2&gt;Int J Nurs Stud&lt;/abbr-2&gt;&lt;/periodical&gt;&lt;pages&gt;103639&lt;/pages&gt;&lt;keywords&gt;&lt;keyword&gt;Cohort study&lt;/keyword&gt;&lt;keyword&gt;Health personnel&lt;/keyword&gt;&lt;keyword&gt;Prospective study&lt;/keyword&gt;&lt;keyword&gt;Shift work&lt;/keyword&gt;&lt;keyword&gt;Shift work schedule&lt;/keyword&gt;&lt;keyword&gt;Sick days&lt;/keyword&gt;&lt;keyword&gt;Sick leave&lt;/keyword&gt;&lt;/keywords&gt;&lt;dates&gt;&lt;year&gt;2020&lt;/year&gt;&lt;pub-dates&gt;&lt;date&gt;2020/05/21/&lt;/date&gt;&lt;/pub-dates&gt;&lt;/dates&gt;&lt;isbn&gt;0020-7489&lt;/isbn&gt;&lt;urls&gt;&lt;related-urls&gt;&lt;url&gt;http://www.sciencedirect.com/science/article/pii/S0020748920301231&lt;/url&gt;&lt;/related-urls&gt;&lt;/urls&gt;&lt;electronic-resource-num&gt;https://doi.org/10.1016/j.ijnurstu.2020.103639&lt;/electronic-resource-num&gt;&lt;/record&gt;&lt;/Cite&gt;&lt;/EndNote&gt;</w:instrText>
      </w:r>
      <w:r>
        <w:rPr>
          <w:rFonts w:ascii="Calibri" w:eastAsia="Calibri" w:hAnsi="Calibri" w:cs="Times New Roman"/>
        </w:rPr>
        <w:fldChar w:fldCharType="separate"/>
      </w:r>
      <w:r w:rsidR="00F73C08" w:rsidRPr="00F73C08">
        <w:rPr>
          <w:rFonts w:ascii="Calibri" w:eastAsia="Calibri" w:hAnsi="Calibri" w:cs="Times New Roman"/>
          <w:noProof/>
          <w:lang w:val="en-GB"/>
        </w:rPr>
        <w:t>(29)</w:t>
      </w:r>
      <w:r>
        <w:rPr>
          <w:rFonts w:ascii="Calibri" w:eastAsia="Calibri" w:hAnsi="Calibri" w:cs="Times New Roman"/>
        </w:rPr>
        <w:fldChar w:fldCharType="end"/>
      </w:r>
      <w:r w:rsidRPr="00A86029">
        <w:rPr>
          <w:rFonts w:ascii="Calibri" w:eastAsia="Calibri" w:hAnsi="Calibri" w:cs="Times New Roman"/>
          <w:lang w:val="en-GB"/>
        </w:rPr>
        <w:t xml:space="preserve"> in England, Denmark and Finland. In one study, </w:t>
      </w:r>
      <w:r>
        <w:rPr>
          <w:rFonts w:ascii="Calibri" w:eastAsia="Calibri" w:hAnsi="Calibri" w:cs="Times New Roman"/>
          <w:lang w:val="en-GB"/>
        </w:rPr>
        <w:t>a</w:t>
      </w:r>
      <w:r w:rsidRPr="00A86029">
        <w:rPr>
          <w:rFonts w:ascii="Calibri" w:eastAsia="Calibri" w:hAnsi="Calibri" w:cs="Times New Roman"/>
          <w:lang w:val="en-GB"/>
        </w:rPr>
        <w:t>uthors found that six months after 12-hour shifts were introduced, in a typical ward with 30 nurses working full</w:t>
      </w:r>
      <w:r w:rsidR="00680EF4">
        <w:rPr>
          <w:rFonts w:ascii="Calibri" w:eastAsia="Calibri" w:hAnsi="Calibri" w:cs="Times New Roman"/>
          <w:lang w:val="en-GB"/>
        </w:rPr>
        <w:t>-</w:t>
      </w:r>
      <w:r w:rsidRPr="00A86029">
        <w:rPr>
          <w:rFonts w:ascii="Calibri" w:eastAsia="Calibri" w:hAnsi="Calibri" w:cs="Times New Roman"/>
          <w:lang w:val="en-GB"/>
        </w:rPr>
        <w:t>time</w:t>
      </w:r>
      <w:r w:rsidR="00680EF4">
        <w:rPr>
          <w:rFonts w:ascii="Calibri" w:eastAsia="Calibri" w:hAnsi="Calibri" w:cs="Times New Roman"/>
          <w:lang w:val="en-GB"/>
        </w:rPr>
        <w:t xml:space="preserve">, </w:t>
      </w:r>
      <w:r>
        <w:rPr>
          <w:rFonts w:ascii="Calibri" w:eastAsia="Calibri" w:hAnsi="Calibri" w:cs="Times New Roman"/>
          <w:lang w:val="en-GB"/>
        </w:rPr>
        <w:t>there would be</w:t>
      </w:r>
      <w:r w:rsidRPr="00A86029">
        <w:rPr>
          <w:rFonts w:ascii="Calibri" w:eastAsia="Calibri" w:hAnsi="Calibri" w:cs="Times New Roman"/>
          <w:lang w:val="en-GB"/>
        </w:rPr>
        <w:t xml:space="preserve"> approximately 12 extra hours of sickness absence per week</w:t>
      </w:r>
      <w:r w:rsidR="00502C36" w:rsidRPr="00502C36">
        <w:rPr>
          <w:rFonts w:ascii="Calibri" w:eastAsia="Calibri" w:hAnsi="Calibri" w:cs="Times New Roman"/>
          <w:lang w:val="en-GB"/>
        </w:rPr>
        <w:t xml:space="preserve">, compared to 8 hours </w:t>
      </w:r>
      <w:r w:rsidR="00B875AF">
        <w:rPr>
          <w:rFonts w:ascii="Calibri" w:eastAsia="Calibri" w:hAnsi="Calibri" w:cs="Times New Roman"/>
          <w:lang w:val="en-GB"/>
        </w:rPr>
        <w:t xml:space="preserve">of sickness absence </w:t>
      </w:r>
      <w:r w:rsidR="00502C36" w:rsidRPr="00502C36">
        <w:rPr>
          <w:rFonts w:ascii="Calibri" w:eastAsia="Calibri" w:hAnsi="Calibri" w:cs="Times New Roman"/>
          <w:lang w:val="en-GB"/>
        </w:rPr>
        <w:t>per week under an 8-hour shift system</w:t>
      </w:r>
      <w:r w:rsidRPr="00A86029">
        <w:rPr>
          <w:rFonts w:ascii="Calibri" w:eastAsia="Calibri" w:hAnsi="Calibri" w:cs="Times New Roman"/>
          <w:lang w:val="en-GB"/>
        </w:rPr>
        <w:t>.</w:t>
      </w:r>
      <w:r>
        <w:rPr>
          <w:rFonts w:ascii="Calibri" w:eastAsia="Calibri" w:hAnsi="Calibri" w:cs="Times New Roman"/>
        </w:rPr>
        <w:fldChar w:fldCharType="begin">
          <w:fldData xml:space="preserve">PEVuZE5vdGU+PENpdGU+PEF1dGhvcj5Sb2RyaWd1ZXogU2FudGFuYTwvQXV0aG9yPjxZZWFyPjIw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</w:fldData>
        </w:fldChar>
      </w:r>
      <w:r w:rsidR="00F73C08">
        <w:rPr>
          <w:rFonts w:ascii="Calibri" w:eastAsia="Calibri" w:hAnsi="Calibri" w:cs="Times New Roman"/>
        </w:rPr>
        <w:instrText xml:space="preserve"> ADDIN EN.CITE </w:instrText>
      </w:r>
      <w:r w:rsidR="00F73C08">
        <w:rPr>
          <w:rFonts w:ascii="Calibri" w:eastAsia="Calibri" w:hAnsi="Calibri" w:cs="Times New Roman"/>
        </w:rPr>
        <w:fldChar w:fldCharType="begin">
          <w:fldData xml:space="preserve">PEVuZE5vdGU+PENpdGU+PEF1dGhvcj5Sb2RyaWd1ZXogU2FudGFuYTwvQXV0aG9yPjxZZWFyPjIw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</w:fldData>
        </w:fldChar>
      </w:r>
      <w:r w:rsidR="00F73C08">
        <w:rPr>
          <w:rFonts w:ascii="Calibri" w:eastAsia="Calibri" w:hAnsi="Calibri" w:cs="Times New Roman"/>
        </w:rPr>
        <w:instrText xml:space="preserve"> ADDIN EN.CITE.DATA </w:instrText>
      </w:r>
      <w:r w:rsidR="00F73C08">
        <w:rPr>
          <w:rFonts w:ascii="Calibri" w:eastAsia="Calibri" w:hAnsi="Calibri" w:cs="Times New Roman"/>
        </w:rPr>
      </w:r>
      <w:r w:rsidR="00F73C08">
        <w:rPr>
          <w:rFonts w:ascii="Calibri" w:eastAsia="Calibri" w:hAnsi="Calibri" w:cs="Times New Roman"/>
        </w:rPr>
        <w:fldChar w:fldCharType="end"/>
      </w:r>
      <w:r>
        <w:rPr>
          <w:rFonts w:ascii="Calibri" w:eastAsia="Calibri" w:hAnsi="Calibri" w:cs="Times New Roman"/>
        </w:rPr>
      </w:r>
      <w:r>
        <w:rPr>
          <w:rFonts w:ascii="Calibri" w:eastAsia="Calibri" w:hAnsi="Calibri" w:cs="Times New Roman"/>
        </w:rPr>
        <w:fldChar w:fldCharType="separate"/>
      </w:r>
      <w:r w:rsidR="00F73C08" w:rsidRPr="00F73C08">
        <w:rPr>
          <w:rFonts w:ascii="Calibri" w:eastAsia="Calibri" w:hAnsi="Calibri" w:cs="Times New Roman"/>
          <w:noProof/>
          <w:lang w:val="en-GB"/>
        </w:rPr>
        <w:t>(28)</w:t>
      </w:r>
      <w:r>
        <w:rPr>
          <w:rFonts w:ascii="Calibri" w:eastAsia="Calibri" w:hAnsi="Calibri" w:cs="Times New Roman"/>
        </w:rPr>
        <w:fldChar w:fldCharType="end"/>
      </w:r>
      <w:r w:rsidRPr="00A86029">
        <w:rPr>
          <w:rFonts w:ascii="Calibri" w:eastAsia="Calibri" w:hAnsi="Calibri" w:cs="Times New Roman"/>
          <w:lang w:val="en-GB"/>
        </w:rPr>
        <w:t xml:space="preserve"> </w:t>
      </w:r>
      <w:r w:rsidR="00020D39">
        <w:rPr>
          <w:rFonts w:ascii="Calibri" w:eastAsia="Calibri" w:hAnsi="Calibri" w:cs="Times New Roman"/>
          <w:lang w:val="en-GB"/>
        </w:rPr>
        <w:t>Nevertheless,</w:t>
      </w:r>
      <w:r>
        <w:rPr>
          <w:rFonts w:ascii="Calibri" w:eastAsia="Calibri" w:hAnsi="Calibri" w:cs="Times New Roman"/>
          <w:lang w:val="en-GB"/>
        </w:rPr>
        <w:t xml:space="preserve"> </w:t>
      </w:r>
      <w:r w:rsidR="008A0B11">
        <w:rPr>
          <w:rFonts w:ascii="Calibri" w:eastAsia="Calibri" w:hAnsi="Calibri" w:cs="Times New Roman"/>
          <w:lang w:val="en-GB"/>
        </w:rPr>
        <w:t xml:space="preserve">a </w:t>
      </w:r>
      <w:r w:rsidR="00020D39">
        <w:rPr>
          <w:rFonts w:ascii="Calibri" w:eastAsia="Calibri" w:hAnsi="Calibri" w:cs="Times New Roman"/>
          <w:lang w:val="en-GB"/>
        </w:rPr>
        <w:t xml:space="preserve">survey found that </w:t>
      </w:r>
      <w:r w:rsidR="00182F49">
        <w:rPr>
          <w:rFonts w:ascii="Calibri" w:eastAsia="Calibri" w:hAnsi="Calibri" w:cs="Times New Roman"/>
          <w:lang w:val="en-GB"/>
        </w:rPr>
        <w:t xml:space="preserve">nurses working 12-hour shifts </w:t>
      </w:r>
      <w:r w:rsidR="0016623C">
        <w:rPr>
          <w:rFonts w:ascii="Calibri" w:eastAsia="Calibri" w:hAnsi="Calibri" w:cs="Times New Roman"/>
          <w:lang w:val="en-GB"/>
        </w:rPr>
        <w:t xml:space="preserve">reported </w:t>
      </w:r>
      <w:r w:rsidR="00725B66">
        <w:rPr>
          <w:rFonts w:ascii="Calibri" w:eastAsia="Calibri" w:hAnsi="Calibri" w:cs="Times New Roman"/>
          <w:lang w:val="en-GB"/>
        </w:rPr>
        <w:t xml:space="preserve">missing </w:t>
      </w:r>
      <w:r w:rsidR="00620F80">
        <w:rPr>
          <w:rFonts w:ascii="Calibri" w:eastAsia="Calibri" w:hAnsi="Calibri" w:cs="Times New Roman"/>
          <w:lang w:val="en-GB"/>
        </w:rPr>
        <w:t xml:space="preserve">fewer </w:t>
      </w:r>
      <w:r w:rsidR="00725B66">
        <w:rPr>
          <w:rFonts w:ascii="Calibri" w:eastAsia="Calibri" w:hAnsi="Calibri" w:cs="Times New Roman"/>
          <w:lang w:val="en-GB"/>
        </w:rPr>
        <w:t>shifts</w:t>
      </w:r>
      <w:r w:rsidR="00182F49">
        <w:rPr>
          <w:rFonts w:ascii="Calibri" w:eastAsia="Calibri" w:hAnsi="Calibri" w:cs="Times New Roman"/>
          <w:lang w:val="en-GB"/>
        </w:rPr>
        <w:t xml:space="preserve"> due to sickness</w:t>
      </w:r>
      <w:r w:rsidR="00336C69">
        <w:rPr>
          <w:rFonts w:ascii="Calibri" w:eastAsia="Calibri" w:hAnsi="Calibri" w:cs="Times New Roman"/>
          <w:lang w:val="en-GB"/>
        </w:rPr>
        <w:t xml:space="preserve"> yet </w:t>
      </w:r>
      <w:r w:rsidR="00EA6C15">
        <w:rPr>
          <w:rFonts w:ascii="Calibri" w:eastAsia="Calibri" w:hAnsi="Calibri" w:cs="Times New Roman"/>
          <w:lang w:val="en-GB"/>
        </w:rPr>
        <w:t>when cross-referencing the subjective responses to payroll data</w:t>
      </w:r>
      <w:r w:rsidR="00336C69">
        <w:rPr>
          <w:rFonts w:ascii="Calibri" w:eastAsia="Calibri" w:hAnsi="Calibri" w:cs="Times New Roman"/>
          <w:lang w:val="en-GB"/>
        </w:rPr>
        <w:t>,</w:t>
      </w:r>
      <w:r w:rsidR="00EA6C15" w:rsidDel="008E6234">
        <w:rPr>
          <w:rFonts w:ascii="Calibri" w:eastAsia="Calibri" w:hAnsi="Calibri" w:cs="Times New Roman"/>
          <w:lang w:val="en-GB"/>
        </w:rPr>
        <w:t xml:space="preserve"> </w:t>
      </w:r>
      <w:r w:rsidR="00725B66">
        <w:rPr>
          <w:rFonts w:ascii="Calibri" w:eastAsia="Calibri" w:hAnsi="Calibri" w:cs="Times New Roman"/>
          <w:lang w:val="en-GB"/>
        </w:rPr>
        <w:t>no differences in sickness absence rates between nurses working 8 and 12-hour shifts</w:t>
      </w:r>
      <w:r w:rsidR="00182F49">
        <w:rPr>
          <w:rFonts w:ascii="Calibri" w:eastAsia="Calibri" w:hAnsi="Calibri" w:cs="Times New Roman"/>
          <w:lang w:val="en-GB"/>
        </w:rPr>
        <w:t xml:space="preserve"> </w:t>
      </w:r>
      <w:r w:rsidR="0016623C">
        <w:rPr>
          <w:rFonts w:ascii="Calibri" w:eastAsia="Calibri" w:hAnsi="Calibri" w:cs="Times New Roman"/>
          <w:lang w:val="en-GB"/>
        </w:rPr>
        <w:t xml:space="preserve">were </w:t>
      </w:r>
      <w:r w:rsidR="00182F49">
        <w:rPr>
          <w:rFonts w:ascii="Calibri" w:eastAsia="Calibri" w:hAnsi="Calibri" w:cs="Times New Roman"/>
          <w:lang w:val="en-GB"/>
        </w:rPr>
        <w:t>found</w:t>
      </w:r>
      <w:r w:rsidR="00725B66">
        <w:rPr>
          <w:rFonts w:ascii="Calibri" w:eastAsia="Calibri" w:hAnsi="Calibri" w:cs="Times New Roman"/>
          <w:lang w:val="en-GB"/>
        </w:rPr>
        <w:t>.</w:t>
      </w:r>
      <w:r w:rsidR="00725B66">
        <w:rPr>
          <w:rFonts w:ascii="Calibri" w:eastAsia="Calibri" w:hAnsi="Calibri" w:cs="Times New Roman"/>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rFonts w:ascii="Calibri" w:eastAsia="Calibri" w:hAnsi="Calibri" w:cs="Times New Roman"/>
          <w:lang w:val="en-GB"/>
        </w:rPr>
        <w:instrText xml:space="preserve"> ADDIN EN.CITE </w:instrText>
      </w:r>
      <w:r w:rsidR="00F73C08">
        <w:rPr>
          <w:rFonts w:ascii="Calibri" w:eastAsia="Calibri" w:hAnsi="Calibri" w:cs="Times New Roman"/>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rFonts w:ascii="Calibri" w:eastAsia="Calibri" w:hAnsi="Calibri" w:cs="Times New Roman"/>
          <w:lang w:val="en-GB"/>
        </w:rPr>
        <w:instrText xml:space="preserve"> ADDIN EN.CITE.DATA </w:instrText>
      </w:r>
      <w:r w:rsidR="00F73C08">
        <w:rPr>
          <w:rFonts w:ascii="Calibri" w:eastAsia="Calibri" w:hAnsi="Calibri" w:cs="Times New Roman"/>
          <w:lang w:val="en-GB"/>
        </w:rPr>
      </w:r>
      <w:r w:rsidR="00F73C08">
        <w:rPr>
          <w:rFonts w:ascii="Calibri" w:eastAsia="Calibri" w:hAnsi="Calibri" w:cs="Times New Roman"/>
          <w:lang w:val="en-GB"/>
        </w:rPr>
        <w:fldChar w:fldCharType="end"/>
      </w:r>
      <w:r w:rsidR="00725B66">
        <w:rPr>
          <w:rFonts w:ascii="Calibri" w:eastAsia="Calibri" w:hAnsi="Calibri" w:cs="Times New Roman"/>
          <w:lang w:val="en-GB"/>
        </w:rPr>
      </w:r>
      <w:r w:rsidR="00725B66">
        <w:rPr>
          <w:rFonts w:ascii="Calibri" w:eastAsia="Calibri" w:hAnsi="Calibri" w:cs="Times New Roman"/>
          <w:lang w:val="en-GB"/>
        </w:rPr>
        <w:fldChar w:fldCharType="separate"/>
      </w:r>
      <w:r w:rsidR="00F73C08">
        <w:rPr>
          <w:rFonts w:ascii="Calibri" w:eastAsia="Calibri" w:hAnsi="Calibri" w:cs="Times New Roman"/>
          <w:noProof/>
          <w:lang w:val="en-GB"/>
        </w:rPr>
        <w:t>(21)</w:t>
      </w:r>
      <w:r w:rsidR="00725B66">
        <w:rPr>
          <w:rFonts w:ascii="Calibri" w:eastAsia="Calibri" w:hAnsi="Calibri" w:cs="Times New Roman"/>
          <w:lang w:val="en-GB"/>
        </w:rPr>
        <w:fldChar w:fldCharType="end"/>
      </w:r>
      <w:r w:rsidR="00B95D7F">
        <w:rPr>
          <w:rFonts w:ascii="Calibri" w:eastAsia="Calibri" w:hAnsi="Calibri" w:cs="Times New Roman"/>
          <w:lang w:val="en-GB"/>
        </w:rPr>
        <w:t xml:space="preserve"> </w:t>
      </w:r>
    </w:p>
    <w:p w14:paraId="2593779D" w14:textId="6843A250" w:rsidR="009213C5" w:rsidRDefault="00472CB2" w:rsidP="00DF24CE">
      <w:pPr>
        <w:spacing w:line="360" w:lineRule="auto"/>
        <w:jc w:val="both"/>
        <w:rPr>
          <w:rFonts w:ascii="Calibri" w:eastAsia="Calibri" w:hAnsi="Calibri" w:cs="Times New Roman"/>
          <w:lang w:val="en-GB"/>
        </w:rPr>
      </w:pPr>
      <w:r>
        <w:rPr>
          <w:rFonts w:ascii="Calibri" w:eastAsia="Calibri" w:hAnsi="Calibri" w:cs="Times New Roman"/>
          <w:lang w:val="en-GB"/>
        </w:rPr>
        <w:t>N</w:t>
      </w:r>
      <w:r w:rsidR="009213C5" w:rsidRPr="00A86029">
        <w:rPr>
          <w:rFonts w:ascii="Calibri" w:eastAsia="Calibri" w:hAnsi="Calibri" w:cs="Times New Roman"/>
          <w:lang w:val="en-GB"/>
        </w:rPr>
        <w:t xml:space="preserve">urses </w:t>
      </w:r>
      <w:r>
        <w:rPr>
          <w:rFonts w:ascii="Calibri" w:eastAsia="Calibri" w:hAnsi="Calibri" w:cs="Times New Roman"/>
          <w:lang w:val="en-GB"/>
        </w:rPr>
        <w:t>might experience higher</w:t>
      </w:r>
      <w:r w:rsidR="009213C5" w:rsidRPr="00A86029">
        <w:rPr>
          <w:rFonts w:ascii="Calibri" w:eastAsia="Calibri" w:hAnsi="Calibri" w:cs="Times New Roman"/>
          <w:lang w:val="en-GB"/>
        </w:rPr>
        <w:t xml:space="preserve"> sickness absence</w:t>
      </w:r>
      <w:r>
        <w:rPr>
          <w:rFonts w:ascii="Calibri" w:eastAsia="Calibri" w:hAnsi="Calibri" w:cs="Times New Roman"/>
          <w:lang w:val="en-GB"/>
        </w:rPr>
        <w:t xml:space="preserve"> when working long shifts</w:t>
      </w:r>
      <w:r w:rsidR="006D4620" w:rsidRPr="00A86029">
        <w:rPr>
          <w:rFonts w:ascii="Calibri" w:eastAsia="Calibri" w:hAnsi="Calibri" w:cs="Times New Roman"/>
          <w:lang w:val="en-GB"/>
        </w:rPr>
        <w:t xml:space="preserve"> </w:t>
      </w:r>
      <w:r w:rsidR="009213C5" w:rsidRPr="00A86029">
        <w:rPr>
          <w:rFonts w:ascii="Calibri" w:eastAsia="Calibri" w:hAnsi="Calibri" w:cs="Times New Roman"/>
          <w:lang w:val="en-GB"/>
        </w:rPr>
        <w:t xml:space="preserve">as the additional days off resulting from the compressed working week might not be enough to recover. </w:t>
      </w:r>
      <w:r w:rsidR="00797D03" w:rsidRPr="00A86029">
        <w:rPr>
          <w:rFonts w:ascii="Calibri" w:eastAsia="Calibri" w:hAnsi="Calibri" w:cs="Times New Roman"/>
          <w:lang w:val="en-GB"/>
        </w:rPr>
        <w:t xml:space="preserve">Resorting to sickness absence to recover from acute fatigue would be best captured by short-term sickness absence episodes, </w:t>
      </w:r>
      <w:r w:rsidR="005551DD">
        <w:rPr>
          <w:rFonts w:ascii="Calibri" w:eastAsia="Calibri" w:hAnsi="Calibri" w:cs="Times New Roman"/>
          <w:lang w:val="en-GB"/>
        </w:rPr>
        <w:t>and</w:t>
      </w:r>
      <w:r w:rsidR="00797D03" w:rsidRPr="00A86029">
        <w:rPr>
          <w:rFonts w:ascii="Calibri" w:eastAsia="Calibri" w:hAnsi="Calibri" w:cs="Times New Roman"/>
          <w:lang w:val="en-GB"/>
        </w:rPr>
        <w:t xml:space="preserve"> long shifts </w:t>
      </w:r>
      <w:r w:rsidR="0025715D">
        <w:rPr>
          <w:rFonts w:ascii="Calibri" w:eastAsia="Calibri" w:hAnsi="Calibri" w:cs="Times New Roman"/>
          <w:lang w:val="en-GB"/>
        </w:rPr>
        <w:t>have been</w:t>
      </w:r>
      <w:r w:rsidR="005551DD">
        <w:rPr>
          <w:rFonts w:ascii="Calibri" w:eastAsia="Calibri" w:hAnsi="Calibri" w:cs="Times New Roman"/>
          <w:lang w:val="en-GB"/>
        </w:rPr>
        <w:t xml:space="preserve"> associated with </w:t>
      </w:r>
      <w:r w:rsidR="0025715D">
        <w:rPr>
          <w:rFonts w:ascii="Calibri" w:eastAsia="Calibri" w:hAnsi="Calibri" w:cs="Times New Roman"/>
          <w:lang w:val="en-GB"/>
        </w:rPr>
        <w:t xml:space="preserve">both </w:t>
      </w:r>
      <w:r w:rsidR="005551DD">
        <w:rPr>
          <w:rFonts w:ascii="Calibri" w:eastAsia="Calibri" w:hAnsi="Calibri" w:cs="Times New Roman"/>
          <w:lang w:val="en-GB"/>
        </w:rPr>
        <w:t>short and long-</w:t>
      </w:r>
      <w:r w:rsidR="00797D03" w:rsidRPr="00A86029">
        <w:rPr>
          <w:rFonts w:ascii="Calibri" w:eastAsia="Calibri" w:hAnsi="Calibri" w:cs="Times New Roman"/>
          <w:lang w:val="en-GB"/>
        </w:rPr>
        <w:t>term sickness absence</w:t>
      </w:r>
      <w:r w:rsidR="00182F49">
        <w:rPr>
          <w:rFonts w:ascii="Calibri" w:eastAsia="Calibri" w:hAnsi="Calibri" w:cs="Times New Roman"/>
          <w:lang w:val="en-GB"/>
        </w:rPr>
        <w:t>.</w:t>
      </w:r>
      <w:r w:rsidR="00797D03">
        <w:rPr>
          <w:rFonts w:ascii="Calibri" w:eastAsia="Calibri" w:hAnsi="Calibri" w:cs="Times New Roman"/>
        </w:rPr>
        <w:fldChar w:fldCharType="begin">
          <w:fldData xml:space="preserve">PEVuZE5vdGU+PENpdGU+PEF1dGhvcj5EYWxsJmFwb3M7T3JhPC9BdXRob3I+PFllYXI+MjAxOTwv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</w:fldData>
        </w:fldChar>
      </w:r>
      <w:r w:rsidR="00F73C08">
        <w:rPr>
          <w:rFonts w:ascii="Calibri" w:eastAsia="Calibri" w:hAnsi="Calibri" w:cs="Times New Roman"/>
        </w:rPr>
        <w:instrText xml:space="preserve"> ADDIN EN.CITE </w:instrText>
      </w:r>
      <w:r w:rsidR="00F73C08">
        <w:rPr>
          <w:rFonts w:ascii="Calibri" w:eastAsia="Calibri" w:hAnsi="Calibri" w:cs="Times New Roman"/>
        </w:rPr>
        <w:fldChar w:fldCharType="begin">
          <w:fldData xml:space="preserve">PEVuZE5vdGU+PENpdGU+PEF1dGhvcj5EYWxsJmFwb3M7T3JhPC9BdXRob3I+PFllYXI+MjAxOTwv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</w:fldData>
        </w:fldChar>
      </w:r>
      <w:r w:rsidR="00F73C08">
        <w:rPr>
          <w:rFonts w:ascii="Calibri" w:eastAsia="Calibri" w:hAnsi="Calibri" w:cs="Times New Roman"/>
        </w:rPr>
        <w:instrText xml:space="preserve"> ADDIN EN.CITE.DATA </w:instrText>
      </w:r>
      <w:r w:rsidR="00F73C08">
        <w:rPr>
          <w:rFonts w:ascii="Calibri" w:eastAsia="Calibri" w:hAnsi="Calibri" w:cs="Times New Roman"/>
        </w:rPr>
      </w:r>
      <w:r w:rsidR="00F73C08">
        <w:rPr>
          <w:rFonts w:ascii="Calibri" w:eastAsia="Calibri" w:hAnsi="Calibri" w:cs="Times New Roman"/>
        </w:rPr>
        <w:fldChar w:fldCharType="end"/>
      </w:r>
      <w:r w:rsidR="00797D03">
        <w:rPr>
          <w:rFonts w:ascii="Calibri" w:eastAsia="Calibri" w:hAnsi="Calibri" w:cs="Times New Roman"/>
        </w:rPr>
      </w:r>
      <w:r w:rsidR="00797D03">
        <w:rPr>
          <w:rFonts w:ascii="Calibri" w:eastAsia="Calibri" w:hAnsi="Calibri" w:cs="Times New Roman"/>
        </w:rPr>
        <w:fldChar w:fldCharType="separate"/>
      </w:r>
      <w:r w:rsidR="00F73C08">
        <w:rPr>
          <w:rFonts w:ascii="Calibri" w:eastAsia="Calibri" w:hAnsi="Calibri" w:cs="Times New Roman"/>
          <w:noProof/>
        </w:rPr>
        <w:t>(27)</w:t>
      </w:r>
      <w:r w:rsidR="00797D03">
        <w:rPr>
          <w:rFonts w:ascii="Calibri" w:eastAsia="Calibri" w:hAnsi="Calibri" w:cs="Times New Roman"/>
        </w:rPr>
        <w:fldChar w:fldCharType="end"/>
      </w:r>
      <w:r w:rsidR="00797D03" w:rsidRPr="00A86029">
        <w:rPr>
          <w:rFonts w:ascii="Calibri" w:eastAsia="Calibri" w:hAnsi="Calibri" w:cs="Times New Roman"/>
          <w:lang w:val="en-GB"/>
        </w:rPr>
        <w:t xml:space="preserve"> </w:t>
      </w:r>
    </w:p>
    <w:p w14:paraId="0C0767F7" w14:textId="2B48F877" w:rsidR="008A0B11" w:rsidRDefault="008A0B11" w:rsidP="00DF24CE">
      <w:pPr>
        <w:spacing w:line="360" w:lineRule="auto"/>
        <w:jc w:val="both"/>
        <w:rPr>
          <w:rFonts w:ascii="Calibri" w:eastAsia="Calibri" w:hAnsi="Calibri" w:cs="Times New Roman"/>
          <w:lang w:val="en-GB"/>
        </w:rPr>
      </w:pPr>
      <w:r>
        <w:rPr>
          <w:rFonts w:ascii="Calibri" w:eastAsia="Calibri" w:hAnsi="Calibri" w:cs="Times New Roman"/>
          <w:lang w:val="en-GB"/>
        </w:rPr>
        <w:t xml:space="preserve">In summary, the value proposition that 12-hour shifts lead to reduced direct staffing costs has not been supported by evidence. </w:t>
      </w:r>
      <w:r w:rsidR="00E1317F">
        <w:rPr>
          <w:rFonts w:ascii="Calibri" w:eastAsia="Calibri" w:hAnsi="Calibri" w:cs="Times New Roman"/>
          <w:lang w:val="en-GB"/>
        </w:rPr>
        <w:t>While the</w:t>
      </w:r>
      <w:r>
        <w:rPr>
          <w:rFonts w:ascii="Calibri" w:eastAsia="Calibri" w:hAnsi="Calibri" w:cs="Times New Roman"/>
          <w:lang w:val="en-GB"/>
        </w:rPr>
        <w:t xml:space="preserve"> absence of evidence does not indicate that the opposite is true</w:t>
      </w:r>
      <w:r w:rsidR="00E1317F">
        <w:rPr>
          <w:rFonts w:ascii="Calibri" w:eastAsia="Calibri" w:hAnsi="Calibri" w:cs="Times New Roman"/>
          <w:lang w:val="en-GB"/>
        </w:rPr>
        <w:t xml:space="preserve">, </w:t>
      </w:r>
      <w:r>
        <w:rPr>
          <w:rFonts w:ascii="Calibri" w:eastAsia="Calibri" w:hAnsi="Calibri" w:cs="Times New Roman"/>
          <w:lang w:val="en-GB"/>
        </w:rPr>
        <w:t xml:space="preserve">the evidence </w:t>
      </w:r>
      <w:r w:rsidR="00225547">
        <w:rPr>
          <w:rFonts w:ascii="Calibri" w:eastAsia="Calibri" w:hAnsi="Calibri" w:cs="Times New Roman"/>
          <w:lang w:val="en-GB"/>
        </w:rPr>
        <w:t>that there is an</w:t>
      </w:r>
      <w:r>
        <w:rPr>
          <w:rFonts w:ascii="Calibri" w:eastAsia="Calibri" w:hAnsi="Calibri" w:cs="Times New Roman"/>
          <w:lang w:val="en-GB"/>
        </w:rPr>
        <w:t xml:space="preserve"> association with </w:t>
      </w:r>
      <w:r w:rsidR="00E1317F">
        <w:rPr>
          <w:rFonts w:ascii="Calibri" w:eastAsia="Calibri" w:hAnsi="Calibri" w:cs="Times New Roman"/>
          <w:lang w:val="en-GB"/>
        </w:rPr>
        <w:t xml:space="preserve">increased </w:t>
      </w:r>
      <w:r>
        <w:rPr>
          <w:rFonts w:ascii="Calibri" w:eastAsia="Calibri" w:hAnsi="Calibri" w:cs="Times New Roman"/>
          <w:lang w:val="en-GB"/>
        </w:rPr>
        <w:t xml:space="preserve">sickness absence </w:t>
      </w:r>
      <w:r w:rsidR="007400B9">
        <w:rPr>
          <w:rFonts w:ascii="Calibri" w:eastAsia="Calibri" w:hAnsi="Calibri" w:cs="Times New Roman"/>
          <w:lang w:val="en-GB"/>
        </w:rPr>
        <w:t xml:space="preserve">means that there is a mechanism by which </w:t>
      </w:r>
      <w:r>
        <w:rPr>
          <w:rFonts w:ascii="Calibri" w:eastAsia="Calibri" w:hAnsi="Calibri" w:cs="Times New Roman"/>
          <w:lang w:val="en-GB"/>
        </w:rPr>
        <w:t>staffing costs</w:t>
      </w:r>
      <w:r w:rsidR="0001236B">
        <w:rPr>
          <w:rFonts w:ascii="Calibri" w:eastAsia="Calibri" w:hAnsi="Calibri" w:cs="Times New Roman"/>
          <w:lang w:val="en-GB"/>
        </w:rPr>
        <w:t xml:space="preserve"> </w:t>
      </w:r>
      <w:r w:rsidR="007400B9">
        <w:rPr>
          <w:rFonts w:ascii="Calibri" w:eastAsia="Calibri" w:hAnsi="Calibri" w:cs="Times New Roman"/>
          <w:lang w:val="en-GB"/>
        </w:rPr>
        <w:t>might be</w:t>
      </w:r>
      <w:r w:rsidR="0001236B">
        <w:rPr>
          <w:rFonts w:ascii="Calibri" w:eastAsia="Calibri" w:hAnsi="Calibri" w:cs="Times New Roman"/>
          <w:lang w:val="en-GB"/>
        </w:rPr>
        <w:t xml:space="preserve"> increased</w:t>
      </w:r>
      <w:r w:rsidR="007400B9">
        <w:rPr>
          <w:rFonts w:ascii="Calibri" w:eastAsia="Calibri" w:hAnsi="Calibri" w:cs="Times New Roman"/>
          <w:lang w:val="en-GB"/>
        </w:rPr>
        <w:t xml:space="preserve"> rather than decreased</w:t>
      </w:r>
      <w:r w:rsidR="0001236B">
        <w:rPr>
          <w:rFonts w:ascii="Calibri" w:eastAsia="Calibri" w:hAnsi="Calibri" w:cs="Times New Roman"/>
          <w:lang w:val="en-GB"/>
        </w:rPr>
        <w:t xml:space="preserve"> when long shifts</w:t>
      </w:r>
      <w:r w:rsidR="001A493C">
        <w:rPr>
          <w:rFonts w:ascii="Calibri" w:eastAsia="Calibri" w:hAnsi="Calibri" w:cs="Times New Roman"/>
          <w:lang w:val="en-GB"/>
        </w:rPr>
        <w:t xml:space="preserve"> are worked</w:t>
      </w:r>
      <w:r w:rsidR="0001236B">
        <w:rPr>
          <w:rFonts w:ascii="Calibri" w:eastAsia="Calibri" w:hAnsi="Calibri" w:cs="Times New Roman"/>
          <w:lang w:val="en-GB"/>
        </w:rPr>
        <w:t xml:space="preserve">. More robust economic evaluations are required to shed light on the cost implications of different shift lengths. </w:t>
      </w:r>
      <w:r>
        <w:rPr>
          <w:rFonts w:ascii="Calibri" w:eastAsia="Calibri" w:hAnsi="Calibri" w:cs="Times New Roman"/>
          <w:lang w:val="en-GB"/>
        </w:rPr>
        <w:t xml:space="preserve"> </w:t>
      </w:r>
    </w:p>
    <w:p w14:paraId="61C79EF2" w14:textId="505EBC15" w:rsidR="0001236B" w:rsidRPr="00A86029" w:rsidRDefault="0001236B" w:rsidP="00E063DA">
      <w:pPr>
        <w:pStyle w:val="Heading1"/>
      </w:pPr>
      <w:r>
        <w:t>Efficient organisation of care</w:t>
      </w:r>
    </w:p>
    <w:p w14:paraId="354FCF23" w14:textId="29C7FBBF" w:rsidR="001515C6" w:rsidRDefault="00884453" w:rsidP="00DF24CE">
      <w:pPr>
        <w:spacing w:line="360" w:lineRule="auto"/>
        <w:jc w:val="both"/>
        <w:rPr>
          <w:rFonts w:ascii="Calibri" w:eastAsia="Calibri" w:hAnsi="Calibri" w:cs="Times New Roman"/>
          <w:lang w:val="en-GB"/>
        </w:rPr>
      </w:pPr>
      <w:r>
        <w:rPr>
          <w:rFonts w:ascii="Calibri" w:eastAsia="Calibri" w:hAnsi="Calibri" w:cs="Times New Roman"/>
          <w:lang w:val="en-GB"/>
        </w:rPr>
        <w:t xml:space="preserve">Despite the challenge of defining </w:t>
      </w:r>
      <w:r w:rsidR="0001236B">
        <w:rPr>
          <w:rFonts w:ascii="Calibri" w:eastAsia="Calibri" w:hAnsi="Calibri" w:cs="Times New Roman"/>
          <w:lang w:val="en-GB"/>
        </w:rPr>
        <w:t>efficiency in healthcare,</w:t>
      </w:r>
      <w:r>
        <w:rPr>
          <w:rFonts w:ascii="Calibri" w:eastAsia="Calibri" w:hAnsi="Calibri" w:cs="Times New Roman"/>
          <w:lang w:val="en-GB"/>
        </w:rPr>
        <w:t xml:space="preserve"> the widely researched concept of missed ca</w:t>
      </w:r>
      <w:r w:rsidR="00BF69ED">
        <w:rPr>
          <w:rFonts w:ascii="Calibri" w:eastAsia="Calibri" w:hAnsi="Calibri" w:cs="Times New Roman"/>
          <w:lang w:val="en-GB"/>
        </w:rPr>
        <w:t xml:space="preserve">re in nursing provides </w:t>
      </w:r>
      <w:r w:rsidR="00AC1E2C">
        <w:rPr>
          <w:rFonts w:ascii="Calibri" w:eastAsia="Calibri" w:hAnsi="Calibri" w:cs="Times New Roman"/>
          <w:lang w:val="en-GB"/>
        </w:rPr>
        <w:t>a</w:t>
      </w:r>
      <w:r w:rsidR="00BF69ED">
        <w:rPr>
          <w:rFonts w:ascii="Calibri" w:eastAsia="Calibri" w:hAnsi="Calibri" w:cs="Times New Roman"/>
          <w:lang w:val="en-GB"/>
        </w:rPr>
        <w:t xml:space="preserve"> means of exploring the impact of shift patterns on </w:t>
      </w:r>
      <w:r w:rsidR="0001236B">
        <w:rPr>
          <w:rFonts w:ascii="Calibri" w:eastAsia="Calibri" w:hAnsi="Calibri" w:cs="Times New Roman"/>
          <w:lang w:val="en-GB"/>
        </w:rPr>
        <w:t>the efficient organisation of care.</w:t>
      </w:r>
      <w:r w:rsidR="00BF69ED">
        <w:rPr>
          <w:rFonts w:ascii="Calibri" w:eastAsia="Calibri" w:hAnsi="Calibri" w:cs="Times New Roman"/>
          <w:lang w:val="en-GB"/>
        </w:rPr>
        <w:t xml:space="preserve"> </w:t>
      </w:r>
      <w:r w:rsidR="00342C94">
        <w:rPr>
          <w:rFonts w:ascii="Calibri" w:eastAsia="Calibri" w:hAnsi="Calibri" w:cs="Times New Roman"/>
          <w:lang w:val="en-GB"/>
        </w:rPr>
        <w:t>M</w:t>
      </w:r>
      <w:r w:rsidR="00315074" w:rsidRPr="00DF24CE">
        <w:rPr>
          <w:rFonts w:ascii="Calibri" w:eastAsia="Calibri" w:hAnsi="Calibri" w:cs="Times New Roman"/>
          <w:lang w:val="en-GB"/>
        </w:rPr>
        <w:t xml:space="preserve">issed </w:t>
      </w:r>
      <w:r w:rsidR="00EB21F8">
        <w:rPr>
          <w:rFonts w:ascii="Calibri" w:eastAsia="Calibri" w:hAnsi="Calibri" w:cs="Times New Roman"/>
          <w:lang w:val="en-GB"/>
        </w:rPr>
        <w:t xml:space="preserve">nursing </w:t>
      </w:r>
      <w:r w:rsidR="00DF24CE" w:rsidRPr="00DF24CE">
        <w:rPr>
          <w:rFonts w:ascii="Calibri" w:eastAsia="Calibri" w:hAnsi="Calibri" w:cs="Times New Roman"/>
          <w:lang w:val="en-GB"/>
        </w:rPr>
        <w:t>care</w:t>
      </w:r>
      <w:r w:rsidR="00EB21F8">
        <w:rPr>
          <w:rFonts w:ascii="Calibri" w:eastAsia="Calibri" w:hAnsi="Calibri" w:cs="Times New Roman"/>
          <w:lang w:val="en-GB"/>
        </w:rPr>
        <w:t xml:space="preserve">, also referred to as unfinished care, rationed </w:t>
      </w:r>
      <w:r w:rsidR="00182F49">
        <w:rPr>
          <w:rFonts w:ascii="Calibri" w:eastAsia="Calibri" w:hAnsi="Calibri" w:cs="Times New Roman"/>
          <w:lang w:val="en-GB"/>
        </w:rPr>
        <w:t>care</w:t>
      </w:r>
      <w:r w:rsidR="00EB21F8">
        <w:rPr>
          <w:rFonts w:ascii="Calibri" w:eastAsia="Calibri" w:hAnsi="Calibri" w:cs="Times New Roman"/>
          <w:lang w:val="en-GB"/>
        </w:rPr>
        <w:fldChar w:fldCharType="begin"/>
      </w:r>
      <w:r w:rsidR="006D352A">
        <w:rPr>
          <w:rFonts w:ascii="Calibri" w:eastAsia="Calibri" w:hAnsi="Calibri" w:cs="Times New Roman"/>
          <w:lang w:val="en-GB"/>
        </w:rPr>
        <w:instrText xml:space="preserve"> ADDIN EN.CITE &lt;EndNote&gt;&lt;Cite&gt;&lt;Author&gt;Jones&lt;/Author&gt;&lt;Year&gt;2015&lt;/Year&gt;&lt;RecNum&gt;193&lt;/RecNum&gt;&lt;DisplayText&gt;(30)&lt;/DisplayText&gt;&lt;record&gt;&lt;rec-number&gt;193&lt;/rec-number&gt;&lt;foreign-keys&gt;&lt;key app="EN" db-id="9z25saraxzrexjevsw8x9pto22x9azzfvrtt" timestamp="1513613232"&gt;193&lt;/key&gt;&lt;/foreign-keys&gt;&lt;ref-type name="Journal Article"&gt;17&lt;/ref-type&gt;&lt;contributors&gt;&lt;authors&gt;&lt;author&gt;Jones, T. L.&lt;/author&gt;&lt;author&gt;Hamilton, P.&lt;/author&gt;&lt;author&gt;Murry, N.&lt;/author&gt;&lt;/authors&gt;&lt;/contributors&gt;&lt;auth-address&gt;The University of Texas at Austin, United States. Electronic address: tjones0222@aol.com.&amp;#xD;Texas Woman&amp;apos;s University, United States.&amp;#xD;The University of Texas at Austin, United States.&lt;/auth-address&gt;&lt;titles&gt;&lt;title&gt;Unfinished nursing care, missed care, and implicitly rationed care: State of the science review&lt;/title&gt;&lt;secondary-title&gt;Int J Nurs Stud&lt;/secondary-title&gt;&lt;/titles&gt;&lt;periodical&gt;&lt;full-title&gt;International Journal of Nursing Studies&lt;/full-title&gt;&lt;abbr-1&gt;Int. J. Nurs. Stud.&lt;/abbr-1&gt;&lt;abbr-2&gt;Int J Nurs Stud&lt;/abbr-2&gt;&lt;/periodical&gt;&lt;pages&gt;1121-37&lt;/pages&gt;&lt;volume&gt;52&lt;/volume&gt;&lt;number&gt;6&lt;/number&gt;&lt;edition&gt;2015/03/22&lt;/edition&gt;&lt;keywords&gt;&lt;keyword&gt;*Health Care Rationing&lt;/keyword&gt;&lt;keyword&gt;*Nursing Care&lt;/keyword&gt;&lt;keyword&gt;Care left undone&lt;/keyword&gt;&lt;keyword&gt;Decision making&lt;/keyword&gt;&lt;keyword&gt;Delivery of health care&lt;/keyword&gt;&lt;keyword&gt;Health care rationing&lt;/keyword&gt;&lt;keyword&gt;Health services&lt;/keyword&gt;&lt;keyword&gt;Medical errors&lt;/keyword&gt;&lt;keyword&gt;Missed care&lt;/keyword&gt;&lt;keyword&gt;Nursing process&lt;/keyword&gt;&lt;keyword&gt;Resource allocation&lt;/keyword&gt;&lt;keyword&gt;Workload&lt;/keyword&gt;&lt;/keywords&gt;&lt;dates&gt;&lt;year&gt;2015&lt;/year&gt;&lt;pub-dates&gt;&lt;date&gt;Jun&lt;/date&gt;&lt;/pub-dates&gt;&lt;/dates&gt;&lt;isbn&gt;1873-491X (Electronic)&amp;#xD;0020-7489 (Linking)&lt;/isbn&gt;&lt;accession-num&gt;25794946&lt;/accession-num&gt;&lt;urls&gt;&lt;related-urls&gt;&lt;url&gt;https://www.ncbi.nlm.nih.gov/pubmed/25794946&lt;/url&gt;&lt;/related-urls&gt;&lt;/urls&gt;&lt;electronic-resource-num&gt;10.1016/j.ijnurstu.2015.02.012&lt;/electronic-resource-num&gt;&lt;/record&gt;&lt;/Cite&gt;&lt;/EndNote&gt;</w:instrText>
      </w:r>
      <w:r w:rsidR="00EB21F8">
        <w:rPr>
          <w:rFonts w:ascii="Calibri" w:eastAsia="Calibri" w:hAnsi="Calibri" w:cs="Times New Roman"/>
          <w:lang w:val="en-GB"/>
        </w:rPr>
        <w:fldChar w:fldCharType="separate"/>
      </w:r>
      <w:r w:rsidR="006D352A">
        <w:rPr>
          <w:rFonts w:ascii="Calibri" w:eastAsia="Calibri" w:hAnsi="Calibri" w:cs="Times New Roman"/>
          <w:noProof/>
          <w:lang w:val="en-GB"/>
        </w:rPr>
        <w:t>(30)</w:t>
      </w:r>
      <w:r w:rsidR="00EB21F8">
        <w:rPr>
          <w:rFonts w:ascii="Calibri" w:eastAsia="Calibri" w:hAnsi="Calibri" w:cs="Times New Roman"/>
          <w:lang w:val="en-GB"/>
        </w:rPr>
        <w:fldChar w:fldCharType="end"/>
      </w:r>
      <w:r w:rsidR="00EB21F8">
        <w:rPr>
          <w:rFonts w:ascii="Calibri" w:eastAsia="Calibri" w:hAnsi="Calibri" w:cs="Times New Roman"/>
          <w:lang w:val="en-GB"/>
        </w:rPr>
        <w:t xml:space="preserve"> </w:t>
      </w:r>
      <w:r w:rsidR="00334A00">
        <w:rPr>
          <w:rFonts w:ascii="Calibri" w:eastAsia="Calibri" w:hAnsi="Calibri" w:cs="Times New Roman"/>
          <w:lang w:val="en-GB"/>
        </w:rPr>
        <w:t xml:space="preserve">or </w:t>
      </w:r>
      <w:r w:rsidR="00182F49">
        <w:rPr>
          <w:rFonts w:ascii="Calibri" w:eastAsia="Calibri" w:hAnsi="Calibri" w:cs="Times New Roman"/>
          <w:lang w:val="en-GB"/>
        </w:rPr>
        <w:t>care left undone</w:t>
      </w:r>
      <w:r w:rsidR="00EB21F8">
        <w:rPr>
          <w:rFonts w:ascii="Calibri" w:eastAsia="Calibri" w:hAnsi="Calibri" w:cs="Times New Roman"/>
          <w:lang w:val="en-GB"/>
        </w:rPr>
        <w:fldChar w:fldCharType="begin"/>
      </w:r>
      <w:r w:rsidR="006D352A">
        <w:rPr>
          <w:rFonts w:ascii="Calibri" w:eastAsia="Calibri" w:hAnsi="Calibri" w:cs="Times New Roman"/>
          <w:lang w:val="en-GB"/>
        </w:rPr>
        <w:instrText xml:space="preserve"> ADDIN EN.CITE &lt;EndNote&gt;&lt;Cite&gt;&lt;Author&gt;Ball&lt;/Author&gt;&lt;Year&gt;2014&lt;/Year&gt;&lt;RecNum&gt;36&lt;/RecNum&gt;&lt;DisplayText&gt;(31)&lt;/DisplayText&gt;&lt;record&gt;&lt;rec-number&gt;36&lt;/rec-number&gt;&lt;foreign-keys&gt;&lt;key app="EN" db-id="9z25saraxzrexjevsw8x9pto22x9azzfvrtt" timestamp="1513613209"&gt;36&lt;/key&gt;&lt;/foreign-keys&gt;&lt;ref-type name="Journal Article"&gt;17&lt;/ref-type&gt;&lt;contributors&gt;&lt;authors&gt;&lt;author&gt;Ball, J. E.&lt;/author&gt;&lt;author&gt;Murrells, T.&lt;/author&gt;&lt;author&gt;Rafferty, A. M.&lt;/author&gt;&lt;author&gt;Morrow, E.&lt;/author&gt;&lt;author&gt;Griffiths, P.&lt;/author&gt;&lt;/authors&gt;&lt;/contributors&gt;&lt;auth-address&gt;National Nursing Research Unit, Florence Nightingale School of Nursing and Midwifery, King&amp;apos;s College London, , London, UK.&lt;/auth-address&gt;&lt;titles&gt;&lt;title&gt;&amp;apos;Care left undone&amp;apos; during nursing shifts: associations with workload and perceived quality of care&lt;/title&gt;&lt;secondary-title&gt;BMJ Qual Saf&lt;/secondary-title&gt;&lt;/titles&gt;&lt;pages&gt;116-25&lt;/pages&gt;&lt;volume&gt;23&lt;/volume&gt;&lt;number&gt;2&lt;/number&gt;&lt;edition&gt;2013/07/31&lt;/edition&gt;&lt;keywords&gt;&lt;keyword&gt;Continuity of Patient Care&lt;/keyword&gt;&lt;keyword&gt;England&lt;/keyword&gt;&lt;keyword&gt;Humans&lt;/keyword&gt;&lt;keyword&gt;Medical Errors&lt;/keyword&gt;&lt;keyword&gt;National Health Programs/standards&lt;/keyword&gt;&lt;keyword&gt;*Nurse-Patient Relations&lt;/keyword&gt;&lt;keyword&gt;Nursing Staff, Hospital/*supply &amp;amp; distribution&lt;/keyword&gt;&lt;keyword&gt;Patient Care Planning&lt;/keyword&gt;&lt;keyword&gt;Patient Education as Topic&lt;/keyword&gt;&lt;keyword&gt;*Quality of Health Care&lt;/keyword&gt;&lt;keyword&gt;Work Schedule Tolerance&lt;/keyword&gt;&lt;keyword&gt;*Workload&lt;/keyword&gt;&lt;keyword&gt;Health policy&lt;/keyword&gt;&lt;keyword&gt;Nurses&lt;/keyword&gt;&lt;keyword&gt;Patient safety&lt;/keyword&gt;&lt;keyword&gt;Risk management&lt;/keyword&gt;&lt;/keywords&gt;&lt;dates&gt;&lt;year&gt;2014&lt;/year&gt;&lt;pub-dates&gt;&lt;date&gt;Feb&lt;/date&gt;&lt;/pub-dates&gt;&lt;/dates&gt;&lt;isbn&gt;2044-5423 (Electronic)&amp;#xD;2044-5415 (Linking)&lt;/isbn&gt;&lt;accession-num&gt;23898215&lt;/accession-num&gt;&lt;urls&gt;&lt;related-urls&gt;&lt;url&gt;https://www.ncbi.nlm.nih.gov/pubmed/23898215&lt;/url&gt;&lt;/related-urls&gt;&lt;/urls&gt;&lt;custom2&gt;PMC3913111&lt;/custom2&gt;&lt;electronic-resource-num&gt;10.1136/bmjqs-2012-001767&lt;/electronic-resource-num&gt;&lt;/record&gt;&lt;/Cite&gt;&lt;/EndNote&gt;</w:instrText>
      </w:r>
      <w:r w:rsidR="00EB21F8">
        <w:rPr>
          <w:rFonts w:ascii="Calibri" w:eastAsia="Calibri" w:hAnsi="Calibri" w:cs="Times New Roman"/>
          <w:lang w:val="en-GB"/>
        </w:rPr>
        <w:fldChar w:fldCharType="separate"/>
      </w:r>
      <w:r w:rsidR="006D352A">
        <w:rPr>
          <w:rFonts w:ascii="Calibri" w:eastAsia="Calibri" w:hAnsi="Calibri" w:cs="Times New Roman"/>
          <w:noProof/>
          <w:lang w:val="en-GB"/>
        </w:rPr>
        <w:t>(31)</w:t>
      </w:r>
      <w:r w:rsidR="00EB21F8">
        <w:rPr>
          <w:rFonts w:ascii="Calibri" w:eastAsia="Calibri" w:hAnsi="Calibri" w:cs="Times New Roman"/>
          <w:lang w:val="en-GB"/>
        </w:rPr>
        <w:fldChar w:fldCharType="end"/>
      </w:r>
      <w:r w:rsidR="00EB21F8">
        <w:rPr>
          <w:rFonts w:ascii="Calibri" w:eastAsia="Calibri" w:hAnsi="Calibri" w:cs="Times New Roman"/>
          <w:lang w:val="en-GB"/>
        </w:rPr>
        <w:t xml:space="preserve"> </w:t>
      </w:r>
      <w:r w:rsidR="00315074">
        <w:rPr>
          <w:rFonts w:ascii="Calibri" w:eastAsia="Calibri" w:hAnsi="Calibri" w:cs="Times New Roman"/>
          <w:lang w:val="en-GB"/>
        </w:rPr>
        <w:t xml:space="preserve">refers to </w:t>
      </w:r>
      <w:r w:rsidR="00EB21F8">
        <w:rPr>
          <w:rFonts w:ascii="Calibri" w:eastAsia="Calibri" w:hAnsi="Calibri" w:cs="Times New Roman"/>
          <w:lang w:val="en-GB"/>
        </w:rPr>
        <w:t xml:space="preserve">care that was deemed necessary but was not completed during a worked shift. </w:t>
      </w:r>
      <w:r w:rsidR="00721DE6">
        <w:rPr>
          <w:rFonts w:ascii="Calibri" w:eastAsia="Calibri" w:hAnsi="Calibri" w:cs="Times New Roman"/>
          <w:lang w:val="en-GB"/>
        </w:rPr>
        <w:t>This could include</w:t>
      </w:r>
      <w:r w:rsidR="00315074">
        <w:rPr>
          <w:rFonts w:ascii="Calibri" w:eastAsia="Calibri" w:hAnsi="Calibri" w:cs="Times New Roman"/>
          <w:lang w:val="en-GB"/>
        </w:rPr>
        <w:t xml:space="preserve"> not administering medication at the right time, not monitoring patients’ vital signs, </w:t>
      </w:r>
      <w:r w:rsidR="0001236B">
        <w:rPr>
          <w:rFonts w:ascii="Calibri" w:eastAsia="Calibri" w:hAnsi="Calibri" w:cs="Times New Roman"/>
          <w:lang w:val="en-GB"/>
        </w:rPr>
        <w:lastRenderedPageBreak/>
        <w:t xml:space="preserve">and </w:t>
      </w:r>
      <w:r w:rsidR="00315074">
        <w:rPr>
          <w:rFonts w:ascii="Calibri" w:eastAsia="Calibri" w:hAnsi="Calibri" w:cs="Times New Roman"/>
          <w:lang w:val="en-GB"/>
        </w:rPr>
        <w:t xml:space="preserve">failing to </w:t>
      </w:r>
      <w:r w:rsidR="0001236B">
        <w:rPr>
          <w:rFonts w:ascii="Calibri" w:eastAsia="Calibri" w:hAnsi="Calibri" w:cs="Times New Roman"/>
          <w:lang w:val="en-GB"/>
        </w:rPr>
        <w:t>talk</w:t>
      </w:r>
      <w:r w:rsidR="00315074">
        <w:rPr>
          <w:rFonts w:ascii="Calibri" w:eastAsia="Calibri" w:hAnsi="Calibri" w:cs="Times New Roman"/>
          <w:lang w:val="en-GB"/>
        </w:rPr>
        <w:t xml:space="preserve"> to patients about their care.</w:t>
      </w:r>
      <w:r w:rsidR="00AC1E2C">
        <w:rPr>
          <w:rFonts w:ascii="Calibri" w:eastAsia="Calibri" w:hAnsi="Calibri" w:cs="Times New Roman"/>
          <w:lang w:val="en-GB"/>
        </w:rPr>
        <w:t xml:space="preserve"> </w:t>
      </w:r>
      <w:r w:rsidR="006A4263">
        <w:rPr>
          <w:rFonts w:ascii="Calibri" w:eastAsia="Calibri" w:hAnsi="Calibri" w:cs="Times New Roman"/>
          <w:lang w:val="en-GB"/>
        </w:rPr>
        <w:t>While</w:t>
      </w:r>
      <w:r w:rsidR="009D728E">
        <w:rPr>
          <w:rFonts w:ascii="Calibri" w:eastAsia="Calibri" w:hAnsi="Calibri" w:cs="Times New Roman"/>
          <w:lang w:val="en-GB"/>
        </w:rPr>
        <w:t xml:space="preserve"> some level of care omission may be inevita</w:t>
      </w:r>
      <w:r w:rsidR="006A4263">
        <w:rPr>
          <w:rFonts w:ascii="Calibri" w:eastAsia="Calibri" w:hAnsi="Calibri" w:cs="Times New Roman"/>
          <w:lang w:val="en-GB"/>
        </w:rPr>
        <w:t>ble, i</w:t>
      </w:r>
      <w:r w:rsidR="009D728E">
        <w:rPr>
          <w:rFonts w:ascii="Calibri" w:eastAsia="Calibri" w:hAnsi="Calibri" w:cs="Times New Roman"/>
          <w:lang w:val="en-GB"/>
        </w:rPr>
        <w:t xml:space="preserve">f long shifts improve </w:t>
      </w:r>
      <w:r w:rsidR="0001236B">
        <w:rPr>
          <w:rFonts w:ascii="Calibri" w:eastAsia="Calibri" w:hAnsi="Calibri" w:cs="Times New Roman"/>
          <w:lang w:val="en-GB"/>
        </w:rPr>
        <w:t xml:space="preserve">efficiency, </w:t>
      </w:r>
      <w:r w:rsidR="006A4263">
        <w:rPr>
          <w:rFonts w:ascii="Calibri" w:eastAsia="Calibri" w:hAnsi="Calibri" w:cs="Times New Roman"/>
          <w:lang w:val="en-GB"/>
        </w:rPr>
        <w:t xml:space="preserve">the rate of missed care should be </w:t>
      </w:r>
      <w:r w:rsidR="0058268E">
        <w:rPr>
          <w:rFonts w:ascii="Calibri" w:eastAsia="Calibri" w:hAnsi="Calibri" w:cs="Times New Roman"/>
          <w:lang w:val="en-GB"/>
        </w:rPr>
        <w:t>unaffected</w:t>
      </w:r>
      <w:r w:rsidR="00621040">
        <w:rPr>
          <w:rFonts w:ascii="Calibri" w:eastAsia="Calibri" w:hAnsi="Calibri" w:cs="Times New Roman"/>
          <w:lang w:val="en-GB"/>
        </w:rPr>
        <w:t xml:space="preserve"> for a given </w:t>
      </w:r>
      <w:r w:rsidR="0067539E">
        <w:rPr>
          <w:rFonts w:ascii="Calibri" w:eastAsia="Calibri" w:hAnsi="Calibri" w:cs="Times New Roman"/>
          <w:lang w:val="en-GB"/>
        </w:rPr>
        <w:t>staff to patient ratio</w:t>
      </w:r>
      <w:r w:rsidR="00E2667E">
        <w:rPr>
          <w:rFonts w:ascii="Calibri" w:eastAsia="Calibri" w:hAnsi="Calibri" w:cs="Times New Roman"/>
          <w:lang w:val="en-GB"/>
        </w:rPr>
        <w:t>,</w:t>
      </w:r>
      <w:r w:rsidR="0058268E">
        <w:rPr>
          <w:rFonts w:ascii="Calibri" w:eastAsia="Calibri" w:hAnsi="Calibri" w:cs="Times New Roman"/>
          <w:lang w:val="en-GB"/>
        </w:rPr>
        <w:t xml:space="preserve"> or reduced</w:t>
      </w:r>
      <w:r w:rsidR="0067539E">
        <w:rPr>
          <w:rFonts w:ascii="Calibri" w:eastAsia="Calibri" w:hAnsi="Calibri" w:cs="Times New Roman"/>
          <w:lang w:val="en-GB"/>
        </w:rPr>
        <w:t xml:space="preserve"> if total hours are the same</w:t>
      </w:r>
      <w:r w:rsidR="0058268E">
        <w:rPr>
          <w:rFonts w:ascii="Calibri" w:eastAsia="Calibri" w:hAnsi="Calibri" w:cs="Times New Roman"/>
          <w:lang w:val="en-GB"/>
        </w:rPr>
        <w:t>, assuming other inputs are unchanged.</w:t>
      </w:r>
      <w:r w:rsidR="00315074">
        <w:rPr>
          <w:rFonts w:ascii="Calibri" w:eastAsia="Calibri" w:hAnsi="Calibri" w:cs="Times New Roman"/>
          <w:lang w:val="en-GB"/>
        </w:rPr>
        <w:t xml:space="preserve"> </w:t>
      </w:r>
      <w:r w:rsidR="007673B8">
        <w:rPr>
          <w:rFonts w:ascii="Calibri" w:eastAsia="Calibri" w:hAnsi="Calibri" w:cs="Times New Roman"/>
          <w:lang w:val="en-GB"/>
        </w:rPr>
        <w:t>Contrary to this expectation, r</w:t>
      </w:r>
      <w:r w:rsidR="00C671C7">
        <w:rPr>
          <w:rFonts w:ascii="Calibri" w:eastAsia="Calibri" w:hAnsi="Calibri" w:cs="Times New Roman"/>
          <w:lang w:val="en-GB"/>
        </w:rPr>
        <w:t xml:space="preserve">esearch drawing on </w:t>
      </w:r>
      <w:r w:rsidR="007673B8">
        <w:rPr>
          <w:rFonts w:ascii="Calibri" w:eastAsia="Calibri" w:hAnsi="Calibri" w:cs="Times New Roman"/>
          <w:lang w:val="en-GB"/>
        </w:rPr>
        <w:t xml:space="preserve">a survey of </w:t>
      </w:r>
      <w:r w:rsidR="00C671C7">
        <w:rPr>
          <w:rFonts w:ascii="Calibri" w:eastAsia="Calibri" w:hAnsi="Calibri" w:cs="Times New Roman"/>
          <w:lang w:val="en-GB"/>
        </w:rPr>
        <w:t>more than 3</w:t>
      </w:r>
      <w:r w:rsidR="0041010E">
        <w:rPr>
          <w:rFonts w:ascii="Calibri" w:eastAsia="Calibri" w:hAnsi="Calibri" w:cs="Times New Roman"/>
          <w:lang w:val="en-GB"/>
        </w:rPr>
        <w:t>0</w:t>
      </w:r>
      <w:r w:rsidR="00C671C7">
        <w:rPr>
          <w:rFonts w:ascii="Calibri" w:eastAsia="Calibri" w:hAnsi="Calibri" w:cs="Times New Roman"/>
          <w:lang w:val="en-GB"/>
        </w:rPr>
        <w:t xml:space="preserve">,000 nurses across 12 European countries </w:t>
      </w:r>
      <w:r w:rsidR="00CD3F96">
        <w:rPr>
          <w:rFonts w:ascii="Calibri" w:eastAsia="Calibri" w:hAnsi="Calibri" w:cs="Times New Roman"/>
          <w:lang w:val="en-GB"/>
        </w:rPr>
        <w:t xml:space="preserve">found that </w:t>
      </w:r>
      <w:r w:rsidR="00421E68">
        <w:rPr>
          <w:rFonts w:ascii="Calibri" w:eastAsia="Calibri" w:hAnsi="Calibri" w:cs="Times New Roman"/>
          <w:lang w:val="en-GB"/>
        </w:rPr>
        <w:t xml:space="preserve">after controlling for the patient to nurse ratio, </w:t>
      </w:r>
      <w:r w:rsidR="00CD3F96">
        <w:rPr>
          <w:rFonts w:ascii="Calibri" w:eastAsia="Calibri" w:hAnsi="Calibri" w:cs="Times New Roman"/>
          <w:lang w:val="en-GB"/>
        </w:rPr>
        <w:t xml:space="preserve">higher rates of care activities left undone </w:t>
      </w:r>
      <w:r w:rsidR="007673B8">
        <w:rPr>
          <w:rFonts w:ascii="Calibri" w:eastAsia="Calibri" w:hAnsi="Calibri" w:cs="Times New Roman"/>
          <w:lang w:val="en-GB"/>
        </w:rPr>
        <w:t>were reported by nurses</w:t>
      </w:r>
      <w:r w:rsidR="00E345FF">
        <w:rPr>
          <w:rFonts w:ascii="Calibri" w:eastAsia="Calibri" w:hAnsi="Calibri" w:cs="Times New Roman"/>
          <w:lang w:val="en-GB"/>
        </w:rPr>
        <w:t xml:space="preserve"> </w:t>
      </w:r>
      <w:r w:rsidR="007673B8">
        <w:rPr>
          <w:rFonts w:ascii="Calibri" w:eastAsia="Calibri" w:hAnsi="Calibri" w:cs="Times New Roman"/>
          <w:lang w:val="en-GB"/>
        </w:rPr>
        <w:t xml:space="preserve">working 12-hour shifts, </w:t>
      </w:r>
      <w:r w:rsidR="00CD3F96">
        <w:rPr>
          <w:rFonts w:ascii="Calibri" w:eastAsia="Calibri" w:hAnsi="Calibri" w:cs="Times New Roman"/>
          <w:lang w:val="en-GB"/>
        </w:rPr>
        <w:t>compared to nurses working 8-hour shifts</w:t>
      </w:r>
      <w:r w:rsidR="00182F49">
        <w:rPr>
          <w:rFonts w:ascii="Calibri" w:eastAsia="Calibri" w:hAnsi="Calibri" w:cs="Times New Roman"/>
          <w:lang w:val="en-GB"/>
        </w:rPr>
        <w:t>.</w:t>
      </w:r>
      <w:r w:rsidR="00CD3F96">
        <w:rPr>
          <w:rFonts w:ascii="Calibri" w:eastAsia="Calibri" w:hAnsi="Calibri" w:cs="Times New Roman"/>
          <w:lang w:val="en-GB"/>
        </w:rPr>
        <w:fldChar w:fldCharType="begin">
          <w:fldData xml:space="preserve">PEVuZE5vdGU+PENpdGU+PEF1dGhvcj5HcmlmZml0aHM8L0F1dGhvcj48WWVhcj4yMDE0PC9ZZWFy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</w:fldData>
        </w:fldChar>
      </w:r>
      <w:r w:rsidR="006D352A">
        <w:rPr>
          <w:rFonts w:ascii="Calibri" w:eastAsia="Calibri" w:hAnsi="Calibri" w:cs="Times New Roman"/>
          <w:lang w:val="en-GB"/>
        </w:rPr>
        <w:instrText xml:space="preserve"> ADDIN EN.CITE </w:instrText>
      </w:r>
      <w:r w:rsidR="006D352A">
        <w:rPr>
          <w:rFonts w:ascii="Calibri" w:eastAsia="Calibri" w:hAnsi="Calibri" w:cs="Times New Roman"/>
          <w:lang w:val="en-GB"/>
        </w:rPr>
        <w:fldChar w:fldCharType="begin">
          <w:fldData xml:space="preserve">PEVuZE5vdGU+PENpdGU+PEF1dGhvcj5HcmlmZml0aHM8L0F1dGhvcj48WWVhcj4yMDE0PC9ZZWFy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</w:fldData>
        </w:fldChar>
      </w:r>
      <w:r w:rsidR="006D352A">
        <w:rPr>
          <w:rFonts w:ascii="Calibri" w:eastAsia="Calibri" w:hAnsi="Calibri" w:cs="Times New Roman"/>
          <w:lang w:val="en-GB"/>
        </w:rPr>
        <w:instrText xml:space="preserve"> ADDIN EN.CITE.DATA </w:instrText>
      </w:r>
      <w:r w:rsidR="006D352A">
        <w:rPr>
          <w:rFonts w:ascii="Calibri" w:eastAsia="Calibri" w:hAnsi="Calibri" w:cs="Times New Roman"/>
          <w:lang w:val="en-GB"/>
        </w:rPr>
      </w:r>
      <w:r w:rsidR="006D352A">
        <w:rPr>
          <w:rFonts w:ascii="Calibri" w:eastAsia="Calibri" w:hAnsi="Calibri" w:cs="Times New Roman"/>
          <w:lang w:val="en-GB"/>
        </w:rPr>
        <w:fldChar w:fldCharType="end"/>
      </w:r>
      <w:r w:rsidR="00CD3F96">
        <w:rPr>
          <w:rFonts w:ascii="Calibri" w:eastAsia="Calibri" w:hAnsi="Calibri" w:cs="Times New Roman"/>
          <w:lang w:val="en-GB"/>
        </w:rPr>
      </w:r>
      <w:r w:rsidR="00CD3F96">
        <w:rPr>
          <w:rFonts w:ascii="Calibri" w:eastAsia="Calibri" w:hAnsi="Calibri" w:cs="Times New Roman"/>
          <w:lang w:val="en-GB"/>
        </w:rPr>
        <w:fldChar w:fldCharType="separate"/>
      </w:r>
      <w:r w:rsidR="006D352A">
        <w:rPr>
          <w:rFonts w:ascii="Calibri" w:eastAsia="Calibri" w:hAnsi="Calibri" w:cs="Times New Roman"/>
          <w:noProof/>
          <w:lang w:val="en-GB"/>
        </w:rPr>
        <w:t>(1, 32)</w:t>
      </w:r>
      <w:r w:rsidR="00CD3F96">
        <w:rPr>
          <w:rFonts w:ascii="Calibri" w:eastAsia="Calibri" w:hAnsi="Calibri" w:cs="Times New Roman"/>
          <w:lang w:val="en-GB"/>
        </w:rPr>
        <w:fldChar w:fldCharType="end"/>
      </w:r>
      <w:r w:rsidR="00CD3F96">
        <w:rPr>
          <w:rFonts w:ascii="Calibri" w:eastAsia="Calibri" w:hAnsi="Calibri" w:cs="Times New Roman"/>
          <w:lang w:val="en-GB"/>
        </w:rPr>
        <w:t xml:space="preserve"> </w:t>
      </w:r>
      <w:r w:rsidR="0041010E">
        <w:rPr>
          <w:rFonts w:ascii="Calibri" w:eastAsia="Calibri" w:hAnsi="Calibri" w:cs="Times New Roman"/>
          <w:lang w:val="en-GB"/>
        </w:rPr>
        <w:t>When considering</w:t>
      </w:r>
      <w:r w:rsidR="00CD3F96">
        <w:rPr>
          <w:rFonts w:ascii="Calibri" w:eastAsia="Calibri" w:hAnsi="Calibri" w:cs="Times New Roman"/>
          <w:lang w:val="en-GB"/>
        </w:rPr>
        <w:t xml:space="preserve"> </w:t>
      </w:r>
      <w:r w:rsidR="0041010E">
        <w:rPr>
          <w:rFonts w:ascii="Calibri" w:eastAsia="Calibri" w:hAnsi="Calibri" w:cs="Times New Roman"/>
          <w:lang w:val="en-GB"/>
        </w:rPr>
        <w:t xml:space="preserve">an objective measure of missed care – i.e. compliance with a </w:t>
      </w:r>
      <w:r w:rsidR="00CD3F96">
        <w:rPr>
          <w:rFonts w:ascii="Calibri" w:eastAsia="Calibri" w:hAnsi="Calibri" w:cs="Times New Roman"/>
          <w:lang w:val="en-GB"/>
        </w:rPr>
        <w:t>vital sig</w:t>
      </w:r>
      <w:r w:rsidR="00CF2B82">
        <w:rPr>
          <w:rFonts w:ascii="Calibri" w:eastAsia="Calibri" w:hAnsi="Calibri" w:cs="Times New Roman"/>
          <w:lang w:val="en-GB"/>
        </w:rPr>
        <w:t>n</w:t>
      </w:r>
      <w:r w:rsidR="00CD3F96">
        <w:rPr>
          <w:rFonts w:ascii="Calibri" w:eastAsia="Calibri" w:hAnsi="Calibri" w:cs="Times New Roman"/>
          <w:lang w:val="en-GB"/>
        </w:rPr>
        <w:t>s</w:t>
      </w:r>
      <w:r w:rsidR="0041010E">
        <w:rPr>
          <w:rFonts w:ascii="Calibri" w:eastAsia="Calibri" w:hAnsi="Calibri" w:cs="Times New Roman"/>
          <w:lang w:val="en-GB"/>
        </w:rPr>
        <w:t xml:space="preserve"> monitoring protocol,</w:t>
      </w:r>
      <w:r w:rsidR="00CD3F96">
        <w:rPr>
          <w:rFonts w:ascii="Calibri" w:eastAsia="Calibri" w:hAnsi="Calibri" w:cs="Times New Roman"/>
          <w:lang w:val="en-GB"/>
        </w:rPr>
        <w:t xml:space="preserve"> </w:t>
      </w:r>
      <w:r w:rsidR="00E345FF">
        <w:rPr>
          <w:rFonts w:ascii="Calibri" w:eastAsia="Calibri" w:hAnsi="Calibri" w:cs="Times New Roman"/>
          <w:lang w:val="en-GB"/>
        </w:rPr>
        <w:t xml:space="preserve">no </w:t>
      </w:r>
      <w:r w:rsidR="005537A4">
        <w:rPr>
          <w:rFonts w:ascii="Calibri" w:eastAsia="Calibri" w:hAnsi="Calibri" w:cs="Times New Roman"/>
          <w:lang w:val="en-GB"/>
        </w:rPr>
        <w:t xml:space="preserve">improvement </w:t>
      </w:r>
      <w:r w:rsidR="00075076">
        <w:rPr>
          <w:rFonts w:ascii="Calibri" w:eastAsia="Calibri" w:hAnsi="Calibri" w:cs="Times New Roman"/>
          <w:lang w:val="en-GB"/>
        </w:rPr>
        <w:t>i</w:t>
      </w:r>
      <w:r w:rsidR="005537A4">
        <w:rPr>
          <w:rFonts w:ascii="Calibri" w:eastAsia="Calibri" w:hAnsi="Calibri" w:cs="Times New Roman"/>
          <w:lang w:val="en-GB"/>
        </w:rPr>
        <w:t>n</w:t>
      </w:r>
      <w:r w:rsidR="00E345FF">
        <w:rPr>
          <w:rFonts w:ascii="Calibri" w:eastAsia="Calibri" w:hAnsi="Calibri" w:cs="Times New Roman"/>
          <w:lang w:val="en-GB"/>
        </w:rPr>
        <w:t xml:space="preserve"> compliance was found for registered nurses </w:t>
      </w:r>
      <w:r w:rsidR="005A017E">
        <w:rPr>
          <w:rFonts w:ascii="Calibri" w:eastAsia="Calibri" w:hAnsi="Calibri" w:cs="Times New Roman"/>
          <w:lang w:val="en-GB"/>
        </w:rPr>
        <w:t xml:space="preserve">working </w:t>
      </w:r>
      <w:r w:rsidR="00B80EC6">
        <w:rPr>
          <w:rFonts w:ascii="Calibri" w:eastAsia="Calibri" w:hAnsi="Calibri" w:cs="Times New Roman"/>
          <w:lang w:val="en-GB"/>
        </w:rPr>
        <w:t>more 12</w:t>
      </w:r>
      <w:r w:rsidR="006716FF">
        <w:rPr>
          <w:rFonts w:ascii="Calibri" w:eastAsia="Calibri" w:hAnsi="Calibri" w:cs="Times New Roman"/>
          <w:lang w:val="en-GB"/>
        </w:rPr>
        <w:t>-</w:t>
      </w:r>
      <w:r w:rsidR="00B80EC6">
        <w:rPr>
          <w:rFonts w:ascii="Calibri" w:eastAsia="Calibri" w:hAnsi="Calibri" w:cs="Times New Roman"/>
          <w:lang w:val="en-GB"/>
        </w:rPr>
        <w:t xml:space="preserve">hour shifts </w:t>
      </w:r>
      <w:r w:rsidR="00441AE6">
        <w:rPr>
          <w:rFonts w:ascii="Calibri" w:eastAsia="Calibri" w:hAnsi="Calibri" w:cs="Times New Roman"/>
          <w:lang w:val="en-GB"/>
        </w:rPr>
        <w:t xml:space="preserve">than their counterparts </w:t>
      </w:r>
      <w:r w:rsidR="00B80EC6">
        <w:rPr>
          <w:rFonts w:ascii="Calibri" w:eastAsia="Calibri" w:hAnsi="Calibri" w:cs="Times New Roman"/>
          <w:lang w:val="en-GB"/>
        </w:rPr>
        <w:t>(controlling for total hours)</w:t>
      </w:r>
      <w:r w:rsidR="00441AE6">
        <w:rPr>
          <w:rFonts w:ascii="Calibri" w:eastAsia="Calibri" w:hAnsi="Calibri" w:cs="Times New Roman"/>
          <w:lang w:val="en-GB"/>
        </w:rPr>
        <w:t>.</w:t>
      </w:r>
      <w:r w:rsidR="00281368">
        <w:rPr>
          <w:rFonts w:ascii="Calibri" w:eastAsia="Calibri" w:hAnsi="Calibri" w:cs="Times New Roman"/>
          <w:lang w:val="en-GB"/>
        </w:rPr>
        <w:fldChar w:fldCharType="begin">
          <w:fldData xml:space="preserve">PEVuZE5vdGU+PENpdGU+PEF1dGhvcj5EYWxsJmFwb3M7T3JhPC9BdXRob3I+PFllYXI+MjAxOTwv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</w:fldData>
        </w:fldChar>
      </w:r>
      <w:r w:rsidR="006D352A">
        <w:rPr>
          <w:rFonts w:ascii="Calibri" w:eastAsia="Calibri" w:hAnsi="Calibri" w:cs="Times New Roman"/>
          <w:lang w:val="en-GB"/>
        </w:rPr>
        <w:instrText xml:space="preserve"> ADDIN EN.CITE </w:instrText>
      </w:r>
      <w:r w:rsidR="006D352A">
        <w:rPr>
          <w:rFonts w:ascii="Calibri" w:eastAsia="Calibri" w:hAnsi="Calibri" w:cs="Times New Roman"/>
          <w:lang w:val="en-GB"/>
        </w:rPr>
        <w:fldChar w:fldCharType="begin">
          <w:fldData xml:space="preserve">PEVuZE5vdGU+PENpdGU+PEF1dGhvcj5EYWxsJmFwb3M7T3JhPC9BdXRob3I+PFllYXI+MjAxOTwv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</w:fldData>
        </w:fldChar>
      </w:r>
      <w:r w:rsidR="006D352A">
        <w:rPr>
          <w:rFonts w:ascii="Calibri" w:eastAsia="Calibri" w:hAnsi="Calibri" w:cs="Times New Roman"/>
          <w:lang w:val="en-GB"/>
        </w:rPr>
        <w:instrText xml:space="preserve"> ADDIN EN.CITE.DATA </w:instrText>
      </w:r>
      <w:r w:rsidR="006D352A">
        <w:rPr>
          <w:rFonts w:ascii="Calibri" w:eastAsia="Calibri" w:hAnsi="Calibri" w:cs="Times New Roman"/>
          <w:lang w:val="en-GB"/>
        </w:rPr>
      </w:r>
      <w:r w:rsidR="006D352A">
        <w:rPr>
          <w:rFonts w:ascii="Calibri" w:eastAsia="Calibri" w:hAnsi="Calibri" w:cs="Times New Roman"/>
          <w:lang w:val="en-GB"/>
        </w:rPr>
        <w:fldChar w:fldCharType="end"/>
      </w:r>
      <w:r w:rsidR="00281368">
        <w:rPr>
          <w:rFonts w:ascii="Calibri" w:eastAsia="Calibri" w:hAnsi="Calibri" w:cs="Times New Roman"/>
          <w:lang w:val="en-GB"/>
        </w:rPr>
      </w:r>
      <w:r w:rsidR="00281368">
        <w:rPr>
          <w:rFonts w:ascii="Calibri" w:eastAsia="Calibri" w:hAnsi="Calibri" w:cs="Times New Roman"/>
          <w:lang w:val="en-GB"/>
        </w:rPr>
        <w:fldChar w:fldCharType="separate"/>
      </w:r>
      <w:r w:rsidR="006D352A">
        <w:rPr>
          <w:rFonts w:ascii="Calibri" w:eastAsia="Calibri" w:hAnsi="Calibri" w:cs="Times New Roman"/>
          <w:noProof/>
          <w:lang w:val="en-GB"/>
        </w:rPr>
        <w:t>(33)</w:t>
      </w:r>
      <w:r w:rsidR="00281368">
        <w:rPr>
          <w:rFonts w:ascii="Calibri" w:eastAsia="Calibri" w:hAnsi="Calibri" w:cs="Times New Roman"/>
          <w:lang w:val="en-GB"/>
        </w:rPr>
        <w:fldChar w:fldCharType="end"/>
      </w:r>
      <w:r w:rsidR="001515C6">
        <w:rPr>
          <w:rFonts w:ascii="Calibri" w:eastAsia="Calibri" w:hAnsi="Calibri" w:cs="Times New Roman"/>
          <w:lang w:val="en-GB"/>
        </w:rPr>
        <w:t xml:space="preserve"> </w:t>
      </w:r>
      <w:r w:rsidR="0001236B">
        <w:rPr>
          <w:rFonts w:ascii="Calibri" w:eastAsia="Calibri" w:hAnsi="Calibri" w:cs="Times New Roman"/>
          <w:lang w:val="en-GB"/>
        </w:rPr>
        <w:t xml:space="preserve"> </w:t>
      </w:r>
    </w:p>
    <w:p w14:paraId="68B710F0" w14:textId="4E8450E3" w:rsidR="00D3733B" w:rsidRDefault="009172AC" w:rsidP="00D3733B">
      <w:pPr>
        <w:spacing w:line="360" w:lineRule="auto"/>
        <w:jc w:val="both"/>
        <w:rPr>
          <w:rFonts w:ascii="Calibri" w:eastAsia="Calibri" w:hAnsi="Calibri" w:cs="Times New Roman"/>
          <w:lang w:val="en-GB"/>
        </w:rPr>
      </w:pPr>
      <w:r>
        <w:rPr>
          <w:rFonts w:ascii="Calibri" w:eastAsia="Calibri" w:hAnsi="Calibri" w:cs="Times New Roman"/>
          <w:lang w:val="en-GB"/>
        </w:rPr>
        <w:t xml:space="preserve">Nonetheless, </w:t>
      </w:r>
      <w:r w:rsidR="0041010E">
        <w:rPr>
          <w:rFonts w:ascii="Calibri" w:eastAsia="Calibri" w:hAnsi="Calibri" w:cs="Times New Roman"/>
          <w:lang w:val="en-GB"/>
        </w:rPr>
        <w:t>the</w:t>
      </w:r>
      <w:r>
        <w:rPr>
          <w:rFonts w:ascii="Calibri" w:eastAsia="Calibri" w:hAnsi="Calibri" w:cs="Times New Roman"/>
          <w:lang w:val="en-GB"/>
        </w:rPr>
        <w:t xml:space="preserve"> association</w:t>
      </w:r>
      <w:r w:rsidR="0041010E">
        <w:rPr>
          <w:rFonts w:ascii="Calibri" w:eastAsia="Calibri" w:hAnsi="Calibri" w:cs="Times New Roman"/>
          <w:lang w:val="en-GB"/>
        </w:rPr>
        <w:t xml:space="preserve"> between long shifts and missed care is at least plausible</w:t>
      </w:r>
      <w:r>
        <w:rPr>
          <w:rFonts w:ascii="Calibri" w:eastAsia="Calibri" w:hAnsi="Calibri" w:cs="Times New Roman"/>
          <w:lang w:val="en-GB"/>
        </w:rPr>
        <w:t xml:space="preserve">, because </w:t>
      </w:r>
      <w:r w:rsidR="00E32896">
        <w:rPr>
          <w:rFonts w:ascii="Calibri" w:eastAsia="Calibri" w:hAnsi="Calibri" w:cs="Times New Roman"/>
          <w:lang w:val="en-GB"/>
        </w:rPr>
        <w:t xml:space="preserve">nurses </w:t>
      </w:r>
      <w:r>
        <w:rPr>
          <w:rFonts w:ascii="Calibri" w:eastAsia="Calibri" w:hAnsi="Calibri" w:cs="Times New Roman"/>
          <w:lang w:val="en-GB"/>
        </w:rPr>
        <w:t xml:space="preserve">might </w:t>
      </w:r>
      <w:r w:rsidR="00E32896">
        <w:rPr>
          <w:rFonts w:ascii="Calibri" w:eastAsia="Calibri" w:hAnsi="Calibri" w:cs="Times New Roman"/>
          <w:lang w:val="en-GB"/>
        </w:rPr>
        <w:t xml:space="preserve">need to pace themselves to </w:t>
      </w:r>
      <w:r w:rsidR="00E53639">
        <w:rPr>
          <w:rFonts w:ascii="Calibri" w:eastAsia="Calibri" w:hAnsi="Calibri" w:cs="Times New Roman"/>
          <w:lang w:val="en-GB"/>
        </w:rPr>
        <w:t>maintain energy</w:t>
      </w:r>
      <w:r w:rsidR="00E32896">
        <w:rPr>
          <w:rFonts w:ascii="Calibri" w:eastAsia="Calibri" w:hAnsi="Calibri" w:cs="Times New Roman"/>
          <w:lang w:val="en-GB"/>
        </w:rPr>
        <w:t xml:space="preserve"> throughout the shift. </w:t>
      </w:r>
      <w:r w:rsidR="00492B7F">
        <w:rPr>
          <w:rFonts w:ascii="Calibri" w:eastAsia="Calibri" w:hAnsi="Calibri" w:cs="Times New Roman"/>
          <w:lang w:val="en-GB"/>
        </w:rPr>
        <w:t xml:space="preserve">Nurses may slow </w:t>
      </w:r>
      <w:r w:rsidR="00E32896">
        <w:rPr>
          <w:rFonts w:ascii="Calibri" w:eastAsia="Calibri" w:hAnsi="Calibri" w:cs="Times New Roman"/>
          <w:lang w:val="en-GB"/>
        </w:rPr>
        <w:t>the level of activity</w:t>
      </w:r>
      <w:r w:rsidR="00613E20">
        <w:rPr>
          <w:rFonts w:ascii="Calibri" w:eastAsia="Calibri" w:hAnsi="Calibri" w:cs="Times New Roman"/>
          <w:lang w:val="en-GB"/>
        </w:rPr>
        <w:t xml:space="preserve"> </w:t>
      </w:r>
      <w:r w:rsidR="00492B7F">
        <w:rPr>
          <w:rFonts w:ascii="Calibri" w:eastAsia="Calibri" w:hAnsi="Calibri" w:cs="Times New Roman"/>
          <w:lang w:val="en-GB"/>
        </w:rPr>
        <w:t xml:space="preserve">down </w:t>
      </w:r>
      <w:r w:rsidR="00C31D65">
        <w:rPr>
          <w:rFonts w:ascii="Calibri" w:eastAsia="Calibri" w:hAnsi="Calibri" w:cs="Times New Roman"/>
          <w:lang w:val="en-GB"/>
        </w:rPr>
        <w:t>as the shift progresses</w:t>
      </w:r>
      <w:r w:rsidR="00A020F3">
        <w:rPr>
          <w:rFonts w:ascii="Calibri" w:eastAsia="Calibri" w:hAnsi="Calibri" w:cs="Times New Roman"/>
          <w:lang w:val="en-GB"/>
        </w:rPr>
        <w:t xml:space="preserve">, </w:t>
      </w:r>
      <w:r w:rsidR="003329C3">
        <w:rPr>
          <w:rFonts w:ascii="Calibri" w:eastAsia="Calibri" w:hAnsi="Calibri" w:cs="Times New Roman"/>
          <w:lang w:val="en-GB"/>
        </w:rPr>
        <w:t>either</w:t>
      </w:r>
      <w:r w:rsidR="00A020F3">
        <w:rPr>
          <w:rFonts w:ascii="Calibri" w:eastAsia="Calibri" w:hAnsi="Calibri" w:cs="Times New Roman"/>
          <w:lang w:val="en-GB"/>
        </w:rPr>
        <w:t xml:space="preserve"> as a direct result of fatigue or as a deliberate coun</w:t>
      </w:r>
      <w:r w:rsidR="005F65D2">
        <w:rPr>
          <w:rFonts w:ascii="Calibri" w:eastAsia="Calibri" w:hAnsi="Calibri" w:cs="Times New Roman"/>
          <w:lang w:val="en-GB"/>
        </w:rPr>
        <w:t>t</w:t>
      </w:r>
      <w:r w:rsidR="00A020F3">
        <w:rPr>
          <w:rFonts w:ascii="Calibri" w:eastAsia="Calibri" w:hAnsi="Calibri" w:cs="Times New Roman"/>
          <w:lang w:val="en-GB"/>
        </w:rPr>
        <w:t>ermeasure</w:t>
      </w:r>
      <w:r w:rsidR="005F65D2">
        <w:rPr>
          <w:rFonts w:ascii="Calibri" w:eastAsia="Calibri" w:hAnsi="Calibri" w:cs="Times New Roman"/>
          <w:lang w:val="en-GB"/>
        </w:rPr>
        <w:t xml:space="preserve"> to manage rising fatigue</w:t>
      </w:r>
      <w:r w:rsidR="00E32896">
        <w:rPr>
          <w:rFonts w:ascii="Calibri" w:eastAsia="Calibri" w:hAnsi="Calibri" w:cs="Times New Roman"/>
          <w:lang w:val="en-GB"/>
        </w:rPr>
        <w:t xml:space="preserve">. </w:t>
      </w:r>
      <w:r w:rsidR="00F37D60">
        <w:rPr>
          <w:rFonts w:ascii="Calibri" w:eastAsia="Calibri" w:hAnsi="Calibri" w:cs="Times New Roman"/>
          <w:lang w:val="en-GB"/>
        </w:rPr>
        <w:t>This has been reported by nurses who, after 12-</w:t>
      </w:r>
      <w:r w:rsidR="00F37D60" w:rsidRPr="00F37D60">
        <w:rPr>
          <w:rFonts w:ascii="Calibri" w:eastAsia="Calibri" w:hAnsi="Calibri" w:cs="Times New Roman"/>
          <w:lang w:val="en-GB"/>
        </w:rPr>
        <w:t xml:space="preserve">hour shifts </w:t>
      </w:r>
      <w:r w:rsidR="00F37D60">
        <w:rPr>
          <w:rFonts w:ascii="Calibri" w:eastAsia="Calibri" w:hAnsi="Calibri" w:cs="Times New Roman"/>
          <w:lang w:val="en-GB"/>
        </w:rPr>
        <w:t xml:space="preserve">were implemented, found they were leaving </w:t>
      </w:r>
      <w:r w:rsidR="00F37D60" w:rsidRPr="00F37D60">
        <w:rPr>
          <w:rFonts w:ascii="Calibri" w:eastAsia="Calibri" w:hAnsi="Calibri" w:cs="Times New Roman"/>
          <w:lang w:val="en-GB"/>
        </w:rPr>
        <w:t xml:space="preserve">some </w:t>
      </w:r>
      <w:r w:rsidR="00F37D60">
        <w:rPr>
          <w:rFonts w:ascii="Calibri" w:eastAsia="Calibri" w:hAnsi="Calibri" w:cs="Times New Roman"/>
          <w:lang w:val="en-GB"/>
        </w:rPr>
        <w:t>care activities</w:t>
      </w:r>
      <w:r w:rsidR="00F37D60" w:rsidRPr="00F37D60">
        <w:rPr>
          <w:rFonts w:ascii="Calibri" w:eastAsia="Calibri" w:hAnsi="Calibri" w:cs="Times New Roman"/>
          <w:lang w:val="en-GB"/>
        </w:rPr>
        <w:t xml:space="preserve"> incomplete because of</w:t>
      </w:r>
      <w:r w:rsidR="00F37D60">
        <w:rPr>
          <w:rFonts w:ascii="Calibri" w:eastAsia="Calibri" w:hAnsi="Calibri" w:cs="Times New Roman"/>
          <w:lang w:val="en-GB"/>
        </w:rPr>
        <w:t xml:space="preserve"> </w:t>
      </w:r>
      <w:r w:rsidR="00F37D60" w:rsidRPr="00F37D60">
        <w:rPr>
          <w:rFonts w:ascii="Calibri" w:eastAsia="Calibri" w:hAnsi="Calibri" w:cs="Times New Roman"/>
          <w:lang w:val="en-GB"/>
        </w:rPr>
        <w:t>the intensity of</w:t>
      </w:r>
      <w:r w:rsidR="00F37D60">
        <w:rPr>
          <w:rFonts w:ascii="Calibri" w:eastAsia="Calibri" w:hAnsi="Calibri" w:cs="Times New Roman"/>
          <w:lang w:val="en-GB"/>
        </w:rPr>
        <w:t xml:space="preserve"> </w:t>
      </w:r>
      <w:r w:rsidR="00F37D60" w:rsidRPr="00F37D60">
        <w:rPr>
          <w:rFonts w:ascii="Calibri" w:eastAsia="Calibri" w:hAnsi="Calibri" w:cs="Times New Roman"/>
          <w:lang w:val="en-GB"/>
        </w:rPr>
        <w:t>work over an extended period of</w:t>
      </w:r>
      <w:r w:rsidR="00F37D60">
        <w:rPr>
          <w:rFonts w:ascii="Calibri" w:eastAsia="Calibri" w:hAnsi="Calibri" w:cs="Times New Roman"/>
          <w:lang w:val="en-GB"/>
        </w:rPr>
        <w:t xml:space="preserve"> </w:t>
      </w:r>
      <w:r w:rsidR="00F37D60" w:rsidRPr="00F37D60">
        <w:rPr>
          <w:rFonts w:ascii="Calibri" w:eastAsia="Calibri" w:hAnsi="Calibri" w:cs="Times New Roman"/>
          <w:lang w:val="en-GB"/>
        </w:rPr>
        <w:t>time</w:t>
      </w:r>
      <w:r w:rsidR="00F37D60">
        <w:rPr>
          <w:rFonts w:ascii="Calibri" w:eastAsia="Calibri" w:hAnsi="Calibri" w:cs="Times New Roman"/>
          <w:lang w:val="en-GB"/>
        </w:rPr>
        <w:t>.</w:t>
      </w:r>
      <w:r w:rsidR="00F37D60">
        <w:rPr>
          <w:rFonts w:ascii="Calibri" w:eastAsia="Calibri" w:hAnsi="Calibri" w:cs="Times New Roman"/>
          <w:lang w:val="en-GB"/>
        </w:rPr>
        <w:fldChar w:fldCharType="begin"/>
      </w:r>
      <w:r w:rsidR="00045006">
        <w:rPr>
          <w:rFonts w:ascii="Calibri" w:eastAsia="Calibri" w:hAnsi="Calibri" w:cs="Times New Roman"/>
          <w:lang w:val="en-GB"/>
        </w:rPr>
        <w:instrText xml:space="preserve"> ADDIN EN.CITE &lt;EndNote&gt;&lt;Cite&gt;&lt;Author&gt;Suter&lt;/Author&gt;&lt;Year&gt;2020&lt;/Year&gt;&lt;RecNum&gt;1379&lt;/RecNum&gt;&lt;DisplayText&gt;(34)&lt;/DisplayText&gt;&lt;record&gt;&lt;rec-number&gt;1379&lt;/rec-number&gt;&lt;foreign-keys&gt;&lt;key app="EN" db-id="9z25saraxzrexjevsw8x9pto22x9azzfvrtt" timestamp="1639070217"&gt;1379&lt;/key&gt;&lt;/foreign-keys&gt;&lt;ref-type name="Journal Article"&gt;17&lt;/ref-type&gt;&lt;contributors&gt;&lt;authors&gt;&lt;author&gt;Suter, J.&lt;/author&gt;&lt;author&gt;Kowalski, T.&lt;/author&gt;&lt;/authors&gt;&lt;/contributors&gt;&lt;auth-address&gt;The University of York Management School, University of York, York, United Kingdom&lt;/auth-address&gt;&lt;titles&gt;&lt;title&gt;The impact of extended shifts on strain-based work–life conflict: A qualitative analysis of the role of context on temporal processes of retroactive and anticipatory spillover&lt;/title&gt;&lt;secondary-title&gt;Human Resource Management Journal&lt;/secondary-title&gt;&lt;/titles&gt;&lt;periodical&gt;&lt;full-title&gt;Human Resource Management Journal&lt;/full-title&gt;&lt;/periodical&gt;&lt;keywords&gt;&lt;keyword&gt;12-h shifts&lt;/keyword&gt;&lt;keyword&gt;compressed work week&lt;/keyword&gt;&lt;keyword&gt;context&lt;/keyword&gt;&lt;keyword&gt;spillover&lt;/keyword&gt;&lt;keyword&gt;well-being&lt;/keyword&gt;&lt;keyword&gt;work–home interference&lt;/keyword&gt;&lt;keyword&gt;work–life conflict&lt;/keyword&gt;&lt;/keywords&gt;&lt;dates&gt;&lt;year&gt;2020&lt;/year&gt;&lt;/dates&gt;&lt;work-type&gt;Article&lt;/work-type&gt;&lt;urls&gt;&lt;related-urls&gt;&lt;url&gt;https://www.scopus.com/inward/record.uri?eid=2-s2.0-85090999463&amp;amp;doi=10.1111%2f1748-8583.12321&amp;amp;partnerID=40&amp;amp;md5=de60dbcabbcf07bc55aba05b8fa70bcf&lt;/url&gt;&lt;url&gt;https://onlinelibrary.wiley.com/doi/pdfdirect/10.1111/1748-8583.12321?download=true&lt;/url&gt;&lt;/related-urls&gt;&lt;/urls&gt;&lt;electronic-resource-num&gt;10.1111/1748-8583.12321&lt;/electronic-resource-num&gt;&lt;remote-database-name&gt;Scopus&lt;/remote-database-name&gt;&lt;/record&gt;&lt;/Cite&gt;&lt;/EndNote&gt;</w:instrText>
      </w:r>
      <w:r w:rsidR="00F37D60">
        <w:rPr>
          <w:rFonts w:ascii="Calibri" w:eastAsia="Calibri" w:hAnsi="Calibri" w:cs="Times New Roman"/>
          <w:lang w:val="en-GB"/>
        </w:rPr>
        <w:fldChar w:fldCharType="separate"/>
      </w:r>
      <w:r w:rsidR="00045006">
        <w:rPr>
          <w:rFonts w:ascii="Calibri" w:eastAsia="Calibri" w:hAnsi="Calibri" w:cs="Times New Roman"/>
          <w:noProof/>
          <w:lang w:val="en-GB"/>
        </w:rPr>
        <w:t>(34)</w:t>
      </w:r>
      <w:r w:rsidR="00F37D60">
        <w:rPr>
          <w:rFonts w:ascii="Calibri" w:eastAsia="Calibri" w:hAnsi="Calibri" w:cs="Times New Roman"/>
          <w:lang w:val="en-GB"/>
        </w:rPr>
        <w:fldChar w:fldCharType="end"/>
      </w:r>
      <w:r w:rsidR="00F37D60">
        <w:rPr>
          <w:rFonts w:ascii="Calibri" w:eastAsia="Calibri" w:hAnsi="Calibri" w:cs="Times New Roman"/>
          <w:lang w:val="en-GB"/>
        </w:rPr>
        <w:t xml:space="preserve"> A further countermeasure might be increasing the proportion of break length during the shift.</w:t>
      </w:r>
      <w:r w:rsidR="0041010E">
        <w:rPr>
          <w:rFonts w:ascii="Calibri" w:eastAsia="Calibri" w:hAnsi="Calibri" w:cs="Times New Roman"/>
          <w:lang w:val="en-GB"/>
        </w:rPr>
        <w:t xml:space="preserve"> </w:t>
      </w:r>
      <w:r w:rsidR="00F37D60">
        <w:rPr>
          <w:rFonts w:ascii="Calibri" w:eastAsia="Calibri" w:hAnsi="Calibri" w:cs="Times New Roman"/>
          <w:lang w:val="en-GB"/>
        </w:rPr>
        <w:t xml:space="preserve">A </w:t>
      </w:r>
      <w:r w:rsidR="0041010E">
        <w:rPr>
          <w:rFonts w:ascii="Calibri" w:eastAsia="Calibri" w:hAnsi="Calibri" w:cs="Times New Roman"/>
          <w:lang w:val="en-GB"/>
        </w:rPr>
        <w:t xml:space="preserve">pilot study </w:t>
      </w:r>
      <w:r w:rsidR="00E32896">
        <w:rPr>
          <w:rFonts w:ascii="Calibri" w:eastAsia="Calibri" w:hAnsi="Calibri" w:cs="Times New Roman"/>
          <w:lang w:val="en-GB"/>
        </w:rPr>
        <w:t xml:space="preserve">of </w:t>
      </w:r>
      <w:r w:rsidR="00405914">
        <w:rPr>
          <w:rFonts w:ascii="Calibri" w:eastAsia="Calibri" w:hAnsi="Calibri" w:cs="Times New Roman"/>
          <w:lang w:val="en-GB"/>
        </w:rPr>
        <w:t xml:space="preserve">24 nurses </w:t>
      </w:r>
      <w:r w:rsidR="0041010E">
        <w:rPr>
          <w:rFonts w:ascii="Calibri" w:eastAsia="Calibri" w:hAnsi="Calibri" w:cs="Times New Roman"/>
          <w:lang w:val="en-GB"/>
        </w:rPr>
        <w:t>found that a</w:t>
      </w:r>
      <w:r w:rsidR="00405914">
        <w:rPr>
          <w:rFonts w:ascii="Calibri" w:eastAsia="Calibri" w:hAnsi="Calibri" w:cs="Times New Roman"/>
          <w:lang w:val="en-GB"/>
        </w:rPr>
        <w:t xml:space="preserve">fter 12-hour shifts had been introduced, </w:t>
      </w:r>
      <w:r w:rsidR="00E32896">
        <w:rPr>
          <w:rFonts w:ascii="Calibri" w:eastAsia="Calibri" w:hAnsi="Calibri" w:cs="Times New Roman"/>
          <w:lang w:val="en-GB"/>
        </w:rPr>
        <w:t xml:space="preserve">the proportion of break </w:t>
      </w:r>
      <w:r w:rsidR="00F37D60">
        <w:rPr>
          <w:rFonts w:ascii="Calibri" w:eastAsia="Calibri" w:hAnsi="Calibri" w:cs="Times New Roman"/>
          <w:lang w:val="en-GB"/>
        </w:rPr>
        <w:t xml:space="preserve">time (as opposed to </w:t>
      </w:r>
      <w:r w:rsidR="006A5AAA">
        <w:rPr>
          <w:rFonts w:ascii="Calibri" w:eastAsia="Calibri" w:hAnsi="Calibri" w:cs="Times New Roman"/>
          <w:lang w:val="en-GB"/>
        </w:rPr>
        <w:t xml:space="preserve">total break time which is expected to increase with longer shifts) </w:t>
      </w:r>
      <w:r w:rsidR="00405914">
        <w:rPr>
          <w:rFonts w:ascii="Calibri" w:eastAsia="Calibri" w:hAnsi="Calibri" w:cs="Times New Roman"/>
          <w:lang w:val="en-GB"/>
        </w:rPr>
        <w:t xml:space="preserve">had </w:t>
      </w:r>
      <w:r w:rsidR="00E32896">
        <w:rPr>
          <w:rFonts w:ascii="Calibri" w:eastAsia="Calibri" w:hAnsi="Calibri" w:cs="Times New Roman"/>
          <w:lang w:val="en-GB"/>
        </w:rPr>
        <w:t xml:space="preserve">increased compared to </w:t>
      </w:r>
      <w:r w:rsidR="00405914">
        <w:rPr>
          <w:rFonts w:ascii="Calibri" w:eastAsia="Calibri" w:hAnsi="Calibri" w:cs="Times New Roman"/>
          <w:lang w:val="en-GB"/>
        </w:rPr>
        <w:t xml:space="preserve">that during </w:t>
      </w:r>
      <w:r w:rsidR="00E32896">
        <w:rPr>
          <w:rFonts w:ascii="Calibri" w:eastAsia="Calibri" w:hAnsi="Calibri" w:cs="Times New Roman"/>
          <w:lang w:val="en-GB"/>
        </w:rPr>
        <w:t>8-hour shifts</w:t>
      </w:r>
      <w:r w:rsidR="00405914">
        <w:rPr>
          <w:rFonts w:ascii="Calibri" w:eastAsia="Calibri" w:hAnsi="Calibri" w:cs="Times New Roman"/>
          <w:lang w:val="en-GB"/>
        </w:rPr>
        <w:t>.</w:t>
      </w:r>
      <w:r w:rsidR="00DF24CE" w:rsidRPr="00DF24CE">
        <w:rPr>
          <w:rFonts w:ascii="Calibri" w:eastAsia="Calibri" w:hAnsi="Calibri" w:cs="Times New Roman"/>
          <w:lang w:val="en-GB"/>
        </w:rPr>
        <w:fldChar w:fldCharType="begin"/>
      </w:r>
      <w:r w:rsidR="00F73C08">
        <w:rPr>
          <w:rFonts w:ascii="Calibri" w:eastAsia="Calibri" w:hAnsi="Calibri" w:cs="Times New Roman"/>
          <w:lang w:val="en-GB"/>
        </w:rPr>
        <w:instrText xml:space="preserve"> ADDIN EN.CITE &lt;EndNote&gt;&lt;Cite&gt;&lt;Author&gt;Ose&lt;/Author&gt;&lt;Year&gt;2019&lt;/Year&gt;&lt;RecNum&gt;1410&lt;/RecNum&gt;&lt;DisplayText&gt;(19)&lt;/DisplayText&gt;&lt;record&gt;&lt;rec-number&gt;1410&lt;/rec-number&gt;&lt;foreign-keys&gt;&lt;key app="EN" db-id="9z25saraxzrexjevsw8x9pto22x9azzfvrtt" timestamp="1626435559"&gt;1410&lt;/key&gt;&lt;/foreign-keys&gt;&lt;ref-type name="Journal Article"&gt;17&lt;/ref-type&gt;&lt;contributors&gt;&lt;authors&gt;&lt;author&gt;Ose, Solveig Osborg&lt;/author&gt;&lt;author&gt;Tjønnås, Maria Suong&lt;/author&gt;&lt;author&gt;Kaspersen, Silje Lill&lt;/author&gt;&lt;author&gt;Færevik, Hilde&lt;/author&gt;&lt;/authors&gt;&lt;/contributors&gt;&lt;titles&gt;&lt;title&gt;One-year trial of 12-hour shifts in a non-intensive care unit and an intensive care unit in a public hospital: a qualitative study of 24 nurses’ experiences&lt;/title&gt;&lt;secondary-title&gt;BMJ Open&lt;/secondary-title&gt;&lt;/titles&gt;&lt;periodical&gt;&lt;full-title&gt;BMJ Open&lt;/full-title&gt;&lt;/periodical&gt;&lt;pages&gt;e024292&lt;/pages&gt;&lt;volume&gt;9&lt;/volume&gt;&lt;number&gt;7&lt;/number&gt;&lt;dates&gt;&lt;year&gt;2019&lt;/year&gt;&lt;/dates&gt;&lt;urls&gt;&lt;related-urls&gt;&lt;url&gt;https://bmjopen.bmj.com/content/bmjopen/9/7/e024292.full.pdf&lt;/url&gt;&lt;/related-urls&gt;&lt;/urls&gt;&lt;electronic-resource-num&gt;10.1136/bmjopen-2018-024292&lt;/electronic-resource-num&gt;&lt;/record&gt;&lt;/Cite&gt;&lt;/EndNote&gt;</w:instrText>
      </w:r>
      <w:r w:rsidR="00DF24CE" w:rsidRPr="00DF24CE">
        <w:rPr>
          <w:rFonts w:ascii="Calibri" w:eastAsia="Calibri" w:hAnsi="Calibri" w:cs="Times New Roman"/>
          <w:lang w:val="en-GB"/>
        </w:rPr>
        <w:fldChar w:fldCharType="separate"/>
      </w:r>
      <w:r w:rsidR="00F73C08">
        <w:rPr>
          <w:rFonts w:ascii="Calibri" w:eastAsia="Calibri" w:hAnsi="Calibri" w:cs="Times New Roman"/>
          <w:noProof/>
          <w:lang w:val="en-GB"/>
        </w:rPr>
        <w:t>(19)</w:t>
      </w:r>
      <w:r w:rsidR="00DF24CE" w:rsidRPr="00DF24CE">
        <w:rPr>
          <w:rFonts w:ascii="Calibri" w:eastAsia="Calibri" w:hAnsi="Calibri" w:cs="Times New Roman"/>
          <w:lang w:val="en-GB"/>
        </w:rPr>
        <w:fldChar w:fldCharType="end"/>
      </w:r>
      <w:r w:rsidR="00E53639">
        <w:rPr>
          <w:rFonts w:ascii="Calibri" w:eastAsia="Calibri" w:hAnsi="Calibri" w:cs="Times New Roman"/>
          <w:lang w:val="en-GB"/>
        </w:rPr>
        <w:t xml:space="preserve"> Similarly, in a time-and-motion study of 10 wards, it was found that the amount of direct patient care had reduced under 12-hour shifts, </w:t>
      </w:r>
      <w:r w:rsidR="0031020C">
        <w:rPr>
          <w:rFonts w:ascii="Calibri" w:eastAsia="Calibri" w:hAnsi="Calibri" w:cs="Times New Roman"/>
          <w:lang w:val="en-GB"/>
        </w:rPr>
        <w:t>as demonstrated by nurses having</w:t>
      </w:r>
      <w:r w:rsidR="00E53639">
        <w:rPr>
          <w:rFonts w:ascii="Calibri" w:eastAsia="Calibri" w:hAnsi="Calibri" w:cs="Times New Roman"/>
          <w:lang w:val="en-GB"/>
        </w:rPr>
        <w:t xml:space="preserve"> </w:t>
      </w:r>
      <w:r w:rsidR="0031020C">
        <w:rPr>
          <w:rFonts w:ascii="Calibri" w:eastAsia="Calibri" w:hAnsi="Calibri" w:cs="Times New Roman"/>
          <w:lang w:val="en-GB"/>
        </w:rPr>
        <w:t>m</w:t>
      </w:r>
      <w:r w:rsidR="0031020C" w:rsidRPr="00DF24CE">
        <w:rPr>
          <w:rFonts w:ascii="Calibri" w:eastAsia="Calibri" w:hAnsi="Calibri" w:cs="Times New Roman"/>
          <w:lang w:val="en-GB"/>
        </w:rPr>
        <w:t xml:space="preserve">ore </w:t>
      </w:r>
      <w:r w:rsidR="00DF24CE" w:rsidRPr="00DF24CE">
        <w:rPr>
          <w:rFonts w:ascii="Calibri" w:eastAsia="Calibri" w:hAnsi="Calibri" w:cs="Times New Roman"/>
          <w:lang w:val="en-GB"/>
        </w:rPr>
        <w:t>unofficial breaks</w:t>
      </w:r>
      <w:r w:rsidR="0031020C">
        <w:rPr>
          <w:rFonts w:ascii="Calibri" w:eastAsia="Calibri" w:hAnsi="Calibri" w:cs="Times New Roman"/>
          <w:lang w:val="en-GB"/>
        </w:rPr>
        <w:t xml:space="preserve"> during the shift</w:t>
      </w:r>
      <w:r w:rsidR="0041010E">
        <w:rPr>
          <w:rFonts w:ascii="Calibri" w:eastAsia="Calibri" w:hAnsi="Calibri" w:cs="Times New Roman"/>
          <w:lang w:val="en-GB"/>
        </w:rPr>
        <w:t>.</w:t>
      </w:r>
      <w:r w:rsidR="00DF24CE" w:rsidRPr="00DF24CE">
        <w:rPr>
          <w:rFonts w:ascii="Calibri" w:eastAsia="Calibri" w:hAnsi="Calibri" w:cs="Times New Roman"/>
          <w:lang w:val="en-GB"/>
        </w:rPr>
        <w:fldChar w:fldCharType="begin"/>
      </w:r>
      <w:r w:rsidR="00045006">
        <w:rPr>
          <w:rFonts w:ascii="Calibri" w:eastAsia="Calibri" w:hAnsi="Calibri" w:cs="Times New Roman"/>
          <w:lang w:val="en-GB"/>
        </w:rPr>
        <w:instrText xml:space="preserve"> ADDIN EN.CITE &lt;EndNote&gt;&lt;Cite&gt;&lt;Author&gt;Reid&lt;/Author&gt;&lt;Year&gt;1993&lt;/Year&gt;&lt;RecNum&gt;560&lt;/RecNum&gt;&lt;DisplayText&gt;(35)&lt;/DisplayText&gt;&lt;record&gt;&lt;rec-number&gt;560&lt;/rec-number&gt;&lt;foreign-keys&gt;&lt;key app="EN" db-id="9z25saraxzrexjevsw8x9pto22x9azzfvrtt" timestamp="1515778467"&gt;560&lt;/key&gt;&lt;/foreign-keys&gt;&lt;ref-type name="Journal Article"&gt;17&lt;/ref-type&gt;&lt;contributors&gt;&lt;authors&gt;&lt;author&gt;Reid, N.&lt;/author&gt;&lt;author&gt;Robinson, G.&lt;/author&gt;&lt;author&gt;Todd, C.&lt;/author&gt;&lt;/authors&gt;&lt;/contributors&gt;&lt;auth-address&gt;School of Health and Social Sciences, Coventry University, U.K.&lt;/auth-address&gt;&lt;titles&gt;&lt;title&gt;The quantity of nursing care on wards working 8- and 12-hour shifts&lt;/title&gt;&lt;secondary-title&gt;Int J Nurs Stud&lt;/secondary-title&gt;&lt;/titles&gt;&lt;periodical&gt;&lt;full-title&gt;International Journal of Nursing Studies&lt;/full-title&gt;&lt;abbr-1&gt;Int. J. Nurs. Stud.&lt;/abbr-1&gt;&lt;abbr-2&gt;Int J Nurs Stud&lt;/abbr-2&gt;&lt;/periodical&gt;&lt;pages&gt;403-13&lt;/pages&gt;&lt;volume&gt;30&lt;/volume&gt;&lt;number&gt;5&lt;/number&gt;&lt;edition&gt;1993/10/01&lt;/edition&gt;&lt;keywords&gt;&lt;keyword&gt;*Hospital Units/organization &amp;amp; administration/statistics &amp;amp; numerical data&lt;/keyword&gt;&lt;keyword&gt;Humans&lt;/keyword&gt;&lt;keyword&gt;*Nursing Service, Hospital/organization &amp;amp; administration/statistics &amp;amp; numerical&lt;/keyword&gt;&lt;keyword&gt;data&lt;/keyword&gt;&lt;keyword&gt;*Personnel Staffing and Scheduling/organization &amp;amp; administration/statistics &amp;amp;&lt;/keyword&gt;&lt;keyword&gt;numerical data&lt;/keyword&gt;&lt;keyword&gt;Quality of Health Care/organization &amp;amp; administration/statistics &amp;amp; numerical data&lt;/keyword&gt;&lt;keyword&gt;Task Performance and Analysis&lt;/keyword&gt;&lt;keyword&gt;Time Factors&lt;/keyword&gt;&lt;keyword&gt;United Kingdom&lt;/keyword&gt;&lt;keyword&gt;Work Schedule Tolerance&lt;/keyword&gt;&lt;keyword&gt;Workforce&lt;/keyword&gt;&lt;/keywords&gt;&lt;dates&gt;&lt;year&gt;1993&lt;/year&gt;&lt;pub-dates&gt;&lt;date&gt;Oct&lt;/date&gt;&lt;/pub-dates&gt;&lt;/dates&gt;&lt;isbn&gt;0020-7489 (Print)&amp;#xD;0020-7489 (Linking)&lt;/isbn&gt;&lt;accession-num&gt;8225806&lt;/accession-num&gt;&lt;urls&gt;&lt;related-urls&gt;&lt;url&gt;https://www.ncbi.nlm.nih.gov/pubmed/8225806&lt;/url&gt;&lt;/related-urls&gt;&lt;/urls&gt;&lt;electronic-resource-num&gt;https://doi.org/10.1016/0020-7489(93)90050-5&lt;/electronic-resource-num&gt;&lt;/record&gt;&lt;/Cite&gt;&lt;/EndNote&gt;</w:instrText>
      </w:r>
      <w:r w:rsidR="00DF24CE" w:rsidRPr="00DF24CE">
        <w:rPr>
          <w:rFonts w:ascii="Calibri" w:eastAsia="Calibri" w:hAnsi="Calibri" w:cs="Times New Roman"/>
          <w:lang w:val="en-GB"/>
        </w:rPr>
        <w:fldChar w:fldCharType="separate"/>
      </w:r>
      <w:r w:rsidR="00045006">
        <w:rPr>
          <w:rFonts w:ascii="Calibri" w:eastAsia="Calibri" w:hAnsi="Calibri" w:cs="Times New Roman"/>
          <w:noProof/>
          <w:lang w:val="en-GB"/>
        </w:rPr>
        <w:t>(35)</w:t>
      </w:r>
      <w:r w:rsidR="00DF24CE" w:rsidRPr="00DF24CE">
        <w:rPr>
          <w:rFonts w:ascii="Calibri" w:eastAsia="Calibri" w:hAnsi="Calibri" w:cs="Times New Roman"/>
          <w:lang w:val="en-GB"/>
        </w:rPr>
        <w:fldChar w:fldCharType="end"/>
      </w:r>
      <w:r w:rsidR="0041010E">
        <w:rPr>
          <w:rFonts w:ascii="Calibri" w:eastAsia="Calibri" w:hAnsi="Calibri" w:cs="Times New Roman"/>
          <w:lang w:val="en-GB"/>
        </w:rPr>
        <w:t xml:space="preserve"> </w:t>
      </w:r>
      <w:r w:rsidR="00DA0D37">
        <w:rPr>
          <w:rFonts w:ascii="Calibri" w:eastAsia="Calibri" w:hAnsi="Calibri" w:cs="Times New Roman"/>
          <w:lang w:val="en-GB"/>
        </w:rPr>
        <w:t>Such time-and-motion studies would provide valuable evidence around the actual productivity of nurses under different shift systems, but there is a dearth of such studies in the current research landscape.</w:t>
      </w:r>
    </w:p>
    <w:p w14:paraId="496B47CC" w14:textId="379D274C" w:rsidR="001606C8" w:rsidRPr="001606C8" w:rsidRDefault="000C6BD8" w:rsidP="001606C8">
      <w:pPr>
        <w:spacing w:line="360" w:lineRule="auto"/>
        <w:jc w:val="both"/>
        <w:rPr>
          <w:rFonts w:ascii="Calibri" w:eastAsia="Calibri" w:hAnsi="Calibri" w:cs="Times New Roman"/>
          <w:lang w:val="en-GB"/>
        </w:rPr>
      </w:pPr>
      <w:r>
        <w:rPr>
          <w:rFonts w:ascii="Calibri" w:eastAsia="Calibri" w:hAnsi="Calibri" w:cs="Times New Roman"/>
          <w:lang w:val="en-GB"/>
        </w:rPr>
        <w:t xml:space="preserve">Recent </w:t>
      </w:r>
      <w:r w:rsidR="00BB16B8">
        <w:rPr>
          <w:rFonts w:ascii="Calibri" w:eastAsia="Calibri" w:hAnsi="Calibri" w:cs="Times New Roman"/>
          <w:lang w:val="en-GB"/>
        </w:rPr>
        <w:t>studies have explored the effect of long shifts on what has been termed</w:t>
      </w:r>
      <w:r w:rsidR="001606C8" w:rsidRPr="001606C8">
        <w:rPr>
          <w:rFonts w:ascii="Calibri" w:eastAsia="Calibri" w:hAnsi="Calibri" w:cs="Times New Roman"/>
          <w:lang w:val="en-GB"/>
        </w:rPr>
        <w:t xml:space="preserve"> “ancillary nursing work”.(48) The term refers to activities that cannot be classified as “direct” </w:t>
      </w:r>
      <w:r w:rsidR="00C65FF2">
        <w:rPr>
          <w:rFonts w:ascii="Calibri" w:eastAsia="Calibri" w:hAnsi="Calibri" w:cs="Times New Roman"/>
          <w:lang w:val="en-GB"/>
        </w:rPr>
        <w:t>patient care, and therefore can</w:t>
      </w:r>
      <w:r w:rsidR="00C65FF2" w:rsidRPr="00C65FF2">
        <w:rPr>
          <w:rFonts w:ascii="Calibri" w:eastAsia="Calibri" w:hAnsi="Calibri" w:cs="Times New Roman"/>
          <w:lang w:val="en-GB"/>
        </w:rPr>
        <w:t xml:space="preserve"> easily be overlooked and dismissed as ‘unproductive’</w:t>
      </w:r>
      <w:r w:rsidR="00C65FF2">
        <w:rPr>
          <w:rFonts w:ascii="Calibri" w:eastAsia="Calibri" w:hAnsi="Calibri" w:cs="Times New Roman"/>
          <w:lang w:val="en-GB"/>
        </w:rPr>
        <w:t>,</w:t>
      </w:r>
      <w:r w:rsidR="00C65FF2" w:rsidRPr="00C65FF2">
        <w:rPr>
          <w:rFonts w:ascii="Calibri" w:eastAsia="Calibri" w:hAnsi="Calibri" w:cs="Times New Roman"/>
          <w:lang w:val="en-GB"/>
        </w:rPr>
        <w:t xml:space="preserve"> </w:t>
      </w:r>
      <w:r w:rsidR="00C65FF2">
        <w:rPr>
          <w:rFonts w:ascii="Calibri" w:eastAsia="Calibri" w:hAnsi="Calibri" w:cs="Times New Roman"/>
          <w:lang w:val="en-GB"/>
        </w:rPr>
        <w:t>and so are often targeted for efficiency savings</w:t>
      </w:r>
      <w:r w:rsidR="00C65FF2" w:rsidRPr="001606C8">
        <w:rPr>
          <w:rFonts w:ascii="Calibri" w:eastAsia="Calibri" w:hAnsi="Calibri" w:cs="Times New Roman"/>
          <w:lang w:val="en-GB"/>
        </w:rPr>
        <w:t>.</w:t>
      </w:r>
      <w:r w:rsidR="00C65FF2" w:rsidRPr="00C65FF2">
        <w:rPr>
          <w:rFonts w:ascii="Calibri" w:eastAsia="Calibri" w:hAnsi="Calibri" w:cs="Times New Roman"/>
          <w:lang w:val="en-GB"/>
        </w:rPr>
        <w:t xml:space="preserve"> There are numerous examples where a focus on proportion of direct care time as a measure of productivity reinforces this perception</w:t>
      </w:r>
      <w:r w:rsidR="00BC07F9">
        <w:rPr>
          <w:rFonts w:ascii="Calibri" w:eastAsia="Calibri" w:hAnsi="Calibri" w:cs="Times New Roman"/>
          <w:lang w:val="en-GB"/>
        </w:rPr>
        <w:t>.</w:t>
      </w:r>
      <w:r w:rsidR="00BC07F9">
        <w:rPr>
          <w:rFonts w:ascii="Calibri" w:eastAsia="Calibri" w:hAnsi="Calibri" w:cs="Times New Roman"/>
          <w:lang w:val="en-GB"/>
        </w:rPr>
        <w:fldChar w:fldCharType="begin"/>
      </w:r>
      <w:r w:rsidR="00045006">
        <w:rPr>
          <w:rFonts w:ascii="Calibri" w:eastAsia="Calibri" w:hAnsi="Calibri" w:cs="Times New Roman"/>
          <w:lang w:val="en-GB"/>
        </w:rPr>
        <w:instrText xml:space="preserve"> ADDIN EN.CITE &lt;EndNote&gt;&lt;Cite&gt;&lt;Author&gt;NHS England&lt;/Author&gt;&lt;Year&gt;2020&lt;/Year&gt;&lt;RecNum&gt;1497&lt;/RecNum&gt;&lt;DisplayText&gt;(36)&lt;/DisplayText&gt;&lt;record&gt;&lt;rec-number&gt;1497&lt;/rec-number&gt;&lt;foreign-keys&gt;&lt;key app="EN" db-id="9z25saraxzrexjevsw8x9pto22x9azzfvrtt" timestamp="1648136319"&gt;1497&lt;/key&gt;&lt;/foreign-keys&gt;&lt;ref-type name="Standard"&gt;58&lt;/ref-type&gt;&lt;contributors&gt;&lt;authors&gt;&lt;author&gt;NHS England,&lt;/author&gt;&lt;/authors&gt;&lt;/contributors&gt;&lt;titles&gt;&lt;title&gt;Productive Ward&lt;/title&gt;&lt;/titles&gt;&lt;dates&gt;&lt;year&gt;2020&lt;/year&gt;&lt;/dates&gt;&lt;urls&gt;&lt;related-urls&gt;&lt;url&gt;https://www.england.nhs.uk/improvement-hub/publication/productive-ward/&lt;/url&gt;&lt;/related-urls&gt;&lt;/urls&gt;&lt;/record&gt;&lt;/Cite&gt;&lt;/EndNote&gt;</w:instrText>
      </w:r>
      <w:r w:rsidR="00BC07F9">
        <w:rPr>
          <w:rFonts w:ascii="Calibri" w:eastAsia="Calibri" w:hAnsi="Calibri" w:cs="Times New Roman"/>
          <w:lang w:val="en-GB"/>
        </w:rPr>
        <w:fldChar w:fldCharType="separate"/>
      </w:r>
      <w:r w:rsidR="00045006">
        <w:rPr>
          <w:rFonts w:ascii="Calibri" w:eastAsia="Calibri" w:hAnsi="Calibri" w:cs="Times New Roman"/>
          <w:noProof/>
          <w:lang w:val="en-GB"/>
        </w:rPr>
        <w:t>(36)</w:t>
      </w:r>
      <w:r w:rsidR="00BC07F9">
        <w:rPr>
          <w:rFonts w:ascii="Calibri" w:eastAsia="Calibri" w:hAnsi="Calibri" w:cs="Times New Roman"/>
          <w:lang w:val="en-GB"/>
        </w:rPr>
        <w:fldChar w:fldCharType="end"/>
      </w:r>
      <w:r w:rsidR="00C65FF2">
        <w:rPr>
          <w:rFonts w:ascii="Calibri" w:eastAsia="Calibri" w:hAnsi="Calibri" w:cs="Times New Roman"/>
          <w:lang w:val="en-GB"/>
        </w:rPr>
        <w:t xml:space="preserve"> </w:t>
      </w:r>
      <w:r w:rsidR="001606C8" w:rsidRPr="001606C8">
        <w:rPr>
          <w:rFonts w:ascii="Calibri" w:eastAsia="Calibri" w:hAnsi="Calibri" w:cs="Times New Roman"/>
          <w:lang w:val="en-GB"/>
        </w:rPr>
        <w:t xml:space="preserve">While emotional </w:t>
      </w:r>
      <w:r w:rsidR="00A07AD0">
        <w:rPr>
          <w:rFonts w:ascii="Calibri" w:eastAsia="Calibri" w:hAnsi="Calibri" w:cs="Times New Roman"/>
          <w:lang w:val="en-GB"/>
        </w:rPr>
        <w:t xml:space="preserve">intellectual </w:t>
      </w:r>
      <w:r w:rsidR="001606C8" w:rsidRPr="001606C8">
        <w:rPr>
          <w:rFonts w:ascii="Calibri" w:eastAsia="Calibri" w:hAnsi="Calibri" w:cs="Times New Roman"/>
          <w:lang w:val="en-GB"/>
        </w:rPr>
        <w:t>and organisational activities are key dimensions of nursing work, in a context of understaffing and under resourcing, nursing productivity might be misrepresent</w:t>
      </w:r>
      <w:r w:rsidR="00BC07F9">
        <w:rPr>
          <w:rFonts w:ascii="Calibri" w:eastAsia="Calibri" w:hAnsi="Calibri" w:cs="Times New Roman"/>
          <w:lang w:val="en-GB"/>
        </w:rPr>
        <w:t>ed as direct patient care only.</w:t>
      </w:r>
      <w:r w:rsidR="00BC07F9">
        <w:rPr>
          <w:rFonts w:ascii="Calibri" w:eastAsia="Calibri" w:hAnsi="Calibri" w:cs="Times New Roman"/>
          <w:lang w:val="en-GB"/>
        </w:rPr>
        <w:fldChar w:fldCharType="begin"/>
      </w:r>
      <w:r w:rsidR="00045006">
        <w:rPr>
          <w:rFonts w:ascii="Calibri" w:eastAsia="Calibri" w:hAnsi="Calibri" w:cs="Times New Roman"/>
          <w:lang w:val="en-GB"/>
        </w:rPr>
        <w:instrText xml:space="preserve"> ADDIN EN.CITE &lt;EndNote&gt;&lt;Cite&gt;&lt;Author&gt;Jackson&lt;/Author&gt;&lt;Year&gt;2021&lt;/Year&gt;&lt;RecNum&gt;1494&lt;/RecNum&gt;&lt;DisplayText&gt;(37)&lt;/DisplayText&gt;&lt;record&gt;&lt;rec-number&gt;1494&lt;/rec-number&gt;&lt;foreign-keys&gt;&lt;key app="EN" db-id="9z25saraxzrexjevsw8x9pto22x9azzfvrtt" timestamp="1647954207"&gt;1494&lt;/key&gt;&lt;/foreign-keys&gt;&lt;ref-type name="Journal Article"&gt;17&lt;/ref-type&gt;&lt;contributors&gt;&lt;authors&gt;&lt;author&gt;Jackson, Jennifer&lt;/author&gt;&lt;author&gt;Anderson, Janet E.&lt;/author&gt;&lt;author&gt;Maben, Jill&lt;/author&gt;&lt;/authors&gt;&lt;/contributors&gt;&lt;titles&gt;&lt;title&gt;What is nursing work? A meta-narrative review and integrated framework&lt;/title&gt;&lt;secondary-title&gt;International Journal of Nursing Studies&lt;/secondary-title&gt;&lt;/titles&gt;&lt;periodical&gt;&lt;full-title&gt;International Journal of Nursing Studies&lt;/full-title&gt;&lt;abbr-1&gt;Int. J. Nurs. Stud.&lt;/abbr-1&gt;&lt;abbr-2&gt;Int J Nurs Stud&lt;/abbr-2&gt;&lt;/periodical&gt;&lt;pages&gt;103944&lt;/pages&gt;&lt;volume&gt;122&lt;/volume&gt;&lt;keywords&gt;&lt;keyword&gt;Nurses&lt;/keyword&gt;&lt;keyword&gt;Workforce planning&lt;/keyword&gt;&lt;keyword&gt;Labour&lt;/keyword&gt;&lt;keyword&gt;Cognitive&lt;/keyword&gt;&lt;keyword&gt;Emotional&lt;/keyword&gt;&lt;keyword&gt;Physical&lt;/keyword&gt;&lt;keyword&gt;Organisational&lt;/keyword&gt;&lt;keyword&gt;Review&lt;/keyword&gt;&lt;keyword&gt;Meta-narrative&lt;/keyword&gt;&lt;/keywords&gt;&lt;dates&gt;&lt;year&gt;2021&lt;/year&gt;&lt;pub-dates&gt;&lt;date&gt;2021/10/01/&lt;/date&gt;&lt;/pub-dates&gt;&lt;/dates&gt;&lt;isbn&gt;0020-7489&lt;/isbn&gt;&lt;urls&gt;&lt;related-urls&gt;&lt;url&gt;https://www.sciencedirect.com/science/article/pii/S0020748921000870&lt;/url&gt;&lt;/related-urls&gt;&lt;/urls&gt;&lt;electronic-resource-num&gt;https://doi.org/10.1016/j.ijnurstu.2021.103944&lt;/electronic-resource-num&gt;&lt;/record&gt;&lt;/Cite&gt;&lt;/EndNote&gt;</w:instrText>
      </w:r>
      <w:r w:rsidR="00BC07F9">
        <w:rPr>
          <w:rFonts w:ascii="Calibri" w:eastAsia="Calibri" w:hAnsi="Calibri" w:cs="Times New Roman"/>
          <w:lang w:val="en-GB"/>
        </w:rPr>
        <w:fldChar w:fldCharType="separate"/>
      </w:r>
      <w:r w:rsidR="00045006">
        <w:rPr>
          <w:rFonts w:ascii="Calibri" w:eastAsia="Calibri" w:hAnsi="Calibri" w:cs="Times New Roman"/>
          <w:noProof/>
          <w:lang w:val="en-GB"/>
        </w:rPr>
        <w:t>(37)</w:t>
      </w:r>
      <w:r w:rsidR="00BC07F9">
        <w:rPr>
          <w:rFonts w:ascii="Calibri" w:eastAsia="Calibri" w:hAnsi="Calibri" w:cs="Times New Roman"/>
          <w:lang w:val="en-GB"/>
        </w:rPr>
        <w:fldChar w:fldCharType="end"/>
      </w:r>
      <w:r w:rsidR="001606C8" w:rsidRPr="001606C8">
        <w:rPr>
          <w:rFonts w:ascii="Calibri" w:eastAsia="Calibri" w:hAnsi="Calibri" w:cs="Times New Roman"/>
          <w:lang w:val="en-GB"/>
        </w:rPr>
        <w:t xml:space="preserve"> This is of relevance to 12-hour shifts because </w:t>
      </w:r>
      <w:r w:rsidR="00381B96">
        <w:rPr>
          <w:rFonts w:ascii="Calibri" w:eastAsia="Calibri" w:hAnsi="Calibri" w:cs="Times New Roman"/>
          <w:lang w:val="en-GB"/>
        </w:rPr>
        <w:t xml:space="preserve">additional </w:t>
      </w:r>
      <w:r w:rsidR="001606C8" w:rsidRPr="001606C8">
        <w:rPr>
          <w:rFonts w:ascii="Calibri" w:eastAsia="Calibri" w:hAnsi="Calibri" w:cs="Times New Roman"/>
          <w:lang w:val="en-GB"/>
        </w:rPr>
        <w:t xml:space="preserve">staff during the overlap between shifts is, therefore, assumed to be unproductive. While some overlap for a handover may be necessary ancillary work, any time above this is assumed to have no additional value </w:t>
      </w:r>
      <w:r w:rsidR="00304854">
        <w:rPr>
          <w:rFonts w:ascii="Calibri" w:eastAsia="Calibri" w:hAnsi="Calibri" w:cs="Times New Roman"/>
          <w:lang w:val="en-GB"/>
        </w:rPr>
        <w:t>and so</w:t>
      </w:r>
      <w:r w:rsidR="001606C8" w:rsidRPr="001606C8">
        <w:rPr>
          <w:rFonts w:ascii="Calibri" w:eastAsia="Calibri" w:hAnsi="Calibri" w:cs="Times New Roman"/>
          <w:lang w:val="en-GB"/>
        </w:rPr>
        <w:t xml:space="preserve"> there is </w:t>
      </w:r>
      <w:r w:rsidR="00304854">
        <w:rPr>
          <w:rFonts w:ascii="Calibri" w:eastAsia="Calibri" w:hAnsi="Calibri" w:cs="Times New Roman"/>
          <w:lang w:val="en-GB"/>
        </w:rPr>
        <w:t xml:space="preserve">assumed to be </w:t>
      </w:r>
      <w:r w:rsidR="001606C8" w:rsidRPr="001606C8">
        <w:rPr>
          <w:rFonts w:ascii="Calibri" w:eastAsia="Calibri" w:hAnsi="Calibri" w:cs="Times New Roman"/>
          <w:lang w:val="en-GB"/>
        </w:rPr>
        <w:t xml:space="preserve">no detriment when one </w:t>
      </w:r>
      <w:r w:rsidR="001606C8" w:rsidRPr="001606C8">
        <w:rPr>
          <w:rFonts w:ascii="Calibri" w:eastAsia="Calibri" w:hAnsi="Calibri" w:cs="Times New Roman"/>
          <w:lang w:val="en-GB"/>
        </w:rPr>
        <w:lastRenderedPageBreak/>
        <w:t xml:space="preserve">handover is eliminated. Indeed, as previously noted, eliminating a handover is potentially beneficial as each handover is an opportunity for vital information to be lost. </w:t>
      </w:r>
    </w:p>
    <w:p w14:paraId="18271E76" w14:textId="2E083A82" w:rsidR="001606C8" w:rsidRDefault="001606C8" w:rsidP="001606C8">
      <w:pPr>
        <w:spacing w:line="360" w:lineRule="auto"/>
        <w:jc w:val="both"/>
        <w:rPr>
          <w:rFonts w:ascii="Calibri" w:eastAsia="Calibri" w:hAnsi="Calibri" w:cs="Times New Roman"/>
          <w:lang w:val="en-GB"/>
        </w:rPr>
      </w:pPr>
      <w:r w:rsidRPr="001606C8">
        <w:rPr>
          <w:rFonts w:ascii="Calibri" w:eastAsia="Calibri" w:hAnsi="Calibri" w:cs="Times New Roman"/>
          <w:lang w:val="en-GB"/>
        </w:rPr>
        <w:t>The available evidence suggests that</w:t>
      </w:r>
      <w:r w:rsidR="0044754F">
        <w:rPr>
          <w:rFonts w:ascii="Calibri" w:eastAsia="Calibri" w:hAnsi="Calibri" w:cs="Times New Roman"/>
          <w:lang w:val="en-GB"/>
        </w:rPr>
        <w:t xml:space="preserve"> </w:t>
      </w:r>
      <w:r w:rsidRPr="001606C8">
        <w:rPr>
          <w:rFonts w:ascii="Calibri" w:eastAsia="Calibri" w:hAnsi="Calibri" w:cs="Times New Roman"/>
          <w:lang w:val="en-GB"/>
        </w:rPr>
        <w:t xml:space="preserve">overlaps between shifts may have provided useful opportunity for </w:t>
      </w:r>
      <w:r w:rsidR="00963AED">
        <w:rPr>
          <w:rFonts w:ascii="Calibri" w:eastAsia="Calibri" w:hAnsi="Calibri" w:cs="Times New Roman"/>
          <w:lang w:val="en-GB"/>
        </w:rPr>
        <w:t xml:space="preserve">a range of </w:t>
      </w:r>
      <w:r w:rsidRPr="001606C8">
        <w:rPr>
          <w:rFonts w:ascii="Calibri" w:eastAsia="Calibri" w:hAnsi="Calibri" w:cs="Times New Roman"/>
          <w:lang w:val="en-GB"/>
        </w:rPr>
        <w:t>ancillary work including staff education and continuous professional development and discussion with colleagues about patients. Such activities are potentially crucial to the delivery of safe and effective care</w:t>
      </w:r>
      <w:r w:rsidR="006273E1">
        <w:rPr>
          <w:rFonts w:ascii="Calibri" w:eastAsia="Calibri" w:hAnsi="Calibri" w:cs="Times New Roman"/>
          <w:lang w:val="en-GB"/>
        </w:rPr>
        <w:t xml:space="preserve"> and so</w:t>
      </w:r>
      <w:r w:rsidR="00963AED">
        <w:rPr>
          <w:rFonts w:ascii="Calibri" w:eastAsia="Calibri" w:hAnsi="Calibri" w:cs="Times New Roman"/>
          <w:lang w:val="en-GB"/>
        </w:rPr>
        <w:t xml:space="preserve"> the assumption that they are without value and </w:t>
      </w:r>
      <w:r w:rsidR="005B5E39">
        <w:rPr>
          <w:rFonts w:ascii="Calibri" w:eastAsia="Calibri" w:hAnsi="Calibri" w:cs="Times New Roman"/>
          <w:lang w:val="en-GB"/>
        </w:rPr>
        <w:t>that the time is simply unproductive is, at best, questionable</w:t>
      </w:r>
      <w:r w:rsidRPr="001606C8">
        <w:rPr>
          <w:rFonts w:ascii="Calibri" w:eastAsia="Calibri" w:hAnsi="Calibri" w:cs="Times New Roman"/>
          <w:lang w:val="en-GB"/>
        </w:rPr>
        <w:t xml:space="preserve">.(50) Two cross-sectional surveys found that nurses working 12-hour shifts reported reduced access to continuing educational opportunities and to less opportunity for discussions around patient care with colleagues compared to those working 8-hour shifts. Rather than reducing information loss by eliminating a handover, nurses working long shifts were more likely to report that important patient information was being lost during </w:t>
      </w:r>
      <w:r w:rsidR="00D40610" w:rsidRPr="001606C8">
        <w:rPr>
          <w:rFonts w:ascii="Calibri" w:eastAsia="Calibri" w:hAnsi="Calibri" w:cs="Times New Roman"/>
          <w:lang w:val="en-GB"/>
        </w:rPr>
        <w:t>handovers.(</w:t>
      </w:r>
      <w:r w:rsidRPr="001606C8">
        <w:rPr>
          <w:rFonts w:ascii="Calibri" w:eastAsia="Calibri" w:hAnsi="Calibri" w:cs="Times New Roman"/>
          <w:lang w:val="en-GB"/>
        </w:rPr>
        <w:t>48, 51) While the ultimate value of such work for safe and effective patient care should not be assumed</w:t>
      </w:r>
      <w:r w:rsidR="00165E20">
        <w:rPr>
          <w:rFonts w:ascii="Calibri" w:eastAsia="Calibri" w:hAnsi="Calibri" w:cs="Times New Roman"/>
          <w:lang w:val="en-GB"/>
        </w:rPr>
        <w:t>,</w:t>
      </w:r>
      <w:r w:rsidR="00D65446">
        <w:rPr>
          <w:rFonts w:ascii="Calibri" w:eastAsia="Calibri" w:hAnsi="Calibri" w:cs="Times New Roman"/>
          <w:lang w:val="en-GB"/>
        </w:rPr>
        <w:t xml:space="preserve"> </w:t>
      </w:r>
      <w:r w:rsidR="00165E20">
        <w:rPr>
          <w:rFonts w:ascii="Calibri" w:eastAsia="Calibri" w:hAnsi="Calibri" w:cs="Times New Roman"/>
          <w:lang w:val="en-GB"/>
        </w:rPr>
        <w:t xml:space="preserve">nor should </w:t>
      </w:r>
      <w:r w:rsidR="00D65446">
        <w:rPr>
          <w:rFonts w:ascii="Calibri" w:eastAsia="Calibri" w:hAnsi="Calibri" w:cs="Times New Roman"/>
          <w:lang w:val="en-GB"/>
        </w:rPr>
        <w:t xml:space="preserve">the </w:t>
      </w:r>
      <w:r w:rsidRPr="001606C8">
        <w:rPr>
          <w:rFonts w:ascii="Calibri" w:eastAsia="Calibri" w:hAnsi="Calibri" w:cs="Times New Roman"/>
          <w:lang w:val="en-GB"/>
        </w:rPr>
        <w:t>opportunity for staff to discuss care and to engage in professional development be readily dismissed as unproductive.</w:t>
      </w:r>
    </w:p>
    <w:p w14:paraId="6AD2788A" w14:textId="7934F436" w:rsidR="001606C8" w:rsidRDefault="001606C8" w:rsidP="001606C8">
      <w:pPr>
        <w:spacing w:line="360" w:lineRule="auto"/>
        <w:jc w:val="both"/>
        <w:rPr>
          <w:rFonts w:ascii="Calibri" w:eastAsia="Calibri" w:hAnsi="Calibri" w:cs="Times New Roman"/>
          <w:lang w:val="en-GB"/>
        </w:rPr>
      </w:pPr>
      <w:r>
        <w:rPr>
          <w:rFonts w:ascii="Calibri" w:eastAsia="Calibri" w:hAnsi="Calibri" w:cs="Times New Roman"/>
          <w:lang w:val="en-GB"/>
        </w:rPr>
        <w:t>In summary, removing the overlap and handover between shifts that results from introducing 12-hour shifts does not appear to lead to a more efficient organisation of care through the day, with nurses possibly reducing their pace to save energy to manage until the end of the shift</w:t>
      </w:r>
      <w:r w:rsidR="00704F25">
        <w:rPr>
          <w:rFonts w:ascii="Calibri" w:eastAsia="Calibri" w:hAnsi="Calibri" w:cs="Times New Roman"/>
          <w:lang w:val="en-GB"/>
        </w:rPr>
        <w:t>. A few studies indicate that</w:t>
      </w:r>
      <w:r w:rsidR="00932126">
        <w:rPr>
          <w:rFonts w:ascii="Calibri" w:eastAsia="Calibri" w:hAnsi="Calibri" w:cs="Times New Roman"/>
          <w:lang w:val="en-GB"/>
        </w:rPr>
        <w:t xml:space="preserve"> opportunity </w:t>
      </w:r>
      <w:r w:rsidR="00704F25">
        <w:rPr>
          <w:rFonts w:ascii="Calibri" w:eastAsia="Calibri" w:hAnsi="Calibri" w:cs="Times New Roman"/>
          <w:lang w:val="en-GB"/>
        </w:rPr>
        <w:t xml:space="preserve">to complete </w:t>
      </w:r>
      <w:r w:rsidR="00932126">
        <w:rPr>
          <w:rFonts w:ascii="Calibri" w:eastAsia="Calibri" w:hAnsi="Calibri" w:cs="Times New Roman"/>
          <w:lang w:val="en-GB"/>
        </w:rPr>
        <w:t>potentially valuable ancillary work is reduced</w:t>
      </w:r>
      <w:r w:rsidR="00704F25">
        <w:rPr>
          <w:rFonts w:ascii="Calibri" w:eastAsia="Calibri" w:hAnsi="Calibri" w:cs="Times New Roman"/>
          <w:lang w:val="en-GB"/>
        </w:rPr>
        <w:t xml:space="preserve"> under 12-hour shift systems</w:t>
      </w:r>
      <w:r>
        <w:rPr>
          <w:rFonts w:ascii="Calibri" w:eastAsia="Calibri" w:hAnsi="Calibri" w:cs="Times New Roman"/>
          <w:lang w:val="en-GB"/>
        </w:rPr>
        <w:t xml:space="preserve">.  </w:t>
      </w:r>
    </w:p>
    <w:p w14:paraId="22E2B6B1" w14:textId="3A6A3D8F" w:rsidR="00D3733B" w:rsidRPr="00DF24CE" w:rsidRDefault="0001236B" w:rsidP="00E063DA">
      <w:pPr>
        <w:pStyle w:val="Heading1"/>
      </w:pPr>
      <w:r>
        <w:t xml:space="preserve">Improved quality of care </w:t>
      </w:r>
    </w:p>
    <w:p w14:paraId="6FAE5ADB" w14:textId="10B8A328" w:rsidR="009172AC" w:rsidRDefault="00284CB2" w:rsidP="00DF24CE">
      <w:pPr>
        <w:spacing w:line="360" w:lineRule="auto"/>
        <w:jc w:val="both"/>
        <w:rPr>
          <w:rFonts w:ascii="Calibri" w:eastAsia="Calibri" w:hAnsi="Calibri" w:cs="Times New Roman"/>
          <w:lang w:val="en-GB"/>
        </w:rPr>
      </w:pPr>
      <w:r>
        <w:rPr>
          <w:rFonts w:ascii="Calibri" w:eastAsia="Calibri" w:hAnsi="Calibri" w:cs="Times New Roman"/>
          <w:lang w:val="en-GB"/>
        </w:rPr>
        <w:t>The implementation of long shifts has led many to question the impact they would have on nurses’ cognitive and task performance during the shift.</w:t>
      </w:r>
      <w:r w:rsidR="006D4620">
        <w:rPr>
          <w:rFonts w:ascii="Calibri" w:eastAsia="Calibri" w:hAnsi="Calibri" w:cs="Times New Roman"/>
          <w:lang w:val="en-GB"/>
        </w:rPr>
        <w:t xml:space="preserve"> Besides </w:t>
      </w:r>
      <w:r w:rsidR="00070F15">
        <w:rPr>
          <w:rFonts w:ascii="Calibri" w:eastAsia="Calibri" w:hAnsi="Calibri" w:cs="Times New Roman"/>
          <w:lang w:val="en-GB"/>
        </w:rPr>
        <w:t>increasing fatigue levels</w:t>
      </w:r>
      <w:r w:rsidR="006D4620">
        <w:rPr>
          <w:rFonts w:ascii="Calibri" w:eastAsia="Calibri" w:hAnsi="Calibri" w:cs="Times New Roman"/>
          <w:lang w:val="en-GB"/>
        </w:rPr>
        <w:t>,</w:t>
      </w:r>
      <w:r w:rsidR="00070F15">
        <w:rPr>
          <w:rFonts w:ascii="Calibri" w:eastAsia="Calibri" w:hAnsi="Calibri" w:cs="Times New Roman"/>
          <w:lang w:val="en-GB"/>
        </w:rPr>
        <w:fldChar w:fldCharType="begin">
          <w:fldData xml:space="preserve">PEVuZE5vdGU+PENpdGU+PEF1dGhvcj5UaG9tcHNvbjwvQXV0aG9yPjxZZWFyPjIwMTk8L1llYXI+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</w:fldData>
        </w:fldChar>
      </w:r>
      <w:r w:rsidR="00045006">
        <w:rPr>
          <w:rFonts w:ascii="Calibri" w:eastAsia="Calibri" w:hAnsi="Calibri" w:cs="Times New Roman"/>
          <w:lang w:val="en-GB"/>
        </w:rPr>
        <w:instrText xml:space="preserve"> ADDIN EN.CITE </w:instrText>
      </w:r>
      <w:r w:rsidR="00045006">
        <w:rPr>
          <w:rFonts w:ascii="Calibri" w:eastAsia="Calibri" w:hAnsi="Calibri" w:cs="Times New Roman"/>
          <w:lang w:val="en-GB"/>
        </w:rPr>
        <w:fldChar w:fldCharType="begin">
          <w:fldData xml:space="preserve">PEVuZE5vdGU+PENpdGU+PEF1dGhvcj5UaG9tcHNvbjwvQXV0aG9yPjxZZWFyPjIwMTk8L1llYXI+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</w:fldData>
        </w:fldChar>
      </w:r>
      <w:r w:rsidR="00045006">
        <w:rPr>
          <w:rFonts w:ascii="Calibri" w:eastAsia="Calibri" w:hAnsi="Calibri" w:cs="Times New Roman"/>
          <w:lang w:val="en-GB"/>
        </w:rPr>
        <w:instrText xml:space="preserve"> ADDIN EN.CITE.DATA </w:instrText>
      </w:r>
      <w:r w:rsidR="00045006">
        <w:rPr>
          <w:rFonts w:ascii="Calibri" w:eastAsia="Calibri" w:hAnsi="Calibri" w:cs="Times New Roman"/>
          <w:lang w:val="en-GB"/>
        </w:rPr>
      </w:r>
      <w:r w:rsidR="00045006">
        <w:rPr>
          <w:rFonts w:ascii="Calibri" w:eastAsia="Calibri" w:hAnsi="Calibri" w:cs="Times New Roman"/>
          <w:lang w:val="en-GB"/>
        </w:rPr>
        <w:fldChar w:fldCharType="end"/>
      </w:r>
      <w:r w:rsidR="00070F15">
        <w:rPr>
          <w:rFonts w:ascii="Calibri" w:eastAsia="Calibri" w:hAnsi="Calibri" w:cs="Times New Roman"/>
          <w:lang w:val="en-GB"/>
        </w:rPr>
      </w:r>
      <w:r w:rsidR="00070F15">
        <w:rPr>
          <w:rFonts w:ascii="Calibri" w:eastAsia="Calibri" w:hAnsi="Calibri" w:cs="Times New Roman"/>
          <w:lang w:val="en-GB"/>
        </w:rPr>
        <w:fldChar w:fldCharType="separate"/>
      </w:r>
      <w:r w:rsidR="00045006">
        <w:rPr>
          <w:rFonts w:ascii="Calibri" w:eastAsia="Calibri" w:hAnsi="Calibri" w:cs="Times New Roman"/>
          <w:noProof/>
          <w:lang w:val="en-GB"/>
        </w:rPr>
        <w:t>(38)</w:t>
      </w:r>
      <w:r w:rsidR="00070F15">
        <w:rPr>
          <w:rFonts w:ascii="Calibri" w:eastAsia="Calibri" w:hAnsi="Calibri" w:cs="Times New Roman"/>
          <w:lang w:val="en-GB"/>
        </w:rPr>
        <w:fldChar w:fldCharType="end"/>
      </w:r>
      <w:r w:rsidR="006D4620">
        <w:rPr>
          <w:rFonts w:ascii="Calibri" w:eastAsia="Calibri" w:hAnsi="Calibri" w:cs="Times New Roman"/>
          <w:lang w:val="en-GB"/>
        </w:rPr>
        <w:t xml:space="preserve"> working consecutive 12-hour shifts has been associated with sleepiness and reduced sleep times</w:t>
      </w:r>
      <w:r w:rsidR="0041010E">
        <w:rPr>
          <w:rFonts w:ascii="Calibri" w:eastAsia="Calibri" w:hAnsi="Calibri" w:cs="Times New Roman"/>
          <w:lang w:val="en-GB"/>
        </w:rPr>
        <w:t>,</w:t>
      </w:r>
      <w:r w:rsidR="006D4620">
        <w:rPr>
          <w:rFonts w:ascii="Calibri" w:eastAsia="Calibri" w:hAnsi="Calibri" w:cs="Times New Roman"/>
          <w:lang w:val="en-GB"/>
        </w:rPr>
        <w:fldChar w:fldCharType="begin">
          <w:fldData xml:space="preserve">PEVuZE5vdGU+PENpdGU+PEF1dGhvcj5HZWlnZXItQnJvd248L0F1dGhvcj48WWVhcj4yMDEyPC9Z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</w:fldData>
        </w:fldChar>
      </w:r>
      <w:r w:rsidR="006D352A">
        <w:rPr>
          <w:rFonts w:ascii="Calibri" w:eastAsia="Calibri" w:hAnsi="Calibri" w:cs="Times New Roman"/>
          <w:lang w:val="en-GB"/>
        </w:rPr>
        <w:instrText xml:space="preserve"> ADDIN EN.CITE </w:instrText>
      </w:r>
      <w:r w:rsidR="006D352A">
        <w:rPr>
          <w:rFonts w:ascii="Calibri" w:eastAsia="Calibri" w:hAnsi="Calibri" w:cs="Times New Roman"/>
          <w:lang w:val="en-GB"/>
        </w:rPr>
        <w:fldChar w:fldCharType="begin">
          <w:fldData xml:space="preserve">PEVuZE5vdGU+PENpdGU+PEF1dGhvcj5HZWlnZXItQnJvd248L0F1dGhvcj48WWVhcj4yMDEyPC9Z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</w:fldData>
        </w:fldChar>
      </w:r>
      <w:r w:rsidR="006D352A">
        <w:rPr>
          <w:rFonts w:ascii="Calibri" w:eastAsia="Calibri" w:hAnsi="Calibri" w:cs="Times New Roman"/>
          <w:lang w:val="en-GB"/>
        </w:rPr>
        <w:instrText xml:space="preserve"> ADDIN EN.CITE.DATA </w:instrText>
      </w:r>
      <w:r w:rsidR="006D352A">
        <w:rPr>
          <w:rFonts w:ascii="Calibri" w:eastAsia="Calibri" w:hAnsi="Calibri" w:cs="Times New Roman"/>
          <w:lang w:val="en-GB"/>
        </w:rPr>
      </w:r>
      <w:r w:rsidR="006D352A">
        <w:rPr>
          <w:rFonts w:ascii="Calibri" w:eastAsia="Calibri" w:hAnsi="Calibri" w:cs="Times New Roman"/>
          <w:lang w:val="en-GB"/>
        </w:rPr>
        <w:fldChar w:fldCharType="end"/>
      </w:r>
      <w:r w:rsidR="006D4620">
        <w:rPr>
          <w:rFonts w:ascii="Calibri" w:eastAsia="Calibri" w:hAnsi="Calibri" w:cs="Times New Roman"/>
          <w:lang w:val="en-GB"/>
        </w:rPr>
      </w:r>
      <w:r w:rsidR="006D4620">
        <w:rPr>
          <w:rFonts w:ascii="Calibri" w:eastAsia="Calibri" w:hAnsi="Calibri" w:cs="Times New Roman"/>
          <w:lang w:val="en-GB"/>
        </w:rPr>
        <w:fldChar w:fldCharType="separate"/>
      </w:r>
      <w:r w:rsidR="006D352A">
        <w:rPr>
          <w:rFonts w:ascii="Calibri" w:eastAsia="Calibri" w:hAnsi="Calibri" w:cs="Times New Roman"/>
          <w:noProof/>
          <w:lang w:val="en-GB"/>
        </w:rPr>
        <w:t>(39-41)</w:t>
      </w:r>
      <w:r w:rsidR="006D4620">
        <w:rPr>
          <w:rFonts w:ascii="Calibri" w:eastAsia="Calibri" w:hAnsi="Calibri" w:cs="Times New Roman"/>
          <w:lang w:val="en-GB"/>
        </w:rPr>
        <w:fldChar w:fldCharType="end"/>
      </w:r>
      <w:r w:rsidR="00DA4ED1">
        <w:rPr>
          <w:rFonts w:ascii="Calibri" w:eastAsia="Calibri" w:hAnsi="Calibri" w:cs="Times New Roman"/>
          <w:lang w:val="en-GB"/>
        </w:rPr>
        <w:t xml:space="preserve"> and performance and safety </w:t>
      </w:r>
      <w:r w:rsidR="002C7867">
        <w:rPr>
          <w:rFonts w:ascii="Calibri" w:eastAsia="Calibri" w:hAnsi="Calibri" w:cs="Times New Roman"/>
          <w:lang w:val="en-GB"/>
        </w:rPr>
        <w:t xml:space="preserve">might be </w:t>
      </w:r>
      <w:r w:rsidR="00DA4ED1">
        <w:rPr>
          <w:rFonts w:ascii="Calibri" w:eastAsia="Calibri" w:hAnsi="Calibri" w:cs="Times New Roman"/>
          <w:lang w:val="en-GB"/>
        </w:rPr>
        <w:t>consequently affected</w:t>
      </w:r>
      <w:r w:rsidR="006D4620">
        <w:rPr>
          <w:rFonts w:ascii="Calibri" w:eastAsia="Calibri" w:hAnsi="Calibri" w:cs="Times New Roman"/>
          <w:lang w:val="en-GB"/>
        </w:rPr>
        <w:t xml:space="preserve">. </w:t>
      </w:r>
      <w:r w:rsidR="00B256C6">
        <w:rPr>
          <w:rFonts w:ascii="Calibri" w:eastAsia="Calibri" w:hAnsi="Calibri" w:cs="Times New Roman"/>
          <w:lang w:val="en-GB"/>
        </w:rPr>
        <w:t>Just a decade after 12-hour shifts had been widely adopted in the US, studies emerged to examine how the quality of care had been affected</w:t>
      </w:r>
      <w:r w:rsidR="0041010E">
        <w:rPr>
          <w:rFonts w:ascii="Calibri" w:eastAsia="Calibri" w:hAnsi="Calibri" w:cs="Times New Roman"/>
          <w:lang w:val="en-GB"/>
        </w:rPr>
        <w:t>.</w:t>
      </w:r>
      <w:r w:rsidR="00B256C6">
        <w:rPr>
          <w:rFonts w:ascii="Calibri" w:eastAsia="Calibri" w:hAnsi="Calibri" w:cs="Times New Roman"/>
          <w:lang w:val="en-GB"/>
        </w:rPr>
        <w:fldChar w:fldCharType="begin"/>
      </w:r>
      <w:r w:rsidR="00475A53">
        <w:rPr>
          <w:rFonts w:ascii="Calibri" w:eastAsia="Calibri" w:hAnsi="Calibri" w:cs="Times New Roman"/>
          <w:lang w:val="en-GB"/>
        </w:rPr>
        <w:instrText xml:space="preserve"> ADDIN EN.CITE &lt;EndNote&gt;&lt;Cite&gt;&lt;Author&gt;Vik&lt;/Author&gt;&lt;Year&gt;1982&lt;/Year&gt;&lt;RecNum&gt;387&lt;/RecNum&gt;&lt;DisplayText&gt;(4)&lt;/DisplayText&gt;&lt;record&gt;&lt;rec-number&gt;387&lt;/rec-number&gt;&lt;foreign-keys&gt;&lt;key app="EN" db-id="9z25saraxzrexjevsw8x9pto22x9azzfvrtt" timestamp="1513613257"&gt;387&lt;/key&gt;&lt;/foreign-keys&gt;&lt;ref-type name="Journal Article"&gt;17&lt;/ref-type&gt;&lt;contributors&gt;&lt;authors&gt;&lt;author&gt;Vik, A. G.&lt;/author&gt;&lt;author&gt;MacKay, R. C.&lt;/author&gt;&lt;/authors&gt;&lt;/contributors&gt;&lt;auth-address&gt;Sch. Nurs., Dalhousie Univ., Halifax, NS, Canada&lt;/auth-address&gt;&lt;titles&gt;&lt;title&gt;How does the 12-hour shift affect patient care?&lt;/title&gt;&lt;secondary-title&gt;Journal of Nursing Administration&lt;/secondary-title&gt;&lt;/titles&gt;&lt;periodical&gt;&lt;full-title&gt;Journal of Nursing Administration&lt;/full-title&gt;&lt;abbr-1&gt;J. Nurs. Adm.&lt;/abbr-1&gt;&lt;abbr-2&gt;J Nurs Adm&lt;/abbr-2&gt;&lt;/periodical&gt;&lt;pages&gt;11-14&lt;/pages&gt;&lt;volume&gt;12&lt;/volume&gt;&lt;number&gt;1&lt;/number&gt;&lt;dates&gt;&lt;year&gt;1982&lt;/year&gt;&lt;/dates&gt;&lt;urls&gt;&lt;related-urls&gt;&lt;url&gt;http://www.scopus.com/inward/record.url?eid=2-s2.0-0020058680&amp;amp;partnerID=40&amp;amp;md5=78e98381c0f47892ee3014ff9d18953c&lt;/url&gt;&lt;/related-urls&gt;&lt;/urls&gt;&lt;remote-database-name&gt;Scopus&lt;/remote-database-name&gt;&lt;/record&gt;&lt;/Cite&gt;&lt;/EndNote&gt;</w:instrText>
      </w:r>
      <w:r w:rsidR="00B256C6">
        <w:rPr>
          <w:rFonts w:ascii="Calibri" w:eastAsia="Calibri" w:hAnsi="Calibri" w:cs="Times New Roman"/>
          <w:lang w:val="en-GB"/>
        </w:rPr>
        <w:fldChar w:fldCharType="separate"/>
      </w:r>
      <w:r w:rsidR="00475A53">
        <w:rPr>
          <w:rFonts w:ascii="Calibri" w:eastAsia="Calibri" w:hAnsi="Calibri" w:cs="Times New Roman"/>
          <w:noProof/>
          <w:lang w:val="en-GB"/>
        </w:rPr>
        <w:t>(4)</w:t>
      </w:r>
      <w:r w:rsidR="00B256C6">
        <w:rPr>
          <w:rFonts w:ascii="Calibri" w:eastAsia="Calibri" w:hAnsi="Calibri" w:cs="Times New Roman"/>
          <w:lang w:val="en-GB"/>
        </w:rPr>
        <w:fldChar w:fldCharType="end"/>
      </w:r>
      <w:r>
        <w:rPr>
          <w:rFonts w:ascii="Calibri" w:eastAsia="Calibri" w:hAnsi="Calibri" w:cs="Times New Roman"/>
          <w:lang w:val="en-GB"/>
        </w:rPr>
        <w:t xml:space="preserve"> </w:t>
      </w:r>
      <w:r w:rsidR="00A36700">
        <w:rPr>
          <w:rFonts w:ascii="Calibri" w:eastAsia="Calibri" w:hAnsi="Calibri" w:cs="Times New Roman"/>
          <w:lang w:val="en-GB"/>
        </w:rPr>
        <w:t>A meta</w:t>
      </w:r>
      <w:r w:rsidR="00A36700" w:rsidRPr="00A36700">
        <w:rPr>
          <w:rFonts w:ascii="Calibri" w:eastAsia="Calibri" w:hAnsi="Calibri" w:cs="Times New Roman"/>
          <w:lang w:val="en-GB"/>
        </w:rPr>
        <w:t>-analysis</w:t>
      </w:r>
      <w:r w:rsidR="00A36700">
        <w:rPr>
          <w:rFonts w:ascii="Calibri" w:eastAsia="Calibri" w:hAnsi="Calibri" w:cs="Times New Roman"/>
          <w:lang w:val="en-GB"/>
        </w:rPr>
        <w:t xml:space="preserve"> </w:t>
      </w:r>
      <w:r w:rsidR="00381051">
        <w:rPr>
          <w:rFonts w:ascii="Calibri" w:eastAsia="Calibri" w:hAnsi="Calibri" w:cs="Times New Roman"/>
          <w:lang w:val="en-GB"/>
        </w:rPr>
        <w:t xml:space="preserve">of five studies </w:t>
      </w:r>
      <w:r w:rsidR="00A36700">
        <w:rPr>
          <w:rFonts w:ascii="Calibri" w:eastAsia="Calibri" w:hAnsi="Calibri" w:cs="Times New Roman"/>
          <w:lang w:val="en-GB"/>
        </w:rPr>
        <w:t>found that</w:t>
      </w:r>
      <w:r w:rsidR="00A36700" w:rsidRPr="00A36700">
        <w:rPr>
          <w:rFonts w:ascii="Calibri" w:eastAsia="Calibri" w:hAnsi="Calibri" w:cs="Times New Roman"/>
          <w:lang w:val="en-GB"/>
        </w:rPr>
        <w:t xml:space="preserve"> the risk of</w:t>
      </w:r>
      <w:r w:rsidR="00A36700">
        <w:rPr>
          <w:rFonts w:ascii="Calibri" w:eastAsia="Calibri" w:hAnsi="Calibri" w:cs="Times New Roman"/>
          <w:lang w:val="en-GB"/>
        </w:rPr>
        <w:t xml:space="preserve"> </w:t>
      </w:r>
      <w:r w:rsidR="00A36700" w:rsidRPr="00A36700">
        <w:rPr>
          <w:rFonts w:ascii="Calibri" w:eastAsia="Calibri" w:hAnsi="Calibri" w:cs="Times New Roman"/>
          <w:lang w:val="en-GB"/>
        </w:rPr>
        <w:t xml:space="preserve">making an error </w:t>
      </w:r>
      <w:r w:rsidR="004314AC">
        <w:rPr>
          <w:rFonts w:ascii="Calibri" w:eastAsia="Calibri" w:hAnsi="Calibri" w:cs="Times New Roman"/>
          <w:lang w:val="en-GB"/>
        </w:rPr>
        <w:t>wa</w:t>
      </w:r>
      <w:r w:rsidR="004314AC" w:rsidRPr="00A36700">
        <w:rPr>
          <w:rFonts w:ascii="Calibri" w:eastAsia="Calibri" w:hAnsi="Calibri" w:cs="Times New Roman"/>
          <w:lang w:val="en-GB"/>
        </w:rPr>
        <w:t>s</w:t>
      </w:r>
      <w:r w:rsidR="004314AC">
        <w:rPr>
          <w:rFonts w:ascii="Calibri" w:eastAsia="Calibri" w:hAnsi="Calibri" w:cs="Times New Roman"/>
          <w:lang w:val="en-GB"/>
        </w:rPr>
        <w:t xml:space="preserve"> </w:t>
      </w:r>
      <w:r w:rsidR="00A36700" w:rsidRPr="00A36700">
        <w:rPr>
          <w:rFonts w:ascii="Calibri" w:eastAsia="Calibri" w:hAnsi="Calibri" w:cs="Times New Roman"/>
          <w:lang w:val="en-GB"/>
        </w:rPr>
        <w:t>significantly hi</w:t>
      </w:r>
      <w:r w:rsidR="00A36700">
        <w:rPr>
          <w:rFonts w:ascii="Calibri" w:eastAsia="Calibri" w:hAnsi="Calibri" w:cs="Times New Roman"/>
          <w:lang w:val="en-GB"/>
        </w:rPr>
        <w:t xml:space="preserve">gher for </w:t>
      </w:r>
      <w:r w:rsidR="00A36700" w:rsidRPr="00A36700">
        <w:rPr>
          <w:rFonts w:ascii="Calibri" w:eastAsia="Calibri" w:hAnsi="Calibri" w:cs="Times New Roman"/>
          <w:lang w:val="en-GB"/>
        </w:rPr>
        <w:t>nurses</w:t>
      </w:r>
      <w:r w:rsidR="00A36700">
        <w:rPr>
          <w:rFonts w:ascii="Calibri" w:eastAsia="Calibri" w:hAnsi="Calibri" w:cs="Times New Roman"/>
          <w:lang w:val="en-GB"/>
        </w:rPr>
        <w:t xml:space="preserve"> working 12-hour shifts</w:t>
      </w:r>
      <w:r w:rsidR="00A36700" w:rsidRPr="00A36700">
        <w:rPr>
          <w:rFonts w:ascii="Calibri" w:eastAsia="Calibri" w:hAnsi="Calibri" w:cs="Times New Roman"/>
          <w:lang w:val="en-GB"/>
        </w:rPr>
        <w:t xml:space="preserve"> than for those working less than 12 hours.</w:t>
      </w:r>
      <w:r w:rsidR="00A36700">
        <w:rPr>
          <w:rFonts w:ascii="Calibri" w:eastAsia="Calibri" w:hAnsi="Calibri" w:cs="Times New Roman"/>
          <w:lang w:val="en-GB"/>
        </w:rPr>
        <w:t xml:space="preserve"> </w:t>
      </w:r>
      <w:r w:rsidR="00381051">
        <w:rPr>
          <w:rFonts w:ascii="Calibri" w:eastAsia="Calibri" w:hAnsi="Calibri" w:cs="Times New Roman"/>
          <w:lang w:val="en-GB"/>
        </w:rPr>
        <w:t xml:space="preserve">Error was defined as self-reported error in three studies, and in two studies as nurse-reported </w:t>
      </w:r>
      <w:r w:rsidR="00381051" w:rsidRPr="00381051">
        <w:rPr>
          <w:rFonts w:ascii="Calibri" w:eastAsia="Calibri" w:hAnsi="Calibri" w:cs="Times New Roman"/>
          <w:lang w:val="en-GB"/>
        </w:rPr>
        <w:t xml:space="preserve">frequency of </w:t>
      </w:r>
      <w:r w:rsidR="00381051">
        <w:rPr>
          <w:rFonts w:ascii="Calibri" w:eastAsia="Calibri" w:hAnsi="Calibri" w:cs="Times New Roman"/>
          <w:lang w:val="en-GB"/>
        </w:rPr>
        <w:t xml:space="preserve">adverse patient outcomes, including complaints from patients and </w:t>
      </w:r>
      <w:r w:rsidR="00381051" w:rsidRPr="00381051">
        <w:rPr>
          <w:rFonts w:ascii="Calibri" w:eastAsia="Calibri" w:hAnsi="Calibri" w:cs="Times New Roman"/>
          <w:lang w:val="en-GB"/>
        </w:rPr>
        <w:t>family</w:t>
      </w:r>
      <w:r w:rsidR="0041010E">
        <w:rPr>
          <w:rFonts w:ascii="Calibri" w:eastAsia="Calibri" w:hAnsi="Calibri" w:cs="Times New Roman"/>
          <w:lang w:val="en-GB"/>
        </w:rPr>
        <w:t>.</w:t>
      </w:r>
      <w:r w:rsidR="00381051">
        <w:rPr>
          <w:rFonts w:ascii="Calibri" w:eastAsia="Calibri" w:hAnsi="Calibri" w:cs="Times New Roman"/>
          <w:lang w:val="en-GB"/>
        </w:rPr>
        <w:fldChar w:fldCharType="begin"/>
      </w:r>
      <w:r w:rsidR="006D352A">
        <w:rPr>
          <w:rFonts w:ascii="Calibri" w:eastAsia="Calibri" w:hAnsi="Calibri" w:cs="Times New Roman"/>
          <w:lang w:val="en-GB"/>
        </w:rPr>
        <w:instrText xml:space="preserve"> ADDIN EN.CITE &lt;EndNote&gt;&lt;Cite&gt;&lt;Author&gt;Clendon&lt;/Author&gt;&lt;Year&gt;2015&lt;/Year&gt;&lt;RecNum&gt;431&lt;/RecNum&gt;&lt;DisplayText&gt;(42)&lt;/DisplayText&gt;&lt;record&gt;&lt;rec-number&gt;431&lt;/rec-number&gt;&lt;foreign-keys&gt;&lt;key app="EN" db-id="9z25saraxzrexjevsw8x9pto22x9azzfvrtt" timestamp="1513613314"&gt;431&lt;/key&gt;&lt;/foreign-keys&gt;&lt;ref-type name="Journal Article"&gt;17&lt;/ref-type&gt;&lt;contributors&gt;&lt;authors&gt;&lt;author&gt;Clendon, J.&lt;/author&gt;&lt;author&gt;Gibbons, V.&lt;/author&gt;&lt;/authors&gt;&lt;/contributors&gt;&lt;auth-address&gt;Victoria University, Wellington, New Zealand; New Zealand Nurses Organisation, PO Box 1195, Nelson 7040, New Zealand. Electronic address: jillc@nzno.org.nz.&amp;#xD;Waikato District Health Board, Hamilton, New Zealand; School of Nursing, University of Auckland, New Zealand.&lt;/auth-address&gt;&lt;titles&gt;&lt;title&gt;12 h shifts and rates of error among nurses: A systematic review&lt;/title&gt;&lt;secondary-title&gt;Int J Nurs Stud&lt;/secondary-title&gt;&lt;alt-title&gt;International journal of nursing studies&lt;/alt-title&gt;&lt;/titles&gt;&lt;periodical&gt;&lt;full-title&gt;International Journal of Nursing Studies&lt;/full-title&gt;&lt;abbr-1&gt;Int. J. Nurs. Stud.&lt;/abbr-1&gt;&lt;abbr-2&gt;Int J Nurs Stud&lt;/abbr-2&gt;&lt;/periodical&gt;&lt;alt-periodical&gt;&lt;full-title&gt;International Journal of Nursing Studies&lt;/full-title&gt;&lt;abbr-1&gt;Int. J. Nurs. Stud.&lt;/abbr-1&gt;&lt;abbr-2&gt;Int J Nurs Stud&lt;/abbr-2&gt;&lt;/alt-periodical&gt;&lt;pages&gt;1231-42&lt;/pages&gt;&lt;volume&gt;52&lt;/volume&gt;&lt;number&gt;7&lt;/number&gt;&lt;edition&gt;2015/04/26&lt;/edition&gt;&lt;keywords&gt;&lt;keyword&gt;*Nursing Staff, Hospital&lt;/keyword&gt;&lt;keyword&gt;*Personnel Staffing and Scheduling&lt;/keyword&gt;&lt;keyword&gt;12h shifts&lt;/keyword&gt;&lt;keyword&gt;Error&lt;/keyword&gt;&lt;keyword&gt;Hospitals&lt;/keyword&gt;&lt;keyword&gt;Nurses&lt;/keyword&gt;&lt;/keywords&gt;&lt;dates&gt;&lt;year&gt;2015&lt;/year&gt;&lt;pub-dates&gt;&lt;date&gt;Jul&lt;/date&gt;&lt;/pub-dates&gt;&lt;/dates&gt;&lt;isbn&gt;1873-491X (Electronic)&amp;#xD;0020-7489 (Linking)&lt;/isbn&gt;&lt;accession-num&gt;25910955&lt;/accession-num&gt;&lt;urls&gt;&lt;related-urls&gt;&lt;url&gt;https://www.ncbi.nlm.nih.gov/pubmed/25910955&lt;/url&gt;&lt;/related-urls&gt;&lt;/urls&gt;&lt;electronic-resource-num&gt;10.1016/j.ijnurstu.2015.03.011&lt;/electronic-resource-num&gt;&lt;remote-database-provider&gt;NLM&lt;/remote-database-provider&gt;&lt;language&gt;Eng&lt;/language&gt;&lt;/record&gt;&lt;/Cite&gt;&lt;/EndNote&gt;</w:instrText>
      </w:r>
      <w:r w:rsidR="00381051">
        <w:rPr>
          <w:rFonts w:ascii="Calibri" w:eastAsia="Calibri" w:hAnsi="Calibri" w:cs="Times New Roman"/>
          <w:lang w:val="en-GB"/>
        </w:rPr>
        <w:fldChar w:fldCharType="separate"/>
      </w:r>
      <w:r w:rsidR="006D352A">
        <w:rPr>
          <w:rFonts w:ascii="Calibri" w:eastAsia="Calibri" w:hAnsi="Calibri" w:cs="Times New Roman"/>
          <w:noProof/>
          <w:lang w:val="en-GB"/>
        </w:rPr>
        <w:t>(42)</w:t>
      </w:r>
      <w:r w:rsidR="00381051">
        <w:rPr>
          <w:rFonts w:ascii="Calibri" w:eastAsia="Calibri" w:hAnsi="Calibri" w:cs="Times New Roman"/>
          <w:lang w:val="en-GB"/>
        </w:rPr>
        <w:fldChar w:fldCharType="end"/>
      </w:r>
      <w:r w:rsidR="00381051">
        <w:rPr>
          <w:rFonts w:ascii="Calibri" w:eastAsia="Calibri" w:hAnsi="Calibri" w:cs="Times New Roman"/>
          <w:lang w:val="en-GB"/>
        </w:rPr>
        <w:t xml:space="preserve"> </w:t>
      </w:r>
    </w:p>
    <w:p w14:paraId="740AAAC6" w14:textId="2BF2E0D2" w:rsidR="00DF24CE" w:rsidRPr="00DF24CE" w:rsidRDefault="005B5590" w:rsidP="00DF24CE">
      <w:pPr>
        <w:spacing w:line="360" w:lineRule="auto"/>
        <w:jc w:val="both"/>
        <w:rPr>
          <w:rFonts w:ascii="Calibri" w:eastAsia="Calibri" w:hAnsi="Calibri" w:cs="Times New Roman"/>
          <w:lang w:val="en-GB"/>
        </w:rPr>
      </w:pPr>
      <w:r>
        <w:rPr>
          <w:rFonts w:ascii="Calibri" w:eastAsia="Calibri" w:hAnsi="Calibri" w:cs="Times New Roman"/>
          <w:lang w:val="en-GB"/>
        </w:rPr>
        <w:t xml:space="preserve">Recent </w:t>
      </w:r>
      <w:r w:rsidR="004314AC">
        <w:rPr>
          <w:rFonts w:ascii="Calibri" w:eastAsia="Calibri" w:hAnsi="Calibri" w:cs="Times New Roman"/>
          <w:lang w:val="en-GB"/>
        </w:rPr>
        <w:t xml:space="preserve">studies have </w:t>
      </w:r>
      <w:r w:rsidR="00D251B5">
        <w:rPr>
          <w:rFonts w:ascii="Calibri" w:eastAsia="Calibri" w:hAnsi="Calibri" w:cs="Times New Roman"/>
          <w:lang w:val="en-GB"/>
        </w:rPr>
        <w:t>used more objective measures but have</w:t>
      </w:r>
      <w:r w:rsidR="008E5D39">
        <w:rPr>
          <w:rFonts w:ascii="Calibri" w:eastAsia="Calibri" w:hAnsi="Calibri" w:cs="Times New Roman"/>
          <w:lang w:val="en-GB"/>
        </w:rPr>
        <w:t xml:space="preserve"> generally</w:t>
      </w:r>
      <w:r w:rsidR="00D251B5">
        <w:rPr>
          <w:rFonts w:ascii="Calibri" w:eastAsia="Calibri" w:hAnsi="Calibri" w:cs="Times New Roman"/>
          <w:lang w:val="en-GB"/>
        </w:rPr>
        <w:t xml:space="preserve"> only reported </w:t>
      </w:r>
      <w:r w:rsidR="00DF5498">
        <w:rPr>
          <w:rFonts w:ascii="Calibri" w:eastAsia="Calibri" w:hAnsi="Calibri" w:cs="Times New Roman"/>
          <w:lang w:val="en-GB"/>
        </w:rPr>
        <w:t>on the performance of nurses working 12</w:t>
      </w:r>
      <w:r w:rsidR="3AE97AE9">
        <w:rPr>
          <w:rFonts w:ascii="Calibri" w:eastAsia="Calibri" w:hAnsi="Calibri" w:cs="Times New Roman"/>
          <w:lang w:val="en-GB"/>
        </w:rPr>
        <w:t>-</w:t>
      </w:r>
      <w:r w:rsidR="00DF5498">
        <w:rPr>
          <w:rFonts w:ascii="Calibri" w:eastAsia="Calibri" w:hAnsi="Calibri" w:cs="Times New Roman"/>
          <w:lang w:val="en-GB"/>
        </w:rPr>
        <w:t>hour shifts (with no comparison)</w:t>
      </w:r>
      <w:r w:rsidR="00A92A6B">
        <w:rPr>
          <w:rFonts w:ascii="Calibri" w:eastAsia="Calibri" w:hAnsi="Calibri" w:cs="Times New Roman"/>
          <w:lang w:val="en-GB"/>
        </w:rPr>
        <w:fldChar w:fldCharType="begin">
          <w:fldData xml:space="preserve">PEVuZE5vdGU+PENpdGU+PEF1dGhvcj5KYW1lczwvQXV0aG9yPjxZZWFyPjIwMjE8L1llYXI+PFJl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</w:fldData>
        </w:fldChar>
      </w:r>
      <w:r w:rsidR="006D352A">
        <w:rPr>
          <w:rFonts w:ascii="Calibri" w:eastAsia="Calibri" w:hAnsi="Calibri" w:cs="Times New Roman"/>
          <w:lang w:val="en-GB"/>
        </w:rPr>
        <w:instrText xml:space="preserve"> ADDIN EN.CITE </w:instrText>
      </w:r>
      <w:r w:rsidR="006D352A">
        <w:rPr>
          <w:rFonts w:ascii="Calibri" w:eastAsia="Calibri" w:hAnsi="Calibri" w:cs="Times New Roman"/>
          <w:lang w:val="en-GB"/>
        </w:rPr>
        <w:fldChar w:fldCharType="begin">
          <w:fldData xml:space="preserve">PEVuZE5vdGU+PENpdGU+PEF1dGhvcj5KYW1lczwvQXV0aG9yPjxZZWFyPjIwMjE8L1llYXI+PFJl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</w:fldData>
        </w:fldChar>
      </w:r>
      <w:r w:rsidR="006D352A">
        <w:rPr>
          <w:rFonts w:ascii="Calibri" w:eastAsia="Calibri" w:hAnsi="Calibri" w:cs="Times New Roman"/>
          <w:lang w:val="en-GB"/>
        </w:rPr>
        <w:instrText xml:space="preserve"> ADDIN EN.CITE.DATA </w:instrText>
      </w:r>
      <w:r w:rsidR="006D352A">
        <w:rPr>
          <w:rFonts w:ascii="Calibri" w:eastAsia="Calibri" w:hAnsi="Calibri" w:cs="Times New Roman"/>
          <w:lang w:val="en-GB"/>
        </w:rPr>
      </w:r>
      <w:r w:rsidR="006D352A">
        <w:rPr>
          <w:rFonts w:ascii="Calibri" w:eastAsia="Calibri" w:hAnsi="Calibri" w:cs="Times New Roman"/>
          <w:lang w:val="en-GB"/>
        </w:rPr>
        <w:fldChar w:fldCharType="end"/>
      </w:r>
      <w:r w:rsidR="00A92A6B">
        <w:rPr>
          <w:rFonts w:ascii="Calibri" w:eastAsia="Calibri" w:hAnsi="Calibri" w:cs="Times New Roman"/>
          <w:lang w:val="en-GB"/>
        </w:rPr>
      </w:r>
      <w:r w:rsidR="00A92A6B">
        <w:rPr>
          <w:rFonts w:ascii="Calibri" w:eastAsia="Calibri" w:hAnsi="Calibri" w:cs="Times New Roman"/>
          <w:lang w:val="en-GB"/>
        </w:rPr>
        <w:fldChar w:fldCharType="separate"/>
      </w:r>
      <w:r w:rsidR="006D352A">
        <w:rPr>
          <w:rFonts w:ascii="Calibri" w:eastAsia="Calibri" w:hAnsi="Calibri" w:cs="Times New Roman"/>
          <w:noProof/>
          <w:lang w:val="en-GB"/>
        </w:rPr>
        <w:t>(43, 44)</w:t>
      </w:r>
      <w:r w:rsidR="00A92A6B">
        <w:rPr>
          <w:rFonts w:ascii="Calibri" w:eastAsia="Calibri" w:hAnsi="Calibri" w:cs="Times New Roman"/>
          <w:lang w:val="en-GB"/>
        </w:rPr>
        <w:fldChar w:fldCharType="end"/>
      </w:r>
      <w:r w:rsidR="00DF5498" w:rsidRPr="00DF5498">
        <w:rPr>
          <w:rFonts w:ascii="Calibri" w:eastAsia="Calibri" w:hAnsi="Calibri" w:cs="Times New Roman"/>
          <w:lang w:val="en-GB"/>
        </w:rPr>
        <w:t xml:space="preserve"> </w:t>
      </w:r>
      <w:r w:rsidR="00DF5498">
        <w:rPr>
          <w:rFonts w:ascii="Calibri" w:eastAsia="Calibri" w:hAnsi="Calibri" w:cs="Times New Roman"/>
          <w:lang w:val="en-GB"/>
        </w:rPr>
        <w:t>and thus</w:t>
      </w:r>
      <w:r w:rsidR="4E3F2CFB">
        <w:rPr>
          <w:rFonts w:ascii="Calibri" w:eastAsia="Calibri" w:hAnsi="Calibri" w:cs="Times New Roman"/>
          <w:lang w:val="en-GB"/>
        </w:rPr>
        <w:t>,</w:t>
      </w:r>
      <w:r w:rsidR="00DF5498">
        <w:rPr>
          <w:rFonts w:ascii="Calibri" w:eastAsia="Calibri" w:hAnsi="Calibri" w:cs="Times New Roman"/>
          <w:lang w:val="en-GB"/>
        </w:rPr>
        <w:t xml:space="preserve"> are largely uninformative, although finding</w:t>
      </w:r>
      <w:r w:rsidR="00E71D4B">
        <w:rPr>
          <w:rFonts w:ascii="Calibri" w:eastAsia="Calibri" w:hAnsi="Calibri" w:cs="Times New Roman"/>
          <w:lang w:val="en-GB"/>
        </w:rPr>
        <w:t>s</w:t>
      </w:r>
      <w:r w:rsidR="00DF5498">
        <w:rPr>
          <w:rFonts w:ascii="Calibri" w:eastAsia="Calibri" w:hAnsi="Calibri" w:cs="Times New Roman"/>
          <w:lang w:val="en-GB"/>
        </w:rPr>
        <w:t xml:space="preserve"> do </w:t>
      </w:r>
      <w:r w:rsidR="00B83ACF">
        <w:rPr>
          <w:rFonts w:ascii="Calibri" w:eastAsia="Calibri" w:hAnsi="Calibri" w:cs="Times New Roman"/>
          <w:lang w:val="en-GB"/>
        </w:rPr>
        <w:t xml:space="preserve">suggest increasing errors </w:t>
      </w:r>
      <w:r w:rsidR="0055716E">
        <w:rPr>
          <w:rFonts w:ascii="Calibri" w:eastAsia="Calibri" w:hAnsi="Calibri" w:cs="Times New Roman"/>
          <w:lang w:val="en-GB"/>
        </w:rPr>
        <w:t xml:space="preserve">and </w:t>
      </w:r>
      <w:r w:rsidR="00B83ACF">
        <w:rPr>
          <w:rFonts w:ascii="Calibri" w:eastAsia="Calibri" w:hAnsi="Calibri" w:cs="Times New Roman"/>
          <w:lang w:val="en-GB"/>
        </w:rPr>
        <w:t xml:space="preserve">reduced cognitive performance over the course of </w:t>
      </w:r>
      <w:r w:rsidR="00A92A6B">
        <w:rPr>
          <w:rFonts w:ascii="Calibri" w:eastAsia="Calibri" w:hAnsi="Calibri" w:cs="Times New Roman"/>
          <w:lang w:val="en-GB"/>
        </w:rPr>
        <w:t>consecutive</w:t>
      </w:r>
      <w:r w:rsidR="00B83ACF">
        <w:rPr>
          <w:rFonts w:ascii="Calibri" w:eastAsia="Calibri" w:hAnsi="Calibri" w:cs="Times New Roman"/>
          <w:lang w:val="en-GB"/>
        </w:rPr>
        <w:t xml:space="preserve"> </w:t>
      </w:r>
      <w:r w:rsidR="00E71D4B">
        <w:rPr>
          <w:rFonts w:ascii="Calibri" w:eastAsia="Calibri" w:hAnsi="Calibri" w:cs="Times New Roman"/>
          <w:lang w:val="en-GB"/>
        </w:rPr>
        <w:t xml:space="preserve">long </w:t>
      </w:r>
      <w:r w:rsidR="00B83ACF">
        <w:rPr>
          <w:rFonts w:ascii="Calibri" w:eastAsia="Calibri" w:hAnsi="Calibri" w:cs="Times New Roman"/>
          <w:lang w:val="en-GB"/>
        </w:rPr>
        <w:t>shift</w:t>
      </w:r>
      <w:r w:rsidR="00A92A6B">
        <w:rPr>
          <w:rFonts w:ascii="Calibri" w:eastAsia="Calibri" w:hAnsi="Calibri" w:cs="Times New Roman"/>
          <w:lang w:val="en-GB"/>
        </w:rPr>
        <w:t>s</w:t>
      </w:r>
      <w:r w:rsidR="003B7E74">
        <w:rPr>
          <w:rFonts w:ascii="Calibri" w:eastAsia="Calibri" w:hAnsi="Calibri" w:cs="Times New Roman"/>
          <w:lang w:val="en-GB"/>
        </w:rPr>
        <w:t>.</w:t>
      </w:r>
      <w:r w:rsidR="009B2422">
        <w:rPr>
          <w:rFonts w:ascii="Calibri" w:eastAsia="Calibri" w:hAnsi="Calibri" w:cs="Times New Roman"/>
          <w:lang w:val="en-GB"/>
        </w:rPr>
        <w:fldChar w:fldCharType="begin">
          <w:fldData xml:space="preserve">PEVuZE5vdGU+PENpdGU+PEF1dGhvcj5XaWxzb248L0F1dGhvcj48WWVhcj4yMDE5PC9ZZWFyPjxS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</w:fldData>
        </w:fldChar>
      </w:r>
      <w:r w:rsidR="006D352A">
        <w:rPr>
          <w:rFonts w:ascii="Calibri" w:eastAsia="Calibri" w:hAnsi="Calibri" w:cs="Times New Roman"/>
          <w:lang w:val="en-GB"/>
        </w:rPr>
        <w:instrText xml:space="preserve"> ADDIN EN.CITE </w:instrText>
      </w:r>
      <w:r w:rsidR="006D352A">
        <w:rPr>
          <w:rFonts w:ascii="Calibri" w:eastAsia="Calibri" w:hAnsi="Calibri" w:cs="Times New Roman"/>
          <w:lang w:val="en-GB"/>
        </w:rPr>
        <w:fldChar w:fldCharType="begin">
          <w:fldData xml:space="preserve">PEVuZE5vdGU+PENpdGU+PEF1dGhvcj5XaWxzb248L0F1dGhvcj48WWVhcj4yMDE5PC9ZZWFyPjxS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</w:fldData>
        </w:fldChar>
      </w:r>
      <w:r w:rsidR="006D352A">
        <w:rPr>
          <w:rFonts w:ascii="Calibri" w:eastAsia="Calibri" w:hAnsi="Calibri" w:cs="Times New Roman"/>
          <w:lang w:val="en-GB"/>
        </w:rPr>
        <w:instrText xml:space="preserve"> ADDIN EN.CITE.DATA </w:instrText>
      </w:r>
      <w:r w:rsidR="006D352A">
        <w:rPr>
          <w:rFonts w:ascii="Calibri" w:eastAsia="Calibri" w:hAnsi="Calibri" w:cs="Times New Roman"/>
          <w:lang w:val="en-GB"/>
        </w:rPr>
      </w:r>
      <w:r w:rsidR="006D352A">
        <w:rPr>
          <w:rFonts w:ascii="Calibri" w:eastAsia="Calibri" w:hAnsi="Calibri" w:cs="Times New Roman"/>
          <w:lang w:val="en-GB"/>
        </w:rPr>
        <w:fldChar w:fldCharType="end"/>
      </w:r>
      <w:r w:rsidR="009B2422">
        <w:rPr>
          <w:rFonts w:ascii="Calibri" w:eastAsia="Calibri" w:hAnsi="Calibri" w:cs="Times New Roman"/>
          <w:lang w:val="en-GB"/>
        </w:rPr>
      </w:r>
      <w:r w:rsidR="009B2422">
        <w:rPr>
          <w:rFonts w:ascii="Calibri" w:eastAsia="Calibri" w:hAnsi="Calibri" w:cs="Times New Roman"/>
          <w:lang w:val="en-GB"/>
        </w:rPr>
        <w:fldChar w:fldCharType="separate"/>
      </w:r>
      <w:r w:rsidR="006D352A">
        <w:rPr>
          <w:rFonts w:ascii="Calibri" w:eastAsia="Calibri" w:hAnsi="Calibri" w:cs="Times New Roman"/>
          <w:noProof/>
          <w:lang w:val="en-GB"/>
        </w:rPr>
        <w:t>(44, 45)</w:t>
      </w:r>
      <w:r w:rsidR="009B2422">
        <w:rPr>
          <w:rFonts w:ascii="Calibri" w:eastAsia="Calibri" w:hAnsi="Calibri" w:cs="Times New Roman"/>
          <w:lang w:val="en-GB"/>
        </w:rPr>
        <w:fldChar w:fldCharType="end"/>
      </w:r>
      <w:r w:rsidR="00DF5498">
        <w:rPr>
          <w:rFonts w:ascii="Calibri" w:eastAsia="Calibri" w:hAnsi="Calibri" w:cs="Times New Roman"/>
          <w:lang w:val="en-GB"/>
        </w:rPr>
        <w:t xml:space="preserve"> </w:t>
      </w:r>
      <w:r w:rsidR="00C86A02">
        <w:rPr>
          <w:rFonts w:ascii="Calibri" w:eastAsia="Calibri" w:hAnsi="Calibri" w:cs="Times New Roman"/>
          <w:lang w:val="en-GB"/>
        </w:rPr>
        <w:t>A</w:t>
      </w:r>
      <w:r w:rsidR="008E5D39">
        <w:rPr>
          <w:rFonts w:ascii="Calibri" w:eastAsia="Calibri" w:hAnsi="Calibri" w:cs="Times New Roman"/>
          <w:lang w:val="en-GB"/>
        </w:rPr>
        <w:t xml:space="preserve"> single </w:t>
      </w:r>
      <w:r w:rsidR="001D1362">
        <w:rPr>
          <w:rFonts w:ascii="Calibri" w:eastAsia="Calibri" w:hAnsi="Calibri" w:cs="Times New Roman"/>
          <w:lang w:val="en-GB"/>
        </w:rPr>
        <w:t>pilot study compared cognitive errors in</w:t>
      </w:r>
      <w:r w:rsidR="00554CE2">
        <w:rPr>
          <w:rFonts w:ascii="Calibri" w:eastAsia="Calibri" w:hAnsi="Calibri" w:cs="Times New Roman"/>
          <w:lang w:val="en-GB"/>
        </w:rPr>
        <w:t xml:space="preserve"> 28</w:t>
      </w:r>
      <w:r w:rsidR="001D1362">
        <w:rPr>
          <w:rFonts w:ascii="Calibri" w:eastAsia="Calibri" w:hAnsi="Calibri" w:cs="Times New Roman"/>
          <w:lang w:val="en-GB"/>
        </w:rPr>
        <w:t xml:space="preserve"> </w:t>
      </w:r>
      <w:r w:rsidR="001D1362">
        <w:rPr>
          <w:rFonts w:ascii="Calibri" w:eastAsia="Calibri" w:hAnsi="Calibri" w:cs="Times New Roman"/>
          <w:lang w:val="en-GB"/>
        </w:rPr>
        <w:lastRenderedPageBreak/>
        <w:t>nurses</w:t>
      </w:r>
      <w:r w:rsidR="00554CE2">
        <w:rPr>
          <w:rFonts w:ascii="Calibri" w:eastAsia="Calibri" w:hAnsi="Calibri" w:cs="Times New Roman"/>
          <w:lang w:val="en-GB"/>
        </w:rPr>
        <w:t xml:space="preserve"> working </w:t>
      </w:r>
      <w:r>
        <w:rPr>
          <w:rFonts w:ascii="Calibri" w:eastAsia="Calibri" w:hAnsi="Calibri" w:cs="Times New Roman"/>
          <w:lang w:val="en-GB"/>
        </w:rPr>
        <w:t>8</w:t>
      </w:r>
      <w:r w:rsidR="00554CE2">
        <w:rPr>
          <w:rFonts w:ascii="Calibri" w:eastAsia="Calibri" w:hAnsi="Calibri" w:cs="Times New Roman"/>
          <w:lang w:val="en-GB"/>
        </w:rPr>
        <w:t xml:space="preserve"> or </w:t>
      </w:r>
      <w:r>
        <w:rPr>
          <w:rFonts w:ascii="Calibri" w:eastAsia="Calibri" w:hAnsi="Calibri" w:cs="Times New Roman"/>
          <w:lang w:val="en-GB"/>
        </w:rPr>
        <w:t>12-hour shifts</w:t>
      </w:r>
      <w:r w:rsidR="00554CE2">
        <w:rPr>
          <w:rFonts w:ascii="Calibri" w:eastAsia="Calibri" w:hAnsi="Calibri" w:cs="Times New Roman"/>
          <w:lang w:val="en-GB"/>
        </w:rPr>
        <w:t xml:space="preserve"> </w:t>
      </w:r>
      <w:r w:rsidR="00E1685F">
        <w:rPr>
          <w:rFonts w:ascii="Calibri" w:eastAsia="Calibri" w:hAnsi="Calibri" w:cs="Times New Roman"/>
          <w:lang w:val="en-GB"/>
        </w:rPr>
        <w:t xml:space="preserve">finding no </w:t>
      </w:r>
      <w:r>
        <w:rPr>
          <w:rFonts w:ascii="Calibri" w:eastAsia="Calibri" w:hAnsi="Calibri" w:cs="Times New Roman"/>
          <w:lang w:val="en-GB"/>
        </w:rPr>
        <w:t>statistically</w:t>
      </w:r>
      <w:r w:rsidR="00E1685F">
        <w:rPr>
          <w:rFonts w:ascii="Calibri" w:eastAsia="Calibri" w:hAnsi="Calibri" w:cs="Times New Roman"/>
          <w:lang w:val="en-GB"/>
        </w:rPr>
        <w:t xml:space="preserve"> </w:t>
      </w:r>
      <w:r>
        <w:rPr>
          <w:rFonts w:ascii="Calibri" w:eastAsia="Calibri" w:hAnsi="Calibri" w:cs="Times New Roman"/>
          <w:lang w:val="en-GB"/>
        </w:rPr>
        <w:t>significant</w:t>
      </w:r>
      <w:r w:rsidR="00381051">
        <w:rPr>
          <w:rFonts w:ascii="Calibri" w:eastAsia="Calibri" w:hAnsi="Calibri" w:cs="Times New Roman"/>
          <w:lang w:val="en-GB"/>
        </w:rPr>
        <w:t xml:space="preserve"> difference in cognitive performance</w:t>
      </w:r>
      <w:r w:rsidR="00957B99">
        <w:rPr>
          <w:rFonts w:ascii="Calibri" w:eastAsia="Calibri" w:hAnsi="Calibri" w:cs="Times New Roman"/>
          <w:lang w:val="en-GB"/>
        </w:rPr>
        <w:t>.</w:t>
      </w:r>
      <w:r w:rsidR="00A92A6B">
        <w:rPr>
          <w:rFonts w:ascii="Calibri" w:eastAsia="Calibri" w:hAnsi="Calibri" w:cs="Times New Roman"/>
          <w:lang w:val="en-GB"/>
        </w:rPr>
        <w:fldChar w:fldCharType="begin"/>
      </w:r>
      <w:r w:rsidR="006D352A">
        <w:rPr>
          <w:rFonts w:ascii="Calibri" w:eastAsia="Calibri" w:hAnsi="Calibri" w:cs="Times New Roman"/>
          <w:lang w:val="en-GB"/>
        </w:rPr>
        <w:instrText xml:space="preserve"> ADDIN EN.CITE &lt;EndNote&gt;&lt;Cite&gt;&lt;Author&gt;Rheaume&lt;/Author&gt;&lt;Year&gt;2018&lt;/Year&gt;&lt;RecNum&gt;570&lt;/RecNum&gt;&lt;DisplayText&gt;(46)&lt;/DisplayText&gt;&lt;record&gt;&lt;rec-number&gt;570&lt;/rec-number&gt;&lt;foreign-keys&gt;&lt;key app="EN" db-id="9z25saraxzrexjevsw8x9pto22x9azzfvrtt" timestamp="1516264303"&gt;570&lt;/key&gt;&lt;/foreign-keys&gt;&lt;ref-type name="Journal Article"&gt;17&lt;/ref-type&gt;&lt;contributors&gt;&lt;authors&gt;&lt;author&gt;Rheaume, A.&lt;/author&gt;&lt;author&gt;Mullen, J.&lt;/author&gt;&lt;/authors&gt;&lt;/contributors&gt;&lt;auth-address&gt;School of Nursing, Universite de Moncton, Moncton, NB, Canada.&amp;#xD;Department of Commerce, Ron Joyce Center for Business Studies, Mount Allison University, Sackville, NB, Canada.&lt;/auth-address&gt;&lt;titles&gt;&lt;title&gt;The impact of long work hours and shift work on cognitive errors in nurses&lt;/title&gt;&lt;secondary-title&gt;J Nurs Manag&lt;/secondary-title&gt;&lt;/titles&gt;&lt;periodical&gt;&lt;full-title&gt;Journal of Nursing Management&lt;/full-title&gt;&lt;abbr-1&gt;J. Nurs. Manag.&lt;/abbr-1&gt;&lt;abbr-2&gt;J Nurs Manag&lt;/abbr-2&gt;&lt;/periodical&gt;&lt;pages&gt;26-32&lt;/pages&gt;&lt;volume&gt;26&lt;/volume&gt;&lt;number&gt;1&lt;/number&gt;&lt;edition&gt;2017/09/01&lt;/edition&gt;&lt;keywords&gt;&lt;keyword&gt;Actigraphy/methods&lt;/keyword&gt;&lt;keyword&gt;Adult&lt;/keyword&gt;&lt;keyword&gt;Canada&lt;/keyword&gt;&lt;keyword&gt;*Cognition&lt;/keyword&gt;&lt;keyword&gt;Female&lt;/keyword&gt;&lt;keyword&gt;Humans&lt;/keyword&gt;&lt;keyword&gt;Male&lt;/keyword&gt;&lt;keyword&gt;Medical Errors/nursing/*psychology&lt;/keyword&gt;&lt;keyword&gt;Middle Aged&lt;/keyword&gt;&lt;keyword&gt;Pilot Projects&lt;/keyword&gt;&lt;keyword&gt;Surveys and Questionnaires&lt;/keyword&gt;&lt;keyword&gt;Work Schedule Tolerance/*psychology&lt;/keyword&gt;&lt;keyword&gt;Workload/psychology/standards&lt;/keyword&gt;&lt;keyword&gt;Workplace/*psychology/standards&lt;/keyword&gt;&lt;keyword&gt;cognitive errors&lt;/keyword&gt;&lt;keyword&gt;long work hours&lt;/keyword&gt;&lt;keyword&gt;nurse&lt;/keyword&gt;&lt;keyword&gt;shift work&lt;/keyword&gt;&lt;/keywords&gt;&lt;dates&gt;&lt;year&gt;2018&lt;/year&gt;&lt;pub-dates&gt;&lt;date&gt;Jan&lt;/date&gt;&lt;/pub-dates&gt;&lt;/dates&gt;&lt;isbn&gt;1365-2834 (Electronic)&amp;#xD;0966-0429 (Linking)&lt;/isbn&gt;&lt;accession-num&gt;28857317&lt;/accession-num&gt;&lt;urls&gt;&lt;related-urls&gt;&lt;url&gt;https://www.ncbi.nlm.nih.gov/pubmed/28857317&lt;/url&gt;&lt;/related-urls&gt;&lt;/urls&gt;&lt;electronic-resource-num&gt;10.1111/jonm.12513&lt;/electronic-resource-num&gt;&lt;/record&gt;&lt;/Cite&gt;&lt;/EndNote&gt;</w:instrText>
      </w:r>
      <w:r w:rsidR="00A92A6B">
        <w:rPr>
          <w:rFonts w:ascii="Calibri" w:eastAsia="Calibri" w:hAnsi="Calibri" w:cs="Times New Roman"/>
          <w:lang w:val="en-GB"/>
        </w:rPr>
        <w:fldChar w:fldCharType="separate"/>
      </w:r>
      <w:r w:rsidR="006D352A">
        <w:rPr>
          <w:rFonts w:ascii="Calibri" w:eastAsia="Calibri" w:hAnsi="Calibri" w:cs="Times New Roman"/>
          <w:noProof/>
          <w:lang w:val="en-GB"/>
        </w:rPr>
        <w:t>(46)</w:t>
      </w:r>
      <w:r w:rsidR="00A92A6B">
        <w:rPr>
          <w:rFonts w:ascii="Calibri" w:eastAsia="Calibri" w:hAnsi="Calibri" w:cs="Times New Roman"/>
          <w:lang w:val="en-GB"/>
        </w:rPr>
        <w:fldChar w:fldCharType="end"/>
      </w:r>
      <w:r w:rsidR="00957B99">
        <w:rPr>
          <w:rFonts w:ascii="Calibri" w:eastAsia="Calibri" w:hAnsi="Calibri" w:cs="Times New Roman"/>
          <w:lang w:val="en-GB"/>
        </w:rPr>
        <w:t xml:space="preserve"> </w:t>
      </w:r>
      <w:r w:rsidR="00933376">
        <w:rPr>
          <w:rFonts w:ascii="Calibri" w:eastAsia="Calibri" w:hAnsi="Calibri" w:cs="Times New Roman"/>
          <w:lang w:val="en-GB"/>
        </w:rPr>
        <w:t>O</w:t>
      </w:r>
      <w:r w:rsidR="00017EE6">
        <w:rPr>
          <w:rFonts w:ascii="Calibri" w:eastAsia="Calibri" w:hAnsi="Calibri" w:cs="Times New Roman"/>
          <w:lang w:val="en-GB"/>
        </w:rPr>
        <w:t>verall</w:t>
      </w:r>
      <w:r w:rsidR="00933376">
        <w:rPr>
          <w:rFonts w:ascii="Calibri" w:eastAsia="Calibri" w:hAnsi="Calibri" w:cs="Times New Roman"/>
          <w:lang w:val="en-GB"/>
        </w:rPr>
        <w:t>,</w:t>
      </w:r>
      <w:r w:rsidR="00017EE6">
        <w:rPr>
          <w:rFonts w:ascii="Calibri" w:eastAsia="Calibri" w:hAnsi="Calibri" w:cs="Times New Roman"/>
          <w:lang w:val="en-GB"/>
        </w:rPr>
        <w:t xml:space="preserve"> while increased performance impairments when </w:t>
      </w:r>
      <w:r w:rsidR="00DA4ED1">
        <w:rPr>
          <w:rFonts w:ascii="Calibri" w:eastAsia="Calibri" w:hAnsi="Calibri" w:cs="Times New Roman"/>
          <w:lang w:val="en-GB"/>
        </w:rPr>
        <w:t>nurses work</w:t>
      </w:r>
      <w:r w:rsidR="00017EE6">
        <w:rPr>
          <w:rFonts w:ascii="Calibri" w:eastAsia="Calibri" w:hAnsi="Calibri" w:cs="Times New Roman"/>
          <w:lang w:val="en-GB"/>
        </w:rPr>
        <w:t xml:space="preserve"> 12-hour shif</w:t>
      </w:r>
      <w:r w:rsidR="00ED3E94">
        <w:rPr>
          <w:rFonts w:ascii="Calibri" w:eastAsia="Calibri" w:hAnsi="Calibri" w:cs="Times New Roman"/>
          <w:lang w:val="en-GB"/>
        </w:rPr>
        <w:t>ts</w:t>
      </w:r>
      <w:r w:rsidR="00A92A6B">
        <w:rPr>
          <w:rFonts w:ascii="Calibri" w:eastAsia="Calibri" w:hAnsi="Calibri" w:cs="Times New Roman"/>
          <w:lang w:val="en-GB"/>
        </w:rPr>
        <w:t xml:space="preserve"> </w:t>
      </w:r>
      <w:r w:rsidR="00017EE6">
        <w:rPr>
          <w:rFonts w:ascii="Calibri" w:eastAsia="Calibri" w:hAnsi="Calibri" w:cs="Times New Roman"/>
          <w:lang w:val="en-GB"/>
        </w:rPr>
        <w:t>are plausible</w:t>
      </w:r>
      <w:r w:rsidR="00807BEC">
        <w:rPr>
          <w:rFonts w:ascii="Calibri" w:eastAsia="Calibri" w:hAnsi="Calibri" w:cs="Times New Roman"/>
          <w:lang w:val="en-GB"/>
        </w:rPr>
        <w:t xml:space="preserve"> due to their impact on fatigue and sleep</w:t>
      </w:r>
      <w:r w:rsidR="00017EE6">
        <w:rPr>
          <w:rFonts w:ascii="Calibri" w:eastAsia="Calibri" w:hAnsi="Calibri" w:cs="Times New Roman"/>
          <w:lang w:val="en-GB"/>
        </w:rPr>
        <w:t xml:space="preserve">, the lack of objective shift and outcomes data means the </w:t>
      </w:r>
      <w:r w:rsidR="00B55D36">
        <w:rPr>
          <w:rFonts w:ascii="Calibri" w:eastAsia="Calibri" w:hAnsi="Calibri" w:cs="Times New Roman"/>
          <w:lang w:val="en-GB"/>
        </w:rPr>
        <w:t xml:space="preserve">current </w:t>
      </w:r>
      <w:r w:rsidR="00017EE6">
        <w:rPr>
          <w:rFonts w:ascii="Calibri" w:eastAsia="Calibri" w:hAnsi="Calibri" w:cs="Times New Roman"/>
          <w:lang w:val="en-GB"/>
        </w:rPr>
        <w:t xml:space="preserve">evidence is weak.  </w:t>
      </w:r>
    </w:p>
    <w:p w14:paraId="58467540" w14:textId="19665D6E" w:rsidR="00DF24CE" w:rsidRDefault="006364CC" w:rsidP="00DF24CE">
      <w:pPr>
        <w:spacing w:line="360" w:lineRule="auto"/>
        <w:jc w:val="both"/>
        <w:rPr>
          <w:rFonts w:ascii="Calibri" w:eastAsia="Calibri" w:hAnsi="Calibri" w:cs="Times New Roman"/>
          <w:lang w:val="en-GB"/>
        </w:rPr>
      </w:pPr>
      <w:r>
        <w:rPr>
          <w:rFonts w:ascii="Calibri" w:eastAsia="Calibri" w:hAnsi="Calibri" w:cs="Times New Roman"/>
          <w:lang w:val="en-GB"/>
        </w:rPr>
        <w:t xml:space="preserve">A further value proposition </w:t>
      </w:r>
      <w:r w:rsidR="00245323">
        <w:rPr>
          <w:rFonts w:ascii="Calibri" w:eastAsia="Calibri" w:hAnsi="Calibri" w:cs="Times New Roman"/>
          <w:lang w:val="en-GB"/>
        </w:rPr>
        <w:t xml:space="preserve">resulting </w:t>
      </w:r>
      <w:r>
        <w:rPr>
          <w:rFonts w:ascii="Calibri" w:eastAsia="Calibri" w:hAnsi="Calibri" w:cs="Times New Roman"/>
          <w:lang w:val="en-GB"/>
        </w:rPr>
        <w:t xml:space="preserve">from removing a handover during the day is higher continuity of care due to patients seeing the same nurse throughout the day. </w:t>
      </w:r>
      <w:r w:rsidR="00245323">
        <w:rPr>
          <w:rFonts w:ascii="Calibri" w:eastAsia="Calibri" w:hAnsi="Calibri" w:cs="Times New Roman"/>
          <w:lang w:val="en-GB"/>
        </w:rPr>
        <w:t xml:space="preserve">The evidence around this is, however, mixed. </w:t>
      </w:r>
      <w:r w:rsidR="000D255C">
        <w:rPr>
          <w:rFonts w:ascii="Calibri" w:eastAsia="Calibri" w:hAnsi="Calibri" w:cs="Times New Roman"/>
          <w:lang w:val="en-GB"/>
        </w:rPr>
        <w:t>In some</w:t>
      </w:r>
      <w:r>
        <w:rPr>
          <w:rFonts w:ascii="Calibri" w:eastAsia="Calibri" w:hAnsi="Calibri" w:cs="Times New Roman"/>
          <w:lang w:val="en-GB"/>
        </w:rPr>
        <w:t xml:space="preserve"> qualitative studies</w:t>
      </w:r>
      <w:r w:rsidR="00904FF5">
        <w:rPr>
          <w:rFonts w:ascii="Calibri" w:eastAsia="Calibri" w:hAnsi="Calibri" w:cs="Times New Roman"/>
          <w:lang w:val="en-GB"/>
        </w:rPr>
        <w:t xml:space="preserve"> </w:t>
      </w:r>
      <w:r>
        <w:rPr>
          <w:rFonts w:ascii="Calibri" w:eastAsia="Calibri" w:hAnsi="Calibri" w:cs="Times New Roman"/>
          <w:lang w:val="en-GB"/>
        </w:rPr>
        <w:t xml:space="preserve">nurses report higher continuity of care </w:t>
      </w:r>
      <w:r w:rsidR="00F37D60">
        <w:rPr>
          <w:rFonts w:ascii="Calibri" w:eastAsia="Calibri" w:hAnsi="Calibri" w:cs="Times New Roman"/>
          <w:lang w:val="en-GB"/>
        </w:rPr>
        <w:t>and better communication with patients</w:t>
      </w:r>
      <w:r w:rsidR="000D255C">
        <w:rPr>
          <w:rFonts w:ascii="Calibri" w:eastAsia="Calibri" w:hAnsi="Calibri" w:cs="Times New Roman"/>
          <w:lang w:val="en-GB"/>
        </w:rPr>
        <w:t xml:space="preserve"> when working long shifts</w:t>
      </w:r>
      <w:r w:rsidR="009B2422">
        <w:rPr>
          <w:rFonts w:ascii="Calibri" w:eastAsia="Calibri" w:hAnsi="Calibri" w:cs="Times New Roman"/>
          <w:lang w:val="en-GB"/>
        </w:rPr>
        <w:t>.</w:t>
      </w:r>
      <w:r>
        <w:rPr>
          <w:rFonts w:ascii="Calibri" w:eastAsia="Calibri" w:hAnsi="Calibri" w:cs="Times New Roman"/>
          <w:lang w:val="en-GB"/>
        </w:rPr>
        <w:fldChar w:fldCharType="begin">
          <w:fldData xml:space="preserve">PEVuZE5vdGU+PENpdGU+PEF1dGhvcj5UaG9tc29uPC9BdXRob3I+PFllYXI+MjAxNzwvWWVhcj48
UmVjTnVtPjU3NTwvUmVjTnVtPjxEaXNwbGF5VGV4dD4oNDcsIDQ4KTwvRGlzcGxheVRleHQ+PHJl
Y29yZD48cmVjLW51bWJlcj41NzU8L3JlYy1udW1iZXI+PGZvcmVpZ24ta2V5cz48a2V5IGFwcD0i
RU4iIGRiLWlkPSI5ejI1c2FyYXh6cmV4amV2c3c4eDlwdG8yMng5YXp6ZnZydHQiIHRpbWVzdGFt
cD0iMTUxOTMwMjczMiI+NTc1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IE51cnMgTWFuYWc8L3NlY29u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</w:fldData>
        </w:fldChar>
      </w:r>
      <w:r w:rsidR="006D352A">
        <w:rPr>
          <w:rFonts w:ascii="Calibri" w:eastAsia="Calibri" w:hAnsi="Calibri" w:cs="Times New Roman"/>
          <w:lang w:val="en-GB"/>
        </w:rPr>
        <w:instrText xml:space="preserve"> ADDIN EN.CITE </w:instrText>
      </w:r>
      <w:r w:rsidR="006D352A">
        <w:rPr>
          <w:rFonts w:ascii="Calibri" w:eastAsia="Calibri" w:hAnsi="Calibri" w:cs="Times New Roman"/>
          <w:lang w:val="en-GB"/>
        </w:rPr>
        <w:fldChar w:fldCharType="begin">
          <w:fldData xml:space="preserve">PEVuZE5vdGU+PENpdGU+PEF1dGhvcj5UaG9tc29uPC9BdXRob3I+PFllYXI+MjAxNzwvWWVhcj48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</w:fldData>
        </w:fldChar>
      </w:r>
      <w:r w:rsidR="006D352A">
        <w:rPr>
          <w:rFonts w:ascii="Calibri" w:eastAsia="Calibri" w:hAnsi="Calibri" w:cs="Times New Roman"/>
          <w:lang w:val="en-GB"/>
        </w:rPr>
        <w:instrText xml:space="preserve"> ADDIN EN.CITE.DATA </w:instrText>
      </w:r>
      <w:r w:rsidR="006D352A">
        <w:rPr>
          <w:rFonts w:ascii="Calibri" w:eastAsia="Calibri" w:hAnsi="Calibri" w:cs="Times New Roman"/>
          <w:lang w:val="en-GB"/>
        </w:rPr>
      </w:r>
      <w:r w:rsidR="006D352A">
        <w:rPr>
          <w:rFonts w:ascii="Calibri" w:eastAsia="Calibri" w:hAnsi="Calibri" w:cs="Times New Roman"/>
          <w:lang w:val="en-GB"/>
        </w:rPr>
        <w:fldChar w:fldCharType="end"/>
      </w:r>
      <w:r>
        <w:rPr>
          <w:rFonts w:ascii="Calibri" w:eastAsia="Calibri" w:hAnsi="Calibri" w:cs="Times New Roman"/>
          <w:lang w:val="en-GB"/>
        </w:rPr>
      </w:r>
      <w:r>
        <w:rPr>
          <w:rFonts w:ascii="Calibri" w:eastAsia="Calibri" w:hAnsi="Calibri" w:cs="Times New Roman"/>
          <w:lang w:val="en-GB"/>
        </w:rPr>
        <w:fldChar w:fldCharType="separate"/>
      </w:r>
      <w:r w:rsidR="006D352A">
        <w:rPr>
          <w:rFonts w:ascii="Calibri" w:eastAsia="Calibri" w:hAnsi="Calibri" w:cs="Times New Roman"/>
          <w:noProof/>
          <w:lang w:val="en-GB"/>
        </w:rPr>
        <w:t>(47, 48)</w:t>
      </w:r>
      <w:r>
        <w:rPr>
          <w:rFonts w:ascii="Calibri" w:eastAsia="Calibri" w:hAnsi="Calibri" w:cs="Times New Roman"/>
          <w:lang w:val="en-GB"/>
        </w:rPr>
        <w:fldChar w:fldCharType="end"/>
      </w:r>
      <w:r w:rsidR="00F37D60">
        <w:rPr>
          <w:rFonts w:ascii="Calibri" w:eastAsia="Calibri" w:hAnsi="Calibri" w:cs="Times New Roman"/>
          <w:lang w:val="en-GB"/>
        </w:rPr>
        <w:t xml:space="preserve"> </w:t>
      </w:r>
      <w:r w:rsidR="00F37D60" w:rsidRPr="00F37D60">
        <w:rPr>
          <w:rFonts w:ascii="Calibri" w:eastAsia="Calibri" w:hAnsi="Calibri" w:cs="Times New Roman"/>
          <w:lang w:val="en-GB"/>
        </w:rPr>
        <w:t xml:space="preserve">In contrast, </w:t>
      </w:r>
      <w:r w:rsidR="00245323">
        <w:rPr>
          <w:rFonts w:ascii="Calibri" w:eastAsia="Calibri" w:hAnsi="Calibri" w:cs="Times New Roman"/>
          <w:lang w:val="en-GB"/>
        </w:rPr>
        <w:t xml:space="preserve">some nurses </w:t>
      </w:r>
      <w:r w:rsidR="00904FF5">
        <w:rPr>
          <w:rFonts w:ascii="Calibri" w:eastAsia="Calibri" w:hAnsi="Calibri" w:cs="Times New Roman"/>
          <w:lang w:val="en-GB"/>
        </w:rPr>
        <w:t xml:space="preserve">report </w:t>
      </w:r>
      <w:r w:rsidR="00245323">
        <w:rPr>
          <w:rFonts w:ascii="Calibri" w:eastAsia="Calibri" w:hAnsi="Calibri" w:cs="Times New Roman"/>
          <w:lang w:val="en-GB"/>
        </w:rPr>
        <w:t>that</w:t>
      </w:r>
      <w:r w:rsidR="00F37D60" w:rsidRPr="00F37D60">
        <w:rPr>
          <w:rFonts w:ascii="Calibri" w:eastAsia="Calibri" w:hAnsi="Calibri" w:cs="Times New Roman"/>
          <w:lang w:val="en-GB"/>
        </w:rPr>
        <w:t xml:space="preserve"> continuity </w:t>
      </w:r>
      <w:r w:rsidR="00245323">
        <w:rPr>
          <w:rFonts w:ascii="Calibri" w:eastAsia="Calibri" w:hAnsi="Calibri" w:cs="Times New Roman"/>
          <w:lang w:val="en-GB"/>
        </w:rPr>
        <w:t xml:space="preserve">of care </w:t>
      </w:r>
      <w:r w:rsidR="00F37D60" w:rsidRPr="00F37D60">
        <w:rPr>
          <w:rFonts w:ascii="Calibri" w:eastAsia="Calibri" w:hAnsi="Calibri" w:cs="Times New Roman"/>
          <w:lang w:val="en-GB"/>
        </w:rPr>
        <w:t xml:space="preserve">decreased </w:t>
      </w:r>
      <w:r w:rsidR="00904FF5">
        <w:rPr>
          <w:rFonts w:ascii="Calibri" w:eastAsia="Calibri" w:hAnsi="Calibri" w:cs="Times New Roman"/>
          <w:lang w:val="en-GB"/>
        </w:rPr>
        <w:t>with 12-hour shifts</w:t>
      </w:r>
      <w:r w:rsidR="00904FF5" w:rsidRPr="00F37D60">
        <w:rPr>
          <w:rFonts w:ascii="Calibri" w:eastAsia="Calibri" w:hAnsi="Calibri" w:cs="Times New Roman"/>
          <w:lang w:val="en-GB"/>
        </w:rPr>
        <w:t xml:space="preserve"> </w:t>
      </w:r>
      <w:r w:rsidR="00F37D60" w:rsidRPr="00F37D60">
        <w:rPr>
          <w:rFonts w:ascii="Calibri" w:eastAsia="Calibri" w:hAnsi="Calibri" w:cs="Times New Roman"/>
          <w:lang w:val="en-GB"/>
        </w:rPr>
        <w:t xml:space="preserve">because they </w:t>
      </w:r>
      <w:r w:rsidR="00245323">
        <w:rPr>
          <w:rFonts w:ascii="Calibri" w:eastAsia="Calibri" w:hAnsi="Calibri" w:cs="Times New Roman"/>
          <w:lang w:val="en-GB"/>
        </w:rPr>
        <w:t>are</w:t>
      </w:r>
      <w:r w:rsidR="00F37D60" w:rsidRPr="00F37D60">
        <w:rPr>
          <w:rFonts w:ascii="Calibri" w:eastAsia="Calibri" w:hAnsi="Calibri" w:cs="Times New Roman"/>
          <w:lang w:val="en-GB"/>
        </w:rPr>
        <w:t xml:space="preserve"> away from </w:t>
      </w:r>
      <w:r w:rsidR="00245323">
        <w:rPr>
          <w:rFonts w:ascii="Calibri" w:eastAsia="Calibri" w:hAnsi="Calibri" w:cs="Times New Roman"/>
          <w:lang w:val="en-GB"/>
        </w:rPr>
        <w:t>work</w:t>
      </w:r>
      <w:r w:rsidR="00F37D60" w:rsidRPr="00F37D60">
        <w:rPr>
          <w:rFonts w:ascii="Calibri" w:eastAsia="Calibri" w:hAnsi="Calibri" w:cs="Times New Roman"/>
          <w:lang w:val="en-GB"/>
        </w:rPr>
        <w:t xml:space="preserve"> for longer due to having more days off</w:t>
      </w:r>
      <w:r w:rsidR="00245323">
        <w:rPr>
          <w:rFonts w:ascii="Calibri" w:eastAsia="Calibri" w:hAnsi="Calibri" w:cs="Times New Roman"/>
          <w:lang w:val="en-GB"/>
        </w:rPr>
        <w:t>.</w:t>
      </w:r>
      <w:r w:rsidR="00245323">
        <w:rPr>
          <w:rFonts w:ascii="Calibri" w:eastAsia="Calibri" w:hAnsi="Calibri" w:cs="Times New Roman"/>
          <w:lang w:val="en-GB"/>
        </w:rPr>
        <w:fldChar w:fldCharType="begin"/>
      </w:r>
      <w:r w:rsidR="00F73C08">
        <w:rPr>
          <w:rFonts w:ascii="Calibri" w:eastAsia="Calibri" w:hAnsi="Calibri" w:cs="Times New Roman"/>
          <w:lang w:val="en-GB"/>
        </w:rPr>
        <w:instrText xml:space="preserve"> ADDIN EN.CITE &lt;EndNote&gt;&lt;Cite&gt;&lt;Author&gt;Ejebu&lt;/Author&gt;&lt;Year&gt;2021&lt;/Year&gt;&lt;RecNum&gt;1325&lt;/RecNum&gt;&lt;DisplayText&gt;(24)&lt;/DisplayText&gt;&lt;record&gt;&lt;rec-number&gt;1325&lt;/rec-number&gt;&lt;foreign-keys&gt;&lt;key app="EN" db-id="9z25saraxzrexjevsw8x9pto22x9azzfvrtt" timestamp="1635860272"&gt;1325&lt;/key&gt;&lt;/foreign-keys&gt;&lt;ref-type name="Journal Article"&gt;17&lt;/ref-type&gt;&lt;contributors&gt;&lt;authors&gt;&lt;author&gt;Ejebu, O. Z.&lt;/author&gt;&lt;author&gt;Dall&amp;apos;Ora, C.&lt;/author&gt;&lt;author&gt;Griffiths, P.&lt;/author&gt;&lt;/authors&gt;&lt;/contributors&gt;&lt;auth-address&gt;School of Health Sciences, University of Southampton, Southampton, United Kingdom.&amp;#xD;National Institute for Health Research Applied Research Collaboration (Wessex), Southampton, United Kingdom.&lt;/auth-address&gt;&lt;titles&gt;&lt;title&gt;Nurses&amp;apos; experiences and preferences around shift patterns: A scoping review&lt;/title&gt;&lt;secondary-title&gt;PLoS One&lt;/secondary-title&gt;&lt;/titles&gt;&lt;periodical&gt;&lt;full-title&gt;PloS One&lt;/full-title&gt;&lt;abbr-1&gt;PLoS One&lt;/abbr-1&gt;&lt;abbr-2&gt;PLoS One&lt;/abbr-2&gt;&lt;/periodical&gt;&lt;pages&gt;e0256300&lt;/pages&gt;&lt;volume&gt;16&lt;/volume&gt;&lt;number&gt;8&lt;/number&gt;&lt;edition&gt;2021/08/17&lt;/edition&gt;&lt;dates&gt;&lt;year&gt;2021&lt;/year&gt;&lt;/dates&gt;&lt;isbn&gt;1932-6203&lt;/isbn&gt;&lt;accession-num&gt;34398904&lt;/accession-num&gt;&lt;urls&gt;&lt;related-urls&gt;&lt;url&gt;https://www.ncbi.nlm.nih.gov/pmc/articles/PMC8367008/pdf/pone.0256300.pdf&lt;/url&gt;&lt;/related-urls&gt;&lt;/urls&gt;&lt;custom2&gt;PMC8367008&lt;/custom2&gt;&lt;electronic-resource-num&gt;10.1371/journal.pone.0256300&lt;/electronic-resource-num&gt;&lt;remote-database-provider&gt;NLM&lt;/remote-database-provider&gt;&lt;language&gt;eng&lt;/language&gt;&lt;/record&gt;&lt;/Cite&gt;&lt;/EndNote&gt;</w:instrText>
      </w:r>
      <w:r w:rsidR="00245323">
        <w:rPr>
          <w:rFonts w:ascii="Calibri" w:eastAsia="Calibri" w:hAnsi="Calibri" w:cs="Times New Roman"/>
          <w:lang w:val="en-GB"/>
        </w:rPr>
        <w:fldChar w:fldCharType="separate"/>
      </w:r>
      <w:r w:rsidR="00F73C08">
        <w:rPr>
          <w:rFonts w:ascii="Calibri" w:eastAsia="Calibri" w:hAnsi="Calibri" w:cs="Times New Roman"/>
          <w:noProof/>
          <w:lang w:val="en-GB"/>
        </w:rPr>
        <w:t>(24)</w:t>
      </w:r>
      <w:r w:rsidR="00245323">
        <w:rPr>
          <w:rFonts w:ascii="Calibri" w:eastAsia="Calibri" w:hAnsi="Calibri" w:cs="Times New Roman"/>
          <w:lang w:val="en-GB"/>
        </w:rPr>
        <w:fldChar w:fldCharType="end"/>
      </w:r>
      <w:r w:rsidR="00245323">
        <w:rPr>
          <w:rFonts w:ascii="Calibri" w:eastAsia="Calibri" w:hAnsi="Calibri" w:cs="Times New Roman"/>
          <w:lang w:val="en-GB"/>
        </w:rPr>
        <w:t xml:space="preserve"> These mixed views are echoed in quantitative studies which did not find any specific shift length to enhance or decrease continuity of care.</w:t>
      </w:r>
      <w:r w:rsidR="00245323">
        <w:rPr>
          <w:rFonts w:ascii="Calibri" w:eastAsia="Calibri" w:hAnsi="Calibri" w:cs="Times New Roman"/>
          <w:lang w:val="en-GB"/>
        </w:rPr>
        <w:fldChar w:fldCharType="begin">
          <w:fldData xml:space="preserve">PEVuZE5vdGU+PENpdGU+PEF1dGhvcj5EYWxsJmFwb3M7T3JhPC9BdXRob3I+PFllYXI+MjAyMDwv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</w:fldData>
        </w:fldChar>
      </w:r>
      <w:r w:rsidR="006D352A">
        <w:rPr>
          <w:rFonts w:ascii="Calibri" w:eastAsia="Calibri" w:hAnsi="Calibri" w:cs="Times New Roman"/>
          <w:lang w:val="en-GB"/>
        </w:rPr>
        <w:instrText xml:space="preserve"> ADDIN EN.CITE </w:instrText>
      </w:r>
      <w:r w:rsidR="006D352A">
        <w:rPr>
          <w:rFonts w:ascii="Calibri" w:eastAsia="Calibri" w:hAnsi="Calibri" w:cs="Times New Roman"/>
          <w:lang w:val="en-GB"/>
        </w:rPr>
        <w:fldChar w:fldCharType="begin">
          <w:fldData xml:space="preserve">PEVuZE5vdGU+PENpdGU+PEF1dGhvcj5EYWxsJmFwb3M7T3JhPC9BdXRob3I+PFllYXI+MjAyMDwv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</w:fldData>
        </w:fldChar>
      </w:r>
      <w:r w:rsidR="006D352A">
        <w:rPr>
          <w:rFonts w:ascii="Calibri" w:eastAsia="Calibri" w:hAnsi="Calibri" w:cs="Times New Roman"/>
          <w:lang w:val="en-GB"/>
        </w:rPr>
        <w:instrText xml:space="preserve"> ADDIN EN.CITE.DATA </w:instrText>
      </w:r>
      <w:r w:rsidR="006D352A">
        <w:rPr>
          <w:rFonts w:ascii="Calibri" w:eastAsia="Calibri" w:hAnsi="Calibri" w:cs="Times New Roman"/>
          <w:lang w:val="en-GB"/>
        </w:rPr>
      </w:r>
      <w:r w:rsidR="006D352A">
        <w:rPr>
          <w:rFonts w:ascii="Calibri" w:eastAsia="Calibri" w:hAnsi="Calibri" w:cs="Times New Roman"/>
          <w:lang w:val="en-GB"/>
        </w:rPr>
        <w:fldChar w:fldCharType="end"/>
      </w:r>
      <w:r w:rsidR="00245323">
        <w:rPr>
          <w:rFonts w:ascii="Calibri" w:eastAsia="Calibri" w:hAnsi="Calibri" w:cs="Times New Roman"/>
          <w:lang w:val="en-GB"/>
        </w:rPr>
      </w:r>
      <w:r w:rsidR="00245323">
        <w:rPr>
          <w:rFonts w:ascii="Calibri" w:eastAsia="Calibri" w:hAnsi="Calibri" w:cs="Times New Roman"/>
          <w:lang w:val="en-GB"/>
        </w:rPr>
        <w:fldChar w:fldCharType="separate"/>
      </w:r>
      <w:r w:rsidR="006D352A">
        <w:rPr>
          <w:rFonts w:ascii="Calibri" w:eastAsia="Calibri" w:hAnsi="Calibri" w:cs="Times New Roman"/>
          <w:noProof/>
          <w:lang w:val="en-GB"/>
        </w:rPr>
        <w:t>(49, 50)</w:t>
      </w:r>
      <w:r w:rsidR="00245323">
        <w:rPr>
          <w:rFonts w:ascii="Calibri" w:eastAsia="Calibri" w:hAnsi="Calibri" w:cs="Times New Roman"/>
          <w:lang w:val="en-GB"/>
        </w:rPr>
        <w:fldChar w:fldCharType="end"/>
      </w:r>
      <w:r w:rsidR="00245323">
        <w:rPr>
          <w:rFonts w:ascii="Calibri" w:eastAsia="Calibri" w:hAnsi="Calibri" w:cs="Times New Roman"/>
          <w:lang w:val="en-GB"/>
        </w:rPr>
        <w:t xml:space="preserve"> </w:t>
      </w:r>
      <w:r w:rsidR="00C65FF2" w:rsidRPr="00C65FF2">
        <w:rPr>
          <w:rFonts w:ascii="Calibri" w:eastAsia="Calibri" w:hAnsi="Calibri" w:cs="Times New Roman"/>
          <w:lang w:val="en-GB"/>
        </w:rPr>
        <w:t>The methods used make it hard to distinguish the facets of continuity being reported</w:t>
      </w:r>
      <w:r w:rsidR="00C65FF2">
        <w:rPr>
          <w:rFonts w:ascii="Calibri" w:eastAsia="Calibri" w:hAnsi="Calibri" w:cs="Times New Roman"/>
          <w:lang w:val="en-GB"/>
        </w:rPr>
        <w:t>,</w:t>
      </w:r>
      <w:r w:rsidR="00C65FF2" w:rsidRPr="00C65FF2">
        <w:rPr>
          <w:rFonts w:ascii="Calibri" w:eastAsia="Calibri" w:hAnsi="Calibri" w:cs="Times New Roman"/>
          <w:lang w:val="en-GB"/>
        </w:rPr>
        <w:t xml:space="preserve"> although it appears that perceptions may vary depending on whether continuity within a working day v</w:t>
      </w:r>
      <w:r w:rsidR="00576AB2">
        <w:rPr>
          <w:rFonts w:ascii="Calibri" w:eastAsia="Calibri" w:hAnsi="Calibri" w:cs="Times New Roman"/>
          <w:lang w:val="en-GB"/>
        </w:rPr>
        <w:t>ersu</w:t>
      </w:r>
      <w:r w:rsidR="00C65FF2" w:rsidRPr="00C65FF2">
        <w:rPr>
          <w:rFonts w:ascii="Calibri" w:eastAsia="Calibri" w:hAnsi="Calibri" w:cs="Times New Roman"/>
          <w:lang w:val="en-GB"/>
        </w:rPr>
        <w:t>s between days is the focus</w:t>
      </w:r>
      <w:r w:rsidR="00C65FF2">
        <w:rPr>
          <w:rFonts w:ascii="Calibri" w:eastAsia="Calibri" w:hAnsi="Calibri" w:cs="Times New Roman"/>
          <w:lang w:val="en-GB"/>
        </w:rPr>
        <w:t>.</w:t>
      </w:r>
    </w:p>
    <w:p w14:paraId="7A484E99" w14:textId="6F18DA6B" w:rsidR="001606C8" w:rsidRDefault="001606C8" w:rsidP="00DF24CE">
      <w:pPr>
        <w:spacing w:line="360" w:lineRule="auto"/>
        <w:jc w:val="both"/>
        <w:rPr>
          <w:rFonts w:ascii="Calibri" w:eastAsia="Calibri" w:hAnsi="Calibri" w:cs="Times New Roman"/>
          <w:lang w:val="en-GB"/>
        </w:rPr>
      </w:pPr>
      <w:r>
        <w:rPr>
          <w:rFonts w:ascii="Calibri" w:eastAsia="Calibri" w:hAnsi="Calibri" w:cs="Times New Roman"/>
          <w:lang w:val="en-GB"/>
        </w:rPr>
        <w:t xml:space="preserve">In summary, while </w:t>
      </w:r>
      <w:r w:rsidR="00205129">
        <w:rPr>
          <w:rFonts w:ascii="Calibri" w:eastAsia="Calibri" w:hAnsi="Calibri" w:cs="Times New Roman"/>
          <w:lang w:val="en-GB"/>
        </w:rPr>
        <w:t xml:space="preserve">some </w:t>
      </w:r>
      <w:r>
        <w:rPr>
          <w:rFonts w:ascii="Calibri" w:eastAsia="Calibri" w:hAnsi="Calibri" w:cs="Times New Roman"/>
          <w:lang w:val="en-GB"/>
        </w:rPr>
        <w:t xml:space="preserve">nurses report that long shifts facilitate continuity of care, </w:t>
      </w:r>
      <w:r w:rsidR="00205129">
        <w:rPr>
          <w:rFonts w:ascii="Calibri" w:eastAsia="Calibri" w:hAnsi="Calibri" w:cs="Times New Roman"/>
          <w:lang w:val="en-GB"/>
        </w:rPr>
        <w:t xml:space="preserve">this is not supported by observational studies of associations and </w:t>
      </w:r>
      <w:r>
        <w:rPr>
          <w:rFonts w:ascii="Calibri" w:eastAsia="Calibri" w:hAnsi="Calibri" w:cs="Times New Roman"/>
          <w:lang w:val="en-GB"/>
        </w:rPr>
        <w:t>no empirical data indicate that long shifts lead to better quality of care in terms of reduced errors.</w:t>
      </w:r>
    </w:p>
    <w:p w14:paraId="2EA1BE09" w14:textId="069EB927" w:rsidR="00695CDA" w:rsidRDefault="00505F21" w:rsidP="00695CDA">
      <w:pPr>
        <w:pStyle w:val="Heading1"/>
        <w:spacing w:after="240"/>
      </w:pPr>
      <w:r>
        <w:t xml:space="preserve">Increased recruitment </w:t>
      </w:r>
      <w:r w:rsidR="00695CDA">
        <w:t xml:space="preserve">and retention </w:t>
      </w:r>
    </w:p>
    <w:p w14:paraId="0E041F1D" w14:textId="32757FE1" w:rsidR="00695CDA" w:rsidRDefault="00695CDA" w:rsidP="00695CDA">
      <w:pPr>
        <w:spacing w:line="360" w:lineRule="auto"/>
        <w:jc w:val="both"/>
        <w:rPr>
          <w:lang w:val="en-GB"/>
        </w:rPr>
      </w:pPr>
      <w:r>
        <w:rPr>
          <w:lang w:val="en-GB"/>
        </w:rPr>
        <w:t>Despite the frequency with which the claim of improved recruitment and retention is made, we often found chains of citation where papers cited others in support of the assertion, which in turn cited other sources with none providing substantive empirical evidence. For some examples see.</w:t>
      </w:r>
      <w:r>
        <w:rPr>
          <w:lang w:val="en-GB"/>
        </w:rPr>
        <w:fldChar w:fldCharType="begin">
          <w:fldData xml:space="preserve">PEVuZE5vdGU+PENpdGU+PEF1dGhvcj5SaWNoYXJkc29uPC9BdXRob3I+PFllYXI+MjAwNzwvWWVh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</w:fldData>
        </w:fldChar>
      </w:r>
      <w:r w:rsidR="006D352A">
        <w:rPr>
          <w:lang w:val="en-GB"/>
        </w:rPr>
        <w:instrText xml:space="preserve"> ADDIN EN.CITE </w:instrText>
      </w:r>
      <w:r w:rsidR="006D352A">
        <w:rPr>
          <w:lang w:val="en-GB"/>
        </w:rPr>
        <w:fldChar w:fldCharType="begin">
          <w:fldData xml:space="preserve">PEVuZE5vdGU+PENpdGU+PEF1dGhvcj5SaWNoYXJkc29uPC9BdXRob3I+PFllYXI+MjAwNzwvWWVh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</w:fldData>
        </w:fldChar>
      </w:r>
      <w:r w:rsidR="006D352A">
        <w:rPr>
          <w:lang w:val="en-GB"/>
        </w:rPr>
        <w:instrText xml:space="preserve"> ADDIN EN.CITE.DATA </w:instrText>
      </w:r>
      <w:r w:rsidR="006D352A">
        <w:rPr>
          <w:lang w:val="en-GB"/>
        </w:rPr>
      </w:r>
      <w:r w:rsidR="006D352A">
        <w:rPr>
          <w:lang w:val="en-GB"/>
        </w:rPr>
        <w:fldChar w:fldCharType="end"/>
      </w:r>
      <w:r>
        <w:rPr>
          <w:lang w:val="en-GB"/>
        </w:rPr>
      </w:r>
      <w:r>
        <w:rPr>
          <w:lang w:val="en-GB"/>
        </w:rPr>
        <w:fldChar w:fldCharType="separate"/>
      </w:r>
      <w:r w:rsidR="006D352A">
        <w:rPr>
          <w:noProof/>
          <w:lang w:val="en-GB"/>
        </w:rPr>
        <w:t>(18, 51-53)</w:t>
      </w:r>
      <w:r>
        <w:rPr>
          <w:lang w:val="en-GB"/>
        </w:rPr>
        <w:fldChar w:fldCharType="end"/>
      </w:r>
      <w:r>
        <w:rPr>
          <w:lang w:val="en-GB"/>
        </w:rPr>
        <w:t xml:space="preserve"> The available evidence instead focuses on perceptions of </w:t>
      </w:r>
      <w:r w:rsidR="00645A59">
        <w:rPr>
          <w:lang w:val="en-GB"/>
        </w:rPr>
        <w:t xml:space="preserve">small samples of </w:t>
      </w:r>
      <w:r>
        <w:rPr>
          <w:lang w:val="en-GB"/>
        </w:rPr>
        <w:t>nurses already employed in a setting</w:t>
      </w:r>
      <w:r w:rsidR="00645A59">
        <w:rPr>
          <w:lang w:val="en-GB"/>
        </w:rPr>
        <w:t xml:space="preserve"> who pilot 12-hour shifts</w:t>
      </w:r>
      <w:r>
        <w:rPr>
          <w:lang w:val="en-GB"/>
        </w:rPr>
        <w:t>.</w:t>
      </w:r>
      <w:r w:rsidRPr="00101EAB">
        <w:rPr>
          <w:lang w:val="en-GB"/>
        </w:rPr>
        <w:fldChar w:fldCharType="begin">
          <w:fldData xml:space="preserve">PEVuZE5vdGU+PENpdGU+PEF1dGhvcj5Ed3llcjwvQXV0aG9yPjxZZWFyPjIwMDc8L1llYXI+PFJl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</w:fldData>
        </w:fldChar>
      </w:r>
      <w:r w:rsidR="006D352A">
        <w:rPr>
          <w:lang w:val="en-GB"/>
        </w:rPr>
        <w:instrText xml:space="preserve"> ADDIN EN.CITE </w:instrText>
      </w:r>
      <w:r w:rsidR="006D352A">
        <w:rPr>
          <w:lang w:val="en-GB"/>
        </w:rPr>
        <w:fldChar w:fldCharType="begin">
          <w:fldData xml:space="preserve">PEVuZE5vdGU+PENpdGU+PEF1dGhvcj5Ed3llcjwvQXV0aG9yPjxZZWFyPjIwMDc8L1llYXI+PFJl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</w:fldData>
        </w:fldChar>
      </w:r>
      <w:r w:rsidR="006D352A">
        <w:rPr>
          <w:lang w:val="en-GB"/>
        </w:rPr>
        <w:instrText xml:space="preserve"> ADDIN EN.CITE.DATA </w:instrText>
      </w:r>
      <w:r w:rsidR="006D352A">
        <w:rPr>
          <w:lang w:val="en-GB"/>
        </w:rPr>
      </w:r>
      <w:r w:rsidR="006D352A">
        <w:rPr>
          <w:lang w:val="en-GB"/>
        </w:rPr>
        <w:fldChar w:fldCharType="end"/>
      </w:r>
      <w:r w:rsidRPr="00101EAB">
        <w:rPr>
          <w:lang w:val="en-GB"/>
        </w:rPr>
      </w:r>
      <w:r w:rsidRPr="00101EAB">
        <w:rPr>
          <w:lang w:val="en-GB"/>
        </w:rPr>
        <w:fldChar w:fldCharType="separate"/>
      </w:r>
      <w:r w:rsidR="006D352A">
        <w:rPr>
          <w:noProof/>
          <w:lang w:val="en-GB"/>
        </w:rPr>
        <w:t>(54)</w:t>
      </w:r>
      <w:r w:rsidRPr="00101EAB">
        <w:rPr>
          <w:lang w:val="en-GB"/>
        </w:rPr>
        <w:fldChar w:fldCharType="end"/>
      </w:r>
      <w:r w:rsidR="00101EAB">
        <w:rPr>
          <w:lang w:val="en-GB"/>
        </w:rPr>
        <w:t xml:space="preserve"> </w:t>
      </w:r>
      <w:r w:rsidR="00645A59">
        <w:rPr>
          <w:lang w:val="en-GB"/>
        </w:rPr>
        <w:t>Quantitative evidence</w:t>
      </w:r>
      <w:r>
        <w:rPr>
          <w:lang w:val="en-GB"/>
        </w:rPr>
        <w:t xml:space="preserve"> </w:t>
      </w:r>
      <w:r w:rsidR="00645A59">
        <w:rPr>
          <w:lang w:val="en-GB"/>
        </w:rPr>
        <w:t xml:space="preserve">concluded </w:t>
      </w:r>
      <w:r>
        <w:rPr>
          <w:lang w:val="en-GB"/>
        </w:rPr>
        <w:t xml:space="preserve">that in units with 12-hour shifts there was a lower </w:t>
      </w:r>
      <w:r w:rsidR="009576E6">
        <w:rPr>
          <w:lang w:val="en-GB"/>
        </w:rPr>
        <w:t xml:space="preserve">nurse </w:t>
      </w:r>
      <w:r>
        <w:rPr>
          <w:lang w:val="en-GB"/>
        </w:rPr>
        <w:t xml:space="preserve">vacancy rate, but a higher </w:t>
      </w:r>
      <w:r w:rsidR="009576E6">
        <w:rPr>
          <w:lang w:val="en-GB"/>
        </w:rPr>
        <w:t>nurse</w:t>
      </w:r>
      <w:r>
        <w:rPr>
          <w:lang w:val="en-GB"/>
        </w:rPr>
        <w:t xml:space="preserve"> turnover rate.</w:t>
      </w:r>
      <w:r w:rsidR="00D22A97">
        <w:rPr>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lang w:val="en-GB"/>
        </w:rPr>
        <w:instrText xml:space="preserve"> ADDIN EN.CITE </w:instrText>
      </w:r>
      <w:r w:rsidR="00F73C08">
        <w:rPr>
          <w:lang w:val="en-GB"/>
        </w:rPr>
        <w:fldChar w:fldCharType="begin">
          <w:fldData xml:space="preserve">PEVuZE5vdGU+PENpdGU+PEF1dGhvcj5TdG9uZTwvQXV0aG9yPjxZZWFyPjIwMDY8L1llYXI+PFJl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</w:fldData>
        </w:fldChar>
      </w:r>
      <w:r w:rsidR="00F73C08">
        <w:rPr>
          <w:lang w:val="en-GB"/>
        </w:rPr>
        <w:instrText xml:space="preserve"> ADDIN EN.CITE.DATA </w:instrText>
      </w:r>
      <w:r w:rsidR="00F73C08">
        <w:rPr>
          <w:lang w:val="en-GB"/>
        </w:rPr>
      </w:r>
      <w:r w:rsidR="00F73C08">
        <w:rPr>
          <w:lang w:val="en-GB"/>
        </w:rPr>
        <w:fldChar w:fldCharType="end"/>
      </w:r>
      <w:r w:rsidR="00D22A97">
        <w:rPr>
          <w:lang w:val="en-GB"/>
        </w:rPr>
      </w:r>
      <w:r w:rsidR="00D22A97">
        <w:rPr>
          <w:lang w:val="en-GB"/>
        </w:rPr>
        <w:fldChar w:fldCharType="separate"/>
      </w:r>
      <w:r w:rsidR="00F73C08">
        <w:rPr>
          <w:noProof/>
          <w:lang w:val="en-GB"/>
        </w:rPr>
        <w:t>(21)</w:t>
      </w:r>
      <w:r w:rsidR="00D22A97">
        <w:rPr>
          <w:lang w:val="en-GB"/>
        </w:rPr>
        <w:fldChar w:fldCharType="end"/>
      </w:r>
      <w:r>
        <w:rPr>
          <w:lang w:val="en-GB"/>
        </w:rPr>
        <w:t xml:space="preserve"> Such a finding would be consistent with a positive effect on recruitment</w:t>
      </w:r>
      <w:r w:rsidR="00697DEC">
        <w:rPr>
          <w:lang w:val="en-GB"/>
        </w:rPr>
        <w:t>,</w:t>
      </w:r>
      <w:r>
        <w:rPr>
          <w:lang w:val="en-GB"/>
        </w:rPr>
        <w:t xml:space="preserve"> but a negative one on retention</w:t>
      </w:r>
      <w:r w:rsidR="009576E6">
        <w:rPr>
          <w:lang w:val="en-GB"/>
        </w:rPr>
        <w:t>,</w:t>
      </w:r>
      <w:r>
        <w:rPr>
          <w:lang w:val="en-GB"/>
        </w:rPr>
        <w:t xml:space="preserve"> although it would be wrong to make too strong an inference from such limited evidence</w:t>
      </w:r>
      <w:r w:rsidR="00645A59">
        <w:rPr>
          <w:lang w:val="en-GB"/>
        </w:rPr>
        <w:t>, and differences in recruitment and retention might have to do more with the nature of the nursing work in different units</w:t>
      </w:r>
      <w:r>
        <w:rPr>
          <w:lang w:val="en-GB"/>
        </w:rPr>
        <w:t xml:space="preserve">. </w:t>
      </w:r>
    </w:p>
    <w:p w14:paraId="4F2A45B8" w14:textId="14B45F55" w:rsidR="00695CDA" w:rsidRDefault="00695CDA" w:rsidP="00695CDA">
      <w:pPr>
        <w:spacing w:line="360" w:lineRule="auto"/>
        <w:jc w:val="both"/>
        <w:rPr>
          <w:lang w:val="en-GB"/>
        </w:rPr>
      </w:pPr>
      <w:r>
        <w:rPr>
          <w:lang w:val="en-GB"/>
        </w:rPr>
        <w:t xml:space="preserve">A major limitation of </w:t>
      </w:r>
      <w:r w:rsidR="00645A59">
        <w:rPr>
          <w:lang w:val="en-GB"/>
        </w:rPr>
        <w:t xml:space="preserve">existing research </w:t>
      </w:r>
      <w:r>
        <w:rPr>
          <w:lang w:val="en-GB"/>
        </w:rPr>
        <w:t xml:space="preserve">is that </w:t>
      </w:r>
      <w:r w:rsidR="00645A59">
        <w:rPr>
          <w:lang w:val="en-GB"/>
        </w:rPr>
        <w:t>studies fail to report</w:t>
      </w:r>
      <w:r>
        <w:rPr>
          <w:lang w:val="en-GB"/>
        </w:rPr>
        <w:t xml:space="preserve"> how long 12-hour shifts had been introduced for</w:t>
      </w:r>
      <w:r w:rsidR="00645A59">
        <w:rPr>
          <w:lang w:val="en-GB"/>
        </w:rPr>
        <w:t xml:space="preserve"> prior to their evaluation</w:t>
      </w:r>
      <w:r>
        <w:rPr>
          <w:lang w:val="en-GB"/>
        </w:rPr>
        <w:t>, and whether the implementation had been supported or even requested by the</w:t>
      </w:r>
      <w:r w:rsidDel="0043638A">
        <w:rPr>
          <w:lang w:val="en-GB"/>
        </w:rPr>
        <w:t xml:space="preserve"> </w:t>
      </w:r>
      <w:r>
        <w:rPr>
          <w:lang w:val="en-GB"/>
        </w:rPr>
        <w:t>nursing personnel. This is important because responding to staff preference</w:t>
      </w:r>
      <w:r w:rsidR="00697DEC">
        <w:rPr>
          <w:lang w:val="en-GB"/>
        </w:rPr>
        <w:t>s</w:t>
      </w:r>
      <w:r>
        <w:rPr>
          <w:lang w:val="en-GB"/>
        </w:rPr>
        <w:t xml:space="preserve"> and choice when it comes to shift patterns may play an important role in recruitment and retention</w:t>
      </w:r>
      <w:r w:rsidR="00CB177C">
        <w:rPr>
          <w:lang w:val="en-GB"/>
        </w:rPr>
        <w:t>.</w:t>
      </w:r>
      <w:r w:rsidR="00645A59">
        <w:rPr>
          <w:lang w:val="en-GB"/>
        </w:rPr>
        <w:fldChar w:fldCharType="begin"/>
      </w:r>
      <w:r w:rsidR="006D352A">
        <w:rPr>
          <w:lang w:val="en-GB"/>
        </w:rPr>
        <w:instrText xml:space="preserve"> ADDIN EN.CITE &lt;EndNote&gt;&lt;Cite&gt;&lt;Author&gt;Twigg&lt;/Author&gt;&lt;Year&gt;2014&lt;/Year&gt;&lt;RecNum&gt;1495&lt;/RecNum&gt;&lt;DisplayText&gt;(55)&lt;/DisplayText&gt;&lt;record&gt;&lt;rec-number&gt;1495&lt;/rec-number&gt;&lt;foreign-keys&gt;&lt;key app="EN" db-id="9z25saraxzrexjevsw8x9pto22x9azzfvrtt" timestamp="1647959722"&gt;1495&lt;/key&gt;&lt;/foreign-keys&gt;&lt;ref-type name="Journal Article"&gt;17&lt;/ref-type&gt;&lt;contributors&gt;&lt;authors&gt;&lt;author&gt;Twigg, Di&lt;/author&gt;&lt;author&gt;McCullough, Kylie&lt;/author&gt;&lt;/authors&gt;&lt;/contributors&gt;&lt;titles&gt;&lt;title&gt;Nurse retention: A review of strategies to create and enhance positive practice environments in clinical settings&lt;/title&gt;&lt;secondary-title&gt;International journal of nursing studies&lt;/secondary-title&gt;&lt;/titles&gt;&lt;periodical&gt;&lt;full-title&gt;International Journal of Nursing Studies&lt;/full-title&gt;&lt;abbr-1&gt;Int. J. Nurs. Stud.&lt;/abbr-1&gt;&lt;abbr-2&gt;Int J Nurs Stud&lt;/abbr-2&gt;&lt;/periodical&gt;&lt;pages&gt;85-92&lt;/pages&gt;&lt;volume&gt;51&lt;/volume&gt;&lt;number&gt;1&lt;/number&gt;&lt;dates&gt;&lt;year&gt;2014&lt;/year&gt;&lt;/dates&gt;&lt;isbn&gt;0020-7489&lt;/isbn&gt;&lt;urls&gt;&lt;/urls&gt;&lt;/record&gt;&lt;/Cite&gt;&lt;/EndNote&gt;</w:instrText>
      </w:r>
      <w:r w:rsidR="00645A59">
        <w:rPr>
          <w:lang w:val="en-GB"/>
        </w:rPr>
        <w:fldChar w:fldCharType="separate"/>
      </w:r>
      <w:r w:rsidR="006D352A">
        <w:rPr>
          <w:noProof/>
          <w:lang w:val="en-GB"/>
        </w:rPr>
        <w:t>(55)</w:t>
      </w:r>
      <w:r w:rsidR="00645A59">
        <w:rPr>
          <w:lang w:val="en-GB"/>
        </w:rPr>
        <w:fldChar w:fldCharType="end"/>
      </w:r>
      <w:r w:rsidR="00CB177C">
        <w:rPr>
          <w:lang w:val="en-GB"/>
        </w:rPr>
        <w:t xml:space="preserve"> </w:t>
      </w:r>
      <w:r w:rsidR="00E05A8E">
        <w:rPr>
          <w:lang w:val="en-GB"/>
        </w:rPr>
        <w:t xml:space="preserve">For instance, </w:t>
      </w:r>
      <w:r w:rsidR="000E0AE8">
        <w:rPr>
          <w:lang w:val="en-GB"/>
        </w:rPr>
        <w:t xml:space="preserve">some </w:t>
      </w:r>
      <w:r w:rsidR="00E05A8E">
        <w:rPr>
          <w:lang w:val="en-GB"/>
        </w:rPr>
        <w:t>discrete choice experiment</w:t>
      </w:r>
      <w:r w:rsidR="00A21D29">
        <w:rPr>
          <w:lang w:val="en-GB"/>
        </w:rPr>
        <w:t xml:space="preserve"> studies</w:t>
      </w:r>
      <w:r w:rsidR="00E05A8E">
        <w:rPr>
          <w:lang w:val="en-GB"/>
        </w:rPr>
        <w:t xml:space="preserve"> have </w:t>
      </w:r>
      <w:r w:rsidR="000E0AE8">
        <w:rPr>
          <w:lang w:val="en-GB"/>
        </w:rPr>
        <w:t xml:space="preserve">focused on nurses’ </w:t>
      </w:r>
      <w:r w:rsidR="00E7544F">
        <w:rPr>
          <w:lang w:val="en-GB"/>
        </w:rPr>
        <w:t xml:space="preserve">job </w:t>
      </w:r>
      <w:r w:rsidR="000E0AE8">
        <w:rPr>
          <w:lang w:val="en-GB"/>
        </w:rPr>
        <w:t xml:space="preserve">preferences and </w:t>
      </w:r>
      <w:r w:rsidR="00E05A8E">
        <w:rPr>
          <w:lang w:val="en-GB"/>
        </w:rPr>
        <w:t xml:space="preserve">revealed </w:t>
      </w:r>
      <w:r w:rsidR="000E0AE8">
        <w:rPr>
          <w:lang w:val="en-GB"/>
        </w:rPr>
        <w:t>their preferences for flexible shift patterns, among other</w:t>
      </w:r>
      <w:r w:rsidR="00272044">
        <w:rPr>
          <w:lang w:val="en-GB"/>
        </w:rPr>
        <w:t xml:space="preserve"> workplace characteris</w:t>
      </w:r>
      <w:r w:rsidR="0019366B">
        <w:rPr>
          <w:lang w:val="en-GB"/>
        </w:rPr>
        <w:t>tics</w:t>
      </w:r>
      <w:r w:rsidR="000E0AE8">
        <w:rPr>
          <w:lang w:val="en-GB"/>
        </w:rPr>
        <w:t>.</w:t>
      </w:r>
      <w:r w:rsidR="0094664F">
        <w:rPr>
          <w:lang w:val="en-GB"/>
        </w:rPr>
        <w:fldChar w:fldCharType="begin">
          <w:fldData xml:space="preserve">PEVuZE5vdGU+PENpdGU+PEF1dGhvcj5TY290dDwvQXV0aG9yPjxZZWFyPjIwMTU8L1llYXI+PFJl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</w:fldData>
        </w:fldChar>
      </w:r>
      <w:r w:rsidR="006D352A">
        <w:rPr>
          <w:lang w:val="en-GB"/>
        </w:rPr>
        <w:instrText xml:space="preserve"> ADDIN EN.CITE </w:instrText>
      </w:r>
      <w:r w:rsidR="006D352A">
        <w:rPr>
          <w:lang w:val="en-GB"/>
        </w:rPr>
        <w:fldChar w:fldCharType="begin">
          <w:fldData xml:space="preserve">PEVuZE5vdGU+PENpdGU+PEF1dGhvcj5TY290dDwvQXV0aG9yPjxZZWFyPjIwMTU8L1llYXI+PFJl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</w:fldData>
        </w:fldChar>
      </w:r>
      <w:r w:rsidR="006D352A">
        <w:rPr>
          <w:lang w:val="en-GB"/>
        </w:rPr>
        <w:instrText xml:space="preserve"> ADDIN EN.CITE.DATA </w:instrText>
      </w:r>
      <w:r w:rsidR="006D352A">
        <w:rPr>
          <w:lang w:val="en-GB"/>
        </w:rPr>
      </w:r>
      <w:r w:rsidR="006D352A">
        <w:rPr>
          <w:lang w:val="en-GB"/>
        </w:rPr>
        <w:fldChar w:fldCharType="end"/>
      </w:r>
      <w:r w:rsidR="0094664F">
        <w:rPr>
          <w:lang w:val="en-GB"/>
        </w:rPr>
      </w:r>
      <w:r w:rsidR="0094664F">
        <w:rPr>
          <w:lang w:val="en-GB"/>
        </w:rPr>
        <w:fldChar w:fldCharType="separate"/>
      </w:r>
      <w:r w:rsidR="006D352A">
        <w:rPr>
          <w:noProof/>
          <w:lang w:val="en-GB"/>
        </w:rPr>
        <w:t>(56-58)</w:t>
      </w:r>
      <w:r w:rsidR="0094664F">
        <w:rPr>
          <w:lang w:val="en-GB"/>
        </w:rPr>
        <w:fldChar w:fldCharType="end"/>
      </w:r>
      <w:r w:rsidR="002403EA">
        <w:rPr>
          <w:lang w:val="en-GB"/>
        </w:rPr>
        <w:t xml:space="preserve"> </w:t>
      </w:r>
      <w:r>
        <w:rPr>
          <w:lang w:val="en-GB"/>
        </w:rPr>
        <w:lastRenderedPageBreak/>
        <w:t>Our recent literature review found that a crucial aspect in determining the success of long shifts was buy-in and support from the workforce</w:t>
      </w:r>
      <w:r w:rsidR="001C41BD">
        <w:rPr>
          <w:lang w:val="en-GB"/>
        </w:rPr>
        <w:t>. W</w:t>
      </w:r>
      <w:r>
        <w:rPr>
          <w:lang w:val="en-GB"/>
        </w:rPr>
        <w:t>hen these shifts were introduced as mandatory or as a blanket hospital-wide intervention, nurses were less likely to stay in their job.</w:t>
      </w:r>
      <w:r>
        <w:rPr>
          <w:lang w:val="en-GB"/>
        </w:rPr>
        <w:fldChar w:fldCharType="begin"/>
      </w:r>
      <w:r w:rsidR="00F73C08">
        <w:rPr>
          <w:lang w:val="en-GB"/>
        </w:rPr>
        <w:instrText xml:space="preserve"> ADDIN EN.CITE &lt;EndNote&gt;&lt;Cite&gt;&lt;Author&gt;Ejebu&lt;/Author&gt;&lt;Year&gt;2021&lt;/Year&gt;&lt;RecNum&gt;1325&lt;/RecNum&gt;&lt;DisplayText&gt;(24)&lt;/DisplayText&gt;&lt;record&gt;&lt;rec-number&gt;1325&lt;/rec-number&gt;&lt;foreign-keys&gt;&lt;key app="EN" db-id="9z25saraxzrexjevsw8x9pto22x9azzfvrtt" timestamp="1635860272"&gt;1325&lt;/key&gt;&lt;/foreign-keys&gt;&lt;ref-type name="Journal Article"&gt;17&lt;/ref-type&gt;&lt;contributors&gt;&lt;authors&gt;&lt;author&gt;Ejebu, O. Z.&lt;/author&gt;&lt;author&gt;Dall&amp;apos;Ora, C.&lt;/author&gt;&lt;author&gt;Griffiths, P.&lt;/author&gt;&lt;/authors&gt;&lt;/contributors&gt;&lt;auth-address&gt;School of Health Sciences, University of Southampton, Southampton, United Kingdom.&amp;#xD;National Institute for Health Research Applied Research Collaboration (Wessex), Southampton, United Kingdom.&lt;/auth-address&gt;&lt;titles&gt;&lt;title&gt;Nurses&amp;apos; experiences and preferences around shift patterns: A scoping review&lt;/title&gt;&lt;secondary-title&gt;PLoS One&lt;/secondary-title&gt;&lt;/titles&gt;&lt;periodical&gt;&lt;full-title&gt;PloS One&lt;/full-title&gt;&lt;abbr-1&gt;PLoS One&lt;/abbr-1&gt;&lt;abbr-2&gt;PLoS One&lt;/abbr-2&gt;&lt;/periodical&gt;&lt;pages&gt;e0256300&lt;/pages&gt;&lt;volume&gt;16&lt;/volume&gt;&lt;number&gt;8&lt;/number&gt;&lt;edition&gt;2021/08/17&lt;/edition&gt;&lt;dates&gt;&lt;year&gt;2021&lt;/year&gt;&lt;/dates&gt;&lt;isbn&gt;1932-6203&lt;/isbn&gt;&lt;accession-num&gt;34398904&lt;/accession-num&gt;&lt;urls&gt;&lt;related-urls&gt;&lt;url&gt;https://www.ncbi.nlm.nih.gov/pmc/articles/PMC8367008/pdf/pone.0256300.pdf&lt;/url&gt;&lt;/related-urls&gt;&lt;/urls&gt;&lt;custom2&gt;PMC8367008&lt;/custom2&gt;&lt;electronic-resource-num&gt;10.1371/journal.pone.0256300&lt;/electronic-resource-num&gt;&lt;remote-database-provider&gt;NLM&lt;/remote-database-provider&gt;&lt;language&gt;eng&lt;/language&gt;&lt;/record&gt;&lt;/Cite&gt;&lt;/EndNote&gt;</w:instrText>
      </w:r>
      <w:r>
        <w:rPr>
          <w:lang w:val="en-GB"/>
        </w:rPr>
        <w:fldChar w:fldCharType="separate"/>
      </w:r>
      <w:r w:rsidR="00F73C08">
        <w:rPr>
          <w:noProof/>
          <w:lang w:val="en-GB"/>
        </w:rPr>
        <w:t>(24)</w:t>
      </w:r>
      <w:r>
        <w:rPr>
          <w:lang w:val="en-GB"/>
        </w:rPr>
        <w:fldChar w:fldCharType="end"/>
      </w:r>
      <w:r>
        <w:rPr>
          <w:lang w:val="en-GB"/>
        </w:rPr>
        <w:t xml:space="preserve"> It is also possible that positive results arise in an early honeymoon period when the staff who expressed a preference are retained, without reflecting the sustained effect or preference either in those who continue in the workforce or for new staff</w:t>
      </w:r>
      <w:r w:rsidR="00645A59">
        <w:rPr>
          <w:lang w:val="en-GB"/>
        </w:rPr>
        <w:t>.</w:t>
      </w:r>
      <w:r w:rsidR="00645A59">
        <w:rPr>
          <w:lang w:val="en-GB"/>
        </w:rPr>
        <w:fldChar w:fldCharType="begin"/>
      </w:r>
      <w:r w:rsidR="006D352A">
        <w:rPr>
          <w:lang w:val="en-GB"/>
        </w:rPr>
        <w:instrText xml:space="preserve"> ADDIN EN.CITE &lt;EndNote&gt;&lt;Cite&gt;&lt;Author&gt;Smith&lt;/Author&gt;&lt;Year&gt;1998&lt;/Year&gt;&lt;RecNum&gt;341&lt;/RecNum&gt;&lt;DisplayText&gt;(59)&lt;/DisplayText&gt;&lt;record&gt;&lt;rec-number&gt;341&lt;/rec-number&gt;&lt;foreign-keys&gt;&lt;key app="EN" db-id="9z25saraxzrexjevsw8x9pto22x9azzfvrtt" timestamp="1513613250"&gt;341&lt;/key&gt;&lt;/foreign-keys&gt;&lt;ref-type name="Journal Article"&gt;17&lt;/ref-type&gt;&lt;contributors&gt;&lt;authors&gt;&lt;author&gt;Smith, L.&lt;/author&gt;&lt;author&gt;Folkard, S.&lt;/author&gt;&lt;author&gt;Tucker, P.&lt;/author&gt;&lt;author&gt;Macdonald, I.&lt;/author&gt;&lt;/authors&gt;&lt;/contributors&gt;&lt;auth-address&gt;Shiftwork and Safety Research Group, School of Psychology, University of Leeds, UK.&lt;/auth-address&gt;&lt;titles&gt;&lt;title&gt;Work shift duration: a review comparing eight hour and 12 hour shift systems&lt;/title&gt;&lt;secondary-title&gt;Occup Environ Med&lt;/secondary-title&gt;&lt;/titles&gt;&lt;periodical&gt;&lt;full-title&gt;Occupational and Environmental Medicine&lt;/full-title&gt;&lt;abbr-1&gt;Occup. Environ. Med.&lt;/abbr-1&gt;&lt;abbr-2&gt;Occup Environ Med&lt;/abbr-2&gt;&lt;abbr-3&gt;Occupational &amp;amp; Environmental Medicine&lt;/abbr-3&gt;&lt;/periodical&gt;&lt;pages&gt;217-29&lt;/pages&gt;&lt;volume&gt;55&lt;/volume&gt;&lt;number&gt;4&lt;/number&gt;&lt;edition&gt;1998/06/13&lt;/edition&gt;&lt;keywords&gt;&lt;keyword&gt;Absenteeism&lt;/keyword&gt;&lt;keyword&gt;Family Relations&lt;/keyword&gt;&lt;keyword&gt;Fatigue&lt;/keyword&gt;&lt;keyword&gt;Humans&lt;/keyword&gt;&lt;keyword&gt;*Occupations&lt;/keyword&gt;&lt;keyword&gt;Personnel Turnover&lt;/keyword&gt;&lt;keyword&gt;Physical Fitness&lt;/keyword&gt;&lt;keyword&gt;Safety&lt;/keyword&gt;&lt;keyword&gt;Sleep&lt;/keyword&gt;&lt;keyword&gt;Stress, Psychological&lt;/keyword&gt;&lt;keyword&gt;Time Factors&lt;/keyword&gt;&lt;keyword&gt;*Work Schedule Tolerance/psychology&lt;/keyword&gt;&lt;/keywords&gt;&lt;dates&gt;&lt;year&gt;1998&lt;/year&gt;&lt;pub-dates&gt;&lt;date&gt;Apr&lt;/date&gt;&lt;/pub-dates&gt;&lt;/dates&gt;&lt;isbn&gt;1351-0711 (Print)&amp;#xD;1351-0711 (Linking)&lt;/isbn&gt;&lt;accession-num&gt;9624275&lt;/accession-num&gt;&lt;work-type&gt;Review&lt;/work-type&gt;&lt;urls&gt;&lt;related-urls&gt;&lt;url&gt;https://www.ncbi.nlm.nih.gov/pubmed/9624275&lt;/url&gt;&lt;/related-urls&gt;&lt;/urls&gt;&lt;custom2&gt;PMC1757571&lt;/custom2&gt;&lt;electronic-resource-num&gt;10.1136/oem.55.4.217&lt;/electronic-resource-num&gt;&lt;remote-database-name&gt;MEDLINE&lt;/remote-database-name&gt;&lt;remote-database-provider&gt;Ovid Technologies&lt;/remote-database-provider&gt;&lt;/record&gt;&lt;/Cite&gt;&lt;/EndNote&gt;</w:instrText>
      </w:r>
      <w:r w:rsidR="00645A59">
        <w:rPr>
          <w:lang w:val="en-GB"/>
        </w:rPr>
        <w:fldChar w:fldCharType="separate"/>
      </w:r>
      <w:r w:rsidR="006D352A">
        <w:rPr>
          <w:noProof/>
          <w:lang w:val="en-GB"/>
        </w:rPr>
        <w:t>(59)</w:t>
      </w:r>
      <w:r w:rsidR="00645A59">
        <w:rPr>
          <w:lang w:val="en-GB"/>
        </w:rPr>
        <w:fldChar w:fldCharType="end"/>
      </w:r>
    </w:p>
    <w:p w14:paraId="23C187CD" w14:textId="65533660" w:rsidR="00695CDA" w:rsidRPr="00720E25" w:rsidRDefault="00695CDA" w:rsidP="00695CDA">
      <w:pPr>
        <w:spacing w:line="360" w:lineRule="auto"/>
        <w:jc w:val="both"/>
        <w:rPr>
          <w:strike/>
          <w:lang w:val="en-GB"/>
        </w:rPr>
      </w:pPr>
      <w:r>
        <w:rPr>
          <w:rFonts w:eastAsiaTheme="minorEastAsia"/>
          <w:lang w:val="en-GB"/>
        </w:rPr>
        <w:t xml:space="preserve">Although there is </w:t>
      </w:r>
      <w:r w:rsidR="00DA42B2">
        <w:rPr>
          <w:rFonts w:eastAsiaTheme="minorEastAsia"/>
          <w:lang w:val="en-GB"/>
        </w:rPr>
        <w:t xml:space="preserve">no </w:t>
      </w:r>
      <w:r>
        <w:rPr>
          <w:rFonts w:eastAsiaTheme="minorEastAsia"/>
          <w:lang w:val="en-GB"/>
        </w:rPr>
        <w:t>direct evidence relating to staff turnover, a number of studies have investigated the impact of long shifts on nurses’ expressed intention to leave, which is a strong predictor of turnover.</w:t>
      </w:r>
      <w:r>
        <w:rPr>
          <w:rFonts w:eastAsiaTheme="minorEastAsia"/>
          <w:lang w:val="en-GB"/>
        </w:rPr>
        <w:fldChar w:fldCharType="begin"/>
      </w:r>
      <w:r w:rsidR="006D352A">
        <w:rPr>
          <w:rFonts w:eastAsiaTheme="minorEastAsia"/>
          <w:lang w:val="en-GB"/>
        </w:rPr>
        <w:instrText xml:space="preserve"> ADDIN EN.CITE &lt;EndNote&gt;&lt;Cite&gt;&lt;Author&gt;Mercer&lt;/Author&gt;&lt;Year&gt;1979&lt;/Year&gt;&lt;RecNum&gt;1367&lt;/RecNum&gt;&lt;DisplayText&gt;(60, 61)&lt;/DisplayText&gt;&lt;record&gt;&lt;rec-number&gt;1367&lt;/rec-number&gt;&lt;foreign-keys&gt;&lt;key app="EN" db-id="9z25saraxzrexjevsw8x9pto22x9azzfvrtt" timestamp="1639070217"&gt;1367&lt;/key&gt;&lt;/foreign-keys&gt;&lt;ref-type name="Book"&gt;6&lt;/ref-type&gt;&lt;contributors&gt;&lt;authors&gt;&lt;author&gt;Mercer, Geoffrey&lt;/author&gt;&lt;/authors&gt;&lt;/contributors&gt;&lt;titles&gt;&lt;title&gt;The employment of nurses: nursing labour turnover in the NHS&lt;/title&gt;&lt;/titles&gt;&lt;dates&gt;&lt;year&gt;1979&lt;/year&gt;&lt;/dates&gt;&lt;publisher&gt;Taylor &amp;amp; Francis&lt;/publisher&gt;&lt;isbn&gt;0709900155&lt;/isbn&gt;&lt;urls&gt;&lt;/urls&gt;&lt;/record&gt;&lt;/Cite&gt;&lt;Cite&gt;&lt;Author&gt;Steel&lt;/Author&gt;&lt;Year&gt;1984&lt;/Year&gt;&lt;RecNum&gt;1359&lt;/RecNum&gt;&lt;record&gt;&lt;rec-number&gt;1359&lt;/rec-number&gt;&lt;foreign-keys&gt;&lt;key app="EN" db-id="9z25saraxzrexjevsw8x9pto22x9azzfvrtt" timestamp="1639063519"&gt;1359&lt;/key&gt;&lt;/foreign-keys&gt;&lt;ref-type name="Journal Article"&gt;17&lt;/ref-type&gt;&lt;contributors&gt;&lt;authors&gt;&lt;author&gt;Steel, Robert P.&lt;/author&gt;&lt;author&gt;Ovalle, Nestor K.&lt;/author&gt;&lt;/authors&gt;&lt;/contributors&gt;&lt;titles&gt;&lt;title&gt;A review and meta-analysis of research on the relationship between behavioral intentions and employee turnover&lt;/title&gt;&lt;secondary-title&gt;Journal of Applied Psychology&lt;/secondary-title&gt;&lt;/titles&gt;&lt;periodical&gt;&lt;full-title&gt;Journal of Applied Psychology&lt;/full-title&gt;&lt;abbr-1&gt;J. Appl. Psychol.&lt;/abbr-1&gt;&lt;abbr-2&gt;J Appl Psychol&lt;/abbr-2&gt;&lt;/periodical&gt;&lt;pages&gt;673-686&lt;/pages&gt;&lt;volume&gt;69&lt;/volume&gt;&lt;number&gt;4&lt;/number&gt;&lt;keywords&gt;&lt;keyword&gt;*Employee Attitudes&lt;/keyword&gt;&lt;keyword&gt;*Employee Turnover&lt;/keyword&gt;&lt;keyword&gt;*Job Satisfaction&lt;/keyword&gt;&lt;keyword&gt;*Literature Review&lt;/keyword&gt;&lt;keyword&gt;*Meta Analysis&lt;/keyword&gt;&lt;keyword&gt;Prediction&lt;/keyword&gt;&lt;keyword&gt;Behavioral Intention&lt;/keyword&gt;&lt;/keywords&gt;&lt;dates&gt;&lt;year&gt;1984&lt;/year&gt;&lt;/dates&gt;&lt;pub-location&gt;US&lt;/pub-location&gt;&lt;publisher&gt;American Psychological Association&lt;/publisher&gt;&lt;isbn&gt;1939-1854(Electronic),0021-9010(Print)&lt;/isbn&gt;&lt;urls&gt;&lt;/urls&gt;&lt;electronic-resource-num&gt;10.1037/0021-9010.69.4.673&lt;/electronic-resource-num&gt;&lt;/record&gt;&lt;/Cite&gt;&lt;/EndNote&gt;</w:instrText>
      </w:r>
      <w:r>
        <w:rPr>
          <w:rFonts w:eastAsiaTheme="minorEastAsia"/>
          <w:lang w:val="en-GB"/>
        </w:rPr>
        <w:fldChar w:fldCharType="separate"/>
      </w:r>
      <w:r w:rsidR="006D352A">
        <w:rPr>
          <w:rFonts w:eastAsiaTheme="minorEastAsia"/>
          <w:noProof/>
          <w:lang w:val="en-GB"/>
        </w:rPr>
        <w:t>(60, 61)</w:t>
      </w:r>
      <w:r>
        <w:rPr>
          <w:rFonts w:eastAsiaTheme="minorEastAsia"/>
          <w:lang w:val="en-GB"/>
        </w:rPr>
        <w:fldChar w:fldCharType="end"/>
      </w:r>
      <w:r w:rsidR="00DA42B2">
        <w:rPr>
          <w:rFonts w:eastAsiaTheme="minorEastAsia"/>
          <w:lang w:val="en-GB"/>
        </w:rPr>
        <w:t xml:space="preserve"> </w:t>
      </w:r>
      <w:r>
        <w:rPr>
          <w:rFonts w:eastAsiaTheme="minorEastAsia"/>
          <w:lang w:val="en-GB"/>
        </w:rPr>
        <w:t xml:space="preserve">Large observational studies found that those working 12 hour shifts are more (not less) likely to express an intention to leave, although the designs </w:t>
      </w:r>
      <w:r w:rsidR="00093F03">
        <w:rPr>
          <w:rFonts w:eastAsiaTheme="minorEastAsia"/>
          <w:lang w:val="en-GB"/>
        </w:rPr>
        <w:t xml:space="preserve">used </w:t>
      </w:r>
      <w:r>
        <w:rPr>
          <w:rFonts w:eastAsiaTheme="minorEastAsia"/>
          <w:lang w:val="en-GB"/>
        </w:rPr>
        <w:t>cannot discount selection effect</w:t>
      </w:r>
      <w:r w:rsidR="00093F03">
        <w:rPr>
          <w:rFonts w:eastAsiaTheme="minorEastAsia"/>
          <w:lang w:val="en-GB"/>
        </w:rPr>
        <w:t xml:space="preserve">s whereby </w:t>
      </w:r>
      <w:r w:rsidR="00596CEC">
        <w:rPr>
          <w:rFonts w:eastAsiaTheme="minorEastAsia"/>
          <w:lang w:val="en-GB"/>
        </w:rPr>
        <w:t>those with higher turnover inten</w:t>
      </w:r>
      <w:r w:rsidR="001B2B4C">
        <w:rPr>
          <w:rFonts w:eastAsiaTheme="minorEastAsia"/>
          <w:lang w:val="en-GB"/>
        </w:rPr>
        <w:t>t</w:t>
      </w:r>
      <w:r w:rsidR="00596CEC">
        <w:rPr>
          <w:rFonts w:eastAsiaTheme="minorEastAsia"/>
          <w:lang w:val="en-GB"/>
        </w:rPr>
        <w:t>ion</w:t>
      </w:r>
      <w:r>
        <w:rPr>
          <w:rFonts w:eastAsiaTheme="minorEastAsia"/>
          <w:lang w:val="en-GB"/>
        </w:rPr>
        <w:t xml:space="preserve"> </w:t>
      </w:r>
      <w:r w:rsidR="001B2B4C">
        <w:rPr>
          <w:rFonts w:eastAsiaTheme="minorEastAsia"/>
          <w:lang w:val="en-GB"/>
        </w:rPr>
        <w:t>may be more likely to choose to work longer shifts</w:t>
      </w:r>
      <w:r w:rsidR="00E90997">
        <w:rPr>
          <w:rFonts w:eastAsiaTheme="minorEastAsia"/>
          <w:lang w:val="en-GB"/>
        </w:rPr>
        <w:t>.</w:t>
      </w:r>
      <w:r>
        <w:rPr>
          <w:rFonts w:eastAsiaTheme="minorEastAsia"/>
          <w:lang w:val="en-GB"/>
        </w:rPr>
        <w:fldChar w:fldCharType="begin">
          <w:fldData xml:space="preserve">PEVuZE5vdGU+PENpdGU+PEF1dGhvcj5DYW1wb2xvPC9BdXRob3I+PFllYXI+MTk5ODwvWWVhcj48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</w:fldData>
        </w:fldChar>
      </w:r>
      <w:r w:rsidR="006D352A">
        <w:rPr>
          <w:rFonts w:eastAsiaTheme="minorEastAsia"/>
          <w:lang w:val="en-GB"/>
        </w:rPr>
        <w:instrText xml:space="preserve"> ADDIN EN.CITE </w:instrText>
      </w:r>
      <w:r w:rsidR="006D352A">
        <w:rPr>
          <w:rFonts w:eastAsiaTheme="minorEastAsia"/>
          <w:lang w:val="en-GB"/>
        </w:rPr>
        <w:fldChar w:fldCharType="begin">
          <w:fldData xml:space="preserve">PEVuZE5vdGU+PENpdGU+PEF1dGhvcj5DYW1wb2xvPC9BdXRob3I+PFllYXI+MTk5ODwvWWVhcj48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</w:fldData>
        </w:fldChar>
      </w:r>
      <w:r w:rsidR="006D352A">
        <w:rPr>
          <w:rFonts w:eastAsiaTheme="minorEastAsia"/>
          <w:lang w:val="en-GB"/>
        </w:rPr>
        <w:instrText xml:space="preserve"> ADDIN EN.CITE.DATA </w:instrText>
      </w:r>
      <w:r w:rsidR="006D352A">
        <w:rPr>
          <w:rFonts w:eastAsiaTheme="minorEastAsia"/>
          <w:lang w:val="en-GB"/>
        </w:rPr>
      </w:r>
      <w:r w:rsidR="006D352A">
        <w:rPr>
          <w:rFonts w:eastAsiaTheme="minorEastAsia"/>
          <w:lang w:val="en-GB"/>
        </w:rPr>
        <w:fldChar w:fldCharType="end"/>
      </w:r>
      <w:r>
        <w:rPr>
          <w:rFonts w:eastAsiaTheme="minorEastAsia"/>
          <w:lang w:val="en-GB"/>
        </w:rPr>
      </w:r>
      <w:r>
        <w:rPr>
          <w:rFonts w:eastAsiaTheme="minorEastAsia"/>
          <w:lang w:val="en-GB"/>
        </w:rPr>
        <w:fldChar w:fldCharType="separate"/>
      </w:r>
      <w:r w:rsidR="006D352A">
        <w:rPr>
          <w:rFonts w:eastAsiaTheme="minorEastAsia"/>
          <w:noProof/>
          <w:lang w:val="en-GB"/>
        </w:rPr>
        <w:t>(62-64)</w:t>
      </w:r>
      <w:r>
        <w:rPr>
          <w:rFonts w:eastAsiaTheme="minorEastAsia"/>
          <w:lang w:val="en-GB"/>
        </w:rPr>
        <w:fldChar w:fldCharType="end"/>
      </w:r>
      <w:r w:rsidRPr="00720E25">
        <w:rPr>
          <w:rFonts w:eastAsiaTheme="minorEastAsia"/>
          <w:strike/>
          <w:lang w:val="en-GB"/>
        </w:rPr>
        <w:t xml:space="preserve"> </w:t>
      </w:r>
    </w:p>
    <w:p w14:paraId="3BA0B364" w14:textId="2BC6D3B9" w:rsidR="00695CDA" w:rsidRDefault="00E90997" w:rsidP="00695CDA">
      <w:pPr>
        <w:spacing w:line="360" w:lineRule="auto"/>
        <w:jc w:val="both"/>
        <w:rPr>
          <w:lang w:val="en-GB"/>
        </w:rPr>
      </w:pPr>
      <w:r>
        <w:rPr>
          <w:rFonts w:eastAsiaTheme="minorEastAsia"/>
          <w:lang w:val="en-GB"/>
        </w:rPr>
        <w:t xml:space="preserve">An imbalance between organisational demand and nurse preferences when organising shift patterns may lead to unintended consequences in the longer term. </w:t>
      </w:r>
      <w:r w:rsidR="00695CDA">
        <w:rPr>
          <w:rFonts w:eastAsiaTheme="minorEastAsia"/>
          <w:lang w:val="en-GB"/>
        </w:rPr>
        <w:t>The evidence on n</w:t>
      </w:r>
      <w:r w:rsidR="00695CDA" w:rsidRPr="00DA2202">
        <w:rPr>
          <w:lang w:val="en-GB"/>
        </w:rPr>
        <w:t xml:space="preserve">urses’ ability to choose and negotiate their </w:t>
      </w:r>
      <w:r w:rsidR="00695CDA">
        <w:rPr>
          <w:lang w:val="en-GB"/>
        </w:rPr>
        <w:t xml:space="preserve">shifts </w:t>
      </w:r>
      <w:r w:rsidR="00695CDA" w:rsidRPr="00DA2202">
        <w:rPr>
          <w:lang w:val="en-GB"/>
        </w:rPr>
        <w:t xml:space="preserve">is mixed. In some instances, nurses have reported </w:t>
      </w:r>
      <w:r w:rsidR="00695CDA">
        <w:rPr>
          <w:lang w:val="en-GB"/>
        </w:rPr>
        <w:t>having</w:t>
      </w:r>
      <w:r w:rsidR="00695CDA" w:rsidRPr="00DA2202">
        <w:rPr>
          <w:lang w:val="en-GB"/>
        </w:rPr>
        <w:t xml:space="preserve"> either complete or some degree of autonomy when choosing shift patterns</w:t>
      </w:r>
      <w:r w:rsidR="00695CDA">
        <w:rPr>
          <w:lang w:val="en-GB"/>
        </w:rPr>
        <w:t>.</w:t>
      </w:r>
      <w:r w:rsidR="00695CDA">
        <w:rPr>
          <w:lang w:val="en-GB"/>
        </w:rPr>
        <w:fldChar w:fldCharType="begin"/>
      </w:r>
      <w:r w:rsidR="00070F15">
        <w:rPr>
          <w:lang w:val="en-GB"/>
        </w:rPr>
        <w:instrText xml:space="preserve"> ADDIN EN.CITE &lt;EndNote&gt;&lt;Cite&gt;&lt;Author&gt;Dean&lt;/Author&gt;&lt;Year&gt;2021&lt;/Year&gt;&lt;RecNum&gt;1377&lt;/RecNum&gt;&lt;DisplayText&gt;(65)&lt;/DisplayText&gt;&lt;record&gt;&lt;rec-number&gt;1377&lt;/rec-number&gt;&lt;foreign-keys&gt;&lt;key app="EN" db-id="9z25saraxzrexjevsw8x9pto22x9azzfvrtt" timestamp="1639070217"&gt;1377&lt;/key&gt;&lt;/foreign-keys&gt;&lt;ref-type name="Newspaper Article"&gt;23&lt;/ref-type&gt;&lt;contributors&gt;&lt;authors&gt;&lt;author&gt;Dean, Erin&lt;/author&gt;&lt;/authors&gt;&lt;/contributors&gt;&lt;titles&gt;&lt;title&gt;Rotas and shift patterns: who should make the decisions?&lt;/title&gt;&lt;secondary-title&gt;Nursing Standard&lt;/secondary-title&gt;&lt;/titles&gt;&lt;periodical&gt;&lt;full-title&gt;Nursing Standard&lt;/full-title&gt;&lt;abbr-1&gt;Nurs. Stand.&lt;/abbr-1&gt;&lt;abbr-2&gt;Nurs Stand&lt;/abbr-2&gt;&lt;/periodical&gt;&lt;dates&gt;&lt;year&gt;2021&lt;/year&gt;&lt;/dates&gt;&lt;urls&gt;&lt;related-urls&gt;&lt;url&gt;https://rcni.com/nursing-standard/newsroom/analysis/rotas-and-shift-patterns-who-should-make-decisions-171496&lt;/url&gt;&lt;/related-urls&gt;&lt;/urls&gt;&lt;/record&gt;&lt;/Cite&gt;&lt;/EndNote&gt;</w:instrText>
      </w:r>
      <w:r w:rsidR="00695CDA">
        <w:rPr>
          <w:lang w:val="en-GB"/>
        </w:rPr>
        <w:fldChar w:fldCharType="separate"/>
      </w:r>
      <w:r w:rsidR="00070F15">
        <w:rPr>
          <w:noProof/>
          <w:lang w:val="en-GB"/>
        </w:rPr>
        <w:t>(65)</w:t>
      </w:r>
      <w:r w:rsidR="00695CDA">
        <w:rPr>
          <w:lang w:val="en-GB"/>
        </w:rPr>
        <w:fldChar w:fldCharType="end"/>
      </w:r>
      <w:r w:rsidR="00695CDA" w:rsidRPr="00DA2202">
        <w:rPr>
          <w:lang w:val="en-GB"/>
        </w:rPr>
        <w:t xml:space="preserve"> </w:t>
      </w:r>
      <w:r w:rsidR="00695CDA">
        <w:rPr>
          <w:lang w:val="en-GB"/>
        </w:rPr>
        <w:t>However, i</w:t>
      </w:r>
      <w:r w:rsidR="00695CDA" w:rsidRPr="00DA2202">
        <w:rPr>
          <w:lang w:val="en-GB"/>
        </w:rPr>
        <w:t xml:space="preserve">n some instances, </w:t>
      </w:r>
      <w:r w:rsidR="00695CDA">
        <w:rPr>
          <w:lang w:val="en-GB"/>
        </w:rPr>
        <w:t>long shifts</w:t>
      </w:r>
      <w:r w:rsidR="00695CDA" w:rsidRPr="00DA2202">
        <w:rPr>
          <w:lang w:val="en-GB"/>
        </w:rPr>
        <w:t xml:space="preserve"> are implemented at an organisational level based on service demands rather than staff needs</w:t>
      </w:r>
      <w:r w:rsidR="00695CDA">
        <w:rPr>
          <w:lang w:val="en-GB"/>
        </w:rPr>
        <w:t xml:space="preserve"> and preferences</w:t>
      </w:r>
      <w:r w:rsidR="00695CDA" w:rsidRPr="4E695E80">
        <w:rPr>
          <w:lang w:val="en-GB"/>
        </w:rPr>
        <w:t>.</w:t>
      </w:r>
      <w:r w:rsidR="00695CDA" w:rsidRPr="4E695E80">
        <w:rPr>
          <w:lang w:val="en-GB"/>
        </w:rPr>
        <w:fldChar w:fldCharType="begin">
          <w:fldData xml:space="preserve">PEVuZE5vdGU+PENpdGU+PEF1dGhvcj5TdXRlcjwvQXV0aG9yPjxZZWFyPjIwMjA8L1llYXI+PFJl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NZXJyaWZpZWxk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</w:fldData>
        </w:fldChar>
      </w:r>
      <w:r w:rsidR="00070F15">
        <w:rPr>
          <w:lang w:val="en-GB"/>
        </w:rPr>
        <w:instrText xml:space="preserve"> ADDIN EN.CITE </w:instrText>
      </w:r>
      <w:r w:rsidR="00070F15">
        <w:rPr>
          <w:lang w:val="en-GB"/>
        </w:rPr>
        <w:fldChar w:fldCharType="begin">
          <w:fldData xml:space="preserve">PEVuZE5vdGU+PENpdGU+PEF1dGhvcj5TdXRlcjwvQXV0aG9yPjxZZWFyPjIwMjA8L1llYXI+PFJl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</w:fldData>
        </w:fldChar>
      </w:r>
      <w:r w:rsidR="00070F15">
        <w:rPr>
          <w:lang w:val="en-GB"/>
        </w:rPr>
        <w:instrText xml:space="preserve"> ADDIN EN.CITE.DATA </w:instrText>
      </w:r>
      <w:r w:rsidR="00070F15">
        <w:rPr>
          <w:lang w:val="en-GB"/>
        </w:rPr>
      </w:r>
      <w:r w:rsidR="00070F15">
        <w:rPr>
          <w:lang w:val="en-GB"/>
        </w:rPr>
        <w:fldChar w:fldCharType="end"/>
      </w:r>
      <w:r w:rsidR="00695CDA" w:rsidRPr="4E695E80">
        <w:rPr>
          <w:lang w:val="en-GB"/>
        </w:rPr>
      </w:r>
      <w:r w:rsidR="00695CDA" w:rsidRPr="4E695E80">
        <w:rPr>
          <w:lang w:val="en-GB"/>
        </w:rPr>
        <w:fldChar w:fldCharType="separate"/>
      </w:r>
      <w:r w:rsidR="00070F15">
        <w:rPr>
          <w:noProof/>
          <w:lang w:val="en-GB"/>
        </w:rPr>
        <w:t>(28, 66, 67)</w:t>
      </w:r>
      <w:r w:rsidR="00695CDA" w:rsidRPr="4E695E80">
        <w:rPr>
          <w:lang w:val="en-GB"/>
        </w:rPr>
        <w:fldChar w:fldCharType="end"/>
      </w:r>
      <w:r w:rsidR="00695CDA" w:rsidRPr="4E695E80">
        <w:rPr>
          <w:lang w:val="en-GB"/>
        </w:rPr>
        <w:t xml:space="preserve"> </w:t>
      </w:r>
      <w:r w:rsidR="00B00E13" w:rsidRPr="4E695E80">
        <w:rPr>
          <w:lang w:val="en-GB"/>
        </w:rPr>
        <w:t xml:space="preserve">In contrast, the possibility to have choice and flexibility around shift patterns </w:t>
      </w:r>
      <w:r w:rsidR="00B00E13">
        <w:rPr>
          <w:lang w:val="en-GB"/>
        </w:rPr>
        <w:t>is</w:t>
      </w:r>
      <w:r w:rsidR="00B00E13" w:rsidRPr="4E695E80">
        <w:rPr>
          <w:lang w:val="en-GB"/>
        </w:rPr>
        <w:t xml:space="preserve"> not only valued by nurses, but also contribute</w:t>
      </w:r>
      <w:r w:rsidR="00B00E13">
        <w:rPr>
          <w:lang w:val="en-GB"/>
        </w:rPr>
        <w:t>s</w:t>
      </w:r>
      <w:r w:rsidR="00B00E13" w:rsidRPr="4E695E80">
        <w:rPr>
          <w:lang w:val="en-GB"/>
        </w:rPr>
        <w:t xml:space="preserve"> to enhancing their</w:t>
      </w:r>
      <w:r w:rsidR="00B00E13">
        <w:rPr>
          <w:lang w:val="en-GB"/>
        </w:rPr>
        <w:t xml:space="preserve"> </w:t>
      </w:r>
      <w:r w:rsidR="00B00E13" w:rsidRPr="4E695E80">
        <w:rPr>
          <w:lang w:val="en-GB"/>
        </w:rPr>
        <w:t>health and wellbeing</w:t>
      </w:r>
      <w:r w:rsidR="00B00E13">
        <w:rPr>
          <w:lang w:val="en-GB"/>
        </w:rPr>
        <w:t>,</w:t>
      </w:r>
      <w:r w:rsidR="00B00E13" w:rsidRPr="4E695E80">
        <w:rPr>
          <w:lang w:val="en-GB"/>
        </w:rPr>
        <w:fldChar w:fldCharType="begin">
          <w:fldData xml:space="preserve">PEVuZE5vdGU+PENpdGU+PEF1dGhvcj5UdXJ1bmVuPC9BdXRob3I+PFllYXI+MjAyMDwvWWVhcj48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</w:fldData>
        </w:fldChar>
      </w:r>
      <w:r w:rsidR="00D93E94">
        <w:rPr>
          <w:lang w:val="en-GB"/>
        </w:rPr>
        <w:instrText xml:space="preserve"> ADDIN EN.CITE </w:instrText>
      </w:r>
      <w:r w:rsidR="00D93E94">
        <w:rPr>
          <w:lang w:val="en-GB"/>
        </w:rPr>
        <w:fldChar w:fldCharType="begin">
          <w:fldData xml:space="preserve">PEVuZE5vdGU+PENpdGU+PEF1dGhvcj5UdXJ1bmVuPC9BdXRob3I+PFllYXI+MjAyMDwvWWVhcj48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</w:fldData>
        </w:fldChar>
      </w:r>
      <w:r w:rsidR="00D93E94">
        <w:rPr>
          <w:lang w:val="en-GB"/>
        </w:rPr>
        <w:instrText xml:space="preserve"> ADDIN EN.CITE.DATA </w:instrText>
      </w:r>
      <w:r w:rsidR="00D93E94">
        <w:rPr>
          <w:lang w:val="en-GB"/>
        </w:rPr>
      </w:r>
      <w:r w:rsidR="00D93E94">
        <w:rPr>
          <w:lang w:val="en-GB"/>
        </w:rPr>
        <w:fldChar w:fldCharType="end"/>
      </w:r>
      <w:r w:rsidR="00B00E13" w:rsidRPr="4E695E80">
        <w:rPr>
          <w:lang w:val="en-GB"/>
        </w:rPr>
      </w:r>
      <w:r w:rsidR="00B00E13" w:rsidRPr="4E695E80">
        <w:rPr>
          <w:lang w:val="en-GB"/>
        </w:rPr>
        <w:fldChar w:fldCharType="separate"/>
      </w:r>
      <w:r w:rsidR="00D93E94">
        <w:rPr>
          <w:noProof/>
          <w:lang w:val="en-GB"/>
        </w:rPr>
        <w:t>(68, 69)</w:t>
      </w:r>
      <w:r w:rsidR="00B00E13" w:rsidRPr="4E695E80">
        <w:rPr>
          <w:lang w:val="en-GB"/>
        </w:rPr>
        <w:fldChar w:fldCharType="end"/>
      </w:r>
      <w:r w:rsidR="00B00E13">
        <w:rPr>
          <w:lang w:val="en-GB"/>
        </w:rPr>
        <w:t xml:space="preserve"> and possibly recruitment and retention, although the latter </w:t>
      </w:r>
      <w:r w:rsidR="00004933">
        <w:rPr>
          <w:lang w:val="en-GB"/>
        </w:rPr>
        <w:t xml:space="preserve">have </w:t>
      </w:r>
      <w:r w:rsidR="00B00E13">
        <w:rPr>
          <w:lang w:val="en-GB"/>
        </w:rPr>
        <w:t xml:space="preserve">not been explored. </w:t>
      </w:r>
    </w:p>
    <w:p w14:paraId="54720245" w14:textId="4FD39279" w:rsidR="00695CDA" w:rsidRPr="006119AD" w:rsidRDefault="00695CDA" w:rsidP="00DF24CE">
      <w:pPr>
        <w:spacing w:line="360" w:lineRule="auto"/>
        <w:jc w:val="both"/>
        <w:rPr>
          <w:lang w:val="en-GB"/>
        </w:rPr>
      </w:pPr>
      <w:r>
        <w:rPr>
          <w:lang w:val="en-GB"/>
        </w:rPr>
        <w:t xml:space="preserve">In summary, we found little evidence to support claims that 12-hour shifts </w:t>
      </w:r>
      <w:r w:rsidR="00DD382A" w:rsidRPr="009576E6">
        <w:rPr>
          <w:i/>
          <w:iCs/>
          <w:lang w:val="en-GB"/>
        </w:rPr>
        <w:t>per se</w:t>
      </w:r>
      <w:r>
        <w:rPr>
          <w:lang w:val="en-GB"/>
        </w:rPr>
        <w:t xml:space="preserve"> can solve or ameliorate staff shortages, with some evidence suggesting that turnover may be increased. The existing evidence on recruitment and retention seems to point to more complex mechanisms when it comes to shift length, with aspects such as flexibility, choice and </w:t>
      </w:r>
      <w:r w:rsidR="00D87FF8">
        <w:rPr>
          <w:lang w:val="en-GB"/>
        </w:rPr>
        <w:t>preferences</w:t>
      </w:r>
      <w:r>
        <w:rPr>
          <w:lang w:val="en-GB"/>
        </w:rPr>
        <w:t xml:space="preserve"> playing a crucial role.   </w:t>
      </w:r>
    </w:p>
    <w:p w14:paraId="35759063" w14:textId="6C1EDB6E" w:rsidR="0039034F" w:rsidRDefault="00F612BB" w:rsidP="009576E6">
      <w:pPr>
        <w:pStyle w:val="Heading1"/>
      </w:pPr>
      <w:r>
        <w:t>Discussion</w:t>
      </w:r>
    </w:p>
    <w:p w14:paraId="20E74512" w14:textId="4238FE50" w:rsidR="001712AD" w:rsidRDefault="00BE3636" w:rsidP="00785EB3">
      <w:pPr>
        <w:spacing w:line="360" w:lineRule="auto"/>
        <w:jc w:val="both"/>
        <w:rPr>
          <w:lang w:val="en-GB"/>
        </w:rPr>
      </w:pPr>
      <w:r>
        <w:rPr>
          <w:lang w:val="en-GB"/>
        </w:rPr>
        <w:t>In this paper</w:t>
      </w:r>
      <w:r w:rsidR="005D5EE8">
        <w:rPr>
          <w:lang w:val="en-GB"/>
        </w:rPr>
        <w:t>,</w:t>
      </w:r>
      <w:r>
        <w:rPr>
          <w:lang w:val="en-GB"/>
        </w:rPr>
        <w:t xml:space="preserve"> we have noted th</w:t>
      </w:r>
      <w:r w:rsidR="009576E6">
        <w:rPr>
          <w:lang w:val="en-GB"/>
        </w:rPr>
        <w:t>e many value</w:t>
      </w:r>
      <w:r>
        <w:rPr>
          <w:lang w:val="en-GB"/>
        </w:rPr>
        <w:t xml:space="preserve"> propositions that have been made </w:t>
      </w:r>
      <w:r w:rsidR="008627C0">
        <w:rPr>
          <w:lang w:val="en-GB"/>
        </w:rPr>
        <w:t>to support the introduction of 12</w:t>
      </w:r>
      <w:r w:rsidR="00494160">
        <w:rPr>
          <w:lang w:val="en-GB"/>
        </w:rPr>
        <w:t>-</w:t>
      </w:r>
      <w:r w:rsidR="008627C0">
        <w:rPr>
          <w:lang w:val="en-GB"/>
        </w:rPr>
        <w:t>hour shifts in nursing. We have explored the empirical evidence for these propositions and have found little</w:t>
      </w:r>
      <w:r w:rsidR="00B73252">
        <w:rPr>
          <w:lang w:val="en-GB"/>
        </w:rPr>
        <w:t>,</w:t>
      </w:r>
      <w:r w:rsidR="00292034">
        <w:rPr>
          <w:lang w:val="en-GB"/>
        </w:rPr>
        <w:t xml:space="preserve"> if any</w:t>
      </w:r>
      <w:r w:rsidR="008627C0">
        <w:rPr>
          <w:lang w:val="en-GB"/>
        </w:rPr>
        <w:t xml:space="preserve"> support. </w:t>
      </w:r>
      <w:r w:rsidR="003A714F">
        <w:rPr>
          <w:lang w:val="en-GB"/>
        </w:rPr>
        <w:t xml:space="preserve">While direct measurement of </w:t>
      </w:r>
      <w:r w:rsidR="00ED08C2">
        <w:rPr>
          <w:lang w:val="en-GB"/>
        </w:rPr>
        <w:t xml:space="preserve">efficiency </w:t>
      </w:r>
      <w:r w:rsidR="003A714F">
        <w:rPr>
          <w:lang w:val="en-GB"/>
        </w:rPr>
        <w:t>is limited</w:t>
      </w:r>
      <w:r w:rsidR="00B45594">
        <w:rPr>
          <w:lang w:val="en-GB"/>
        </w:rPr>
        <w:t>,</w:t>
      </w:r>
      <w:r w:rsidR="003A714F">
        <w:rPr>
          <w:lang w:val="en-GB"/>
        </w:rPr>
        <w:t xml:space="preserve"> the</w:t>
      </w:r>
      <w:r w:rsidR="007A7067">
        <w:rPr>
          <w:lang w:val="en-GB"/>
        </w:rPr>
        <w:t xml:space="preserve"> available</w:t>
      </w:r>
      <w:r w:rsidR="00A76439">
        <w:rPr>
          <w:lang w:val="en-GB"/>
        </w:rPr>
        <w:t xml:space="preserve"> evidence is consistent with 12</w:t>
      </w:r>
      <w:r w:rsidR="00B73252">
        <w:rPr>
          <w:lang w:val="en-GB"/>
        </w:rPr>
        <w:t>-h</w:t>
      </w:r>
      <w:r w:rsidR="0037714F">
        <w:rPr>
          <w:lang w:val="en-GB"/>
        </w:rPr>
        <w:t>our</w:t>
      </w:r>
      <w:r w:rsidR="00A76439">
        <w:rPr>
          <w:lang w:val="en-GB"/>
        </w:rPr>
        <w:t xml:space="preserve"> shifts reducing </w:t>
      </w:r>
      <w:r w:rsidR="00AE168C">
        <w:rPr>
          <w:lang w:val="en-GB"/>
        </w:rPr>
        <w:t>efficiency</w:t>
      </w:r>
      <w:r w:rsidR="00130E39">
        <w:rPr>
          <w:lang w:val="en-GB"/>
        </w:rPr>
        <w:t xml:space="preserve">. </w:t>
      </w:r>
      <w:r w:rsidR="00A91374">
        <w:rPr>
          <w:lang w:val="en-GB"/>
        </w:rPr>
        <w:t>While there is a</w:t>
      </w:r>
      <w:r w:rsidR="00723EE6">
        <w:rPr>
          <w:lang w:val="en-GB"/>
        </w:rPr>
        <w:t>n expressed preference for 12</w:t>
      </w:r>
      <w:r w:rsidR="00494160">
        <w:rPr>
          <w:lang w:val="en-GB"/>
        </w:rPr>
        <w:t>-</w:t>
      </w:r>
      <w:r w:rsidR="00723EE6">
        <w:rPr>
          <w:lang w:val="en-GB"/>
        </w:rPr>
        <w:t>hour shifts in some quarters</w:t>
      </w:r>
      <w:r w:rsidR="00DC5B3B">
        <w:rPr>
          <w:lang w:val="en-GB"/>
        </w:rPr>
        <w:t>,</w:t>
      </w:r>
      <w:r w:rsidR="00723EE6">
        <w:rPr>
          <w:lang w:val="en-GB"/>
        </w:rPr>
        <w:t xml:space="preserve"> it is unclear </w:t>
      </w:r>
      <w:r w:rsidR="00292034">
        <w:rPr>
          <w:lang w:val="en-GB"/>
        </w:rPr>
        <w:t xml:space="preserve">whether </w:t>
      </w:r>
      <w:r w:rsidR="00723EE6">
        <w:rPr>
          <w:lang w:val="en-GB"/>
        </w:rPr>
        <w:t xml:space="preserve">positive findings </w:t>
      </w:r>
      <w:r w:rsidR="007D661B">
        <w:rPr>
          <w:lang w:val="en-GB"/>
        </w:rPr>
        <w:t xml:space="preserve">in relation to staff preference may result from the process of consultation </w:t>
      </w:r>
      <w:r w:rsidR="00CA5929">
        <w:rPr>
          <w:lang w:val="en-GB"/>
        </w:rPr>
        <w:t>in an attempt to meet staff need</w:t>
      </w:r>
      <w:r w:rsidR="00702560">
        <w:rPr>
          <w:lang w:val="en-GB"/>
        </w:rPr>
        <w:t>s</w:t>
      </w:r>
      <w:r w:rsidR="00CA5929">
        <w:rPr>
          <w:lang w:val="en-GB"/>
        </w:rPr>
        <w:t xml:space="preserve">. </w:t>
      </w:r>
      <w:r w:rsidR="00913B37">
        <w:rPr>
          <w:lang w:val="en-GB"/>
        </w:rPr>
        <w:t xml:space="preserve">While there is some indication that the shift pattern may help </w:t>
      </w:r>
      <w:r w:rsidR="00961E2C">
        <w:rPr>
          <w:lang w:val="en-GB"/>
        </w:rPr>
        <w:t>to recruit staff under some circumstances</w:t>
      </w:r>
      <w:r w:rsidR="005A79E7">
        <w:rPr>
          <w:lang w:val="en-GB"/>
        </w:rPr>
        <w:t>,</w:t>
      </w:r>
      <w:r w:rsidR="00961E2C">
        <w:rPr>
          <w:lang w:val="en-GB"/>
        </w:rPr>
        <w:t xml:space="preserve"> there is also evidence suggesting that </w:t>
      </w:r>
      <w:r w:rsidR="00A013C7">
        <w:rPr>
          <w:lang w:val="en-GB"/>
        </w:rPr>
        <w:t xml:space="preserve">retaining staff may become more problematic. Whether the </w:t>
      </w:r>
      <w:r w:rsidR="00A013C7">
        <w:rPr>
          <w:lang w:val="en-GB"/>
        </w:rPr>
        <w:lastRenderedPageBreak/>
        <w:t xml:space="preserve">turnover intention is increased because of the experience of working 12-hour shifts or because staff who are attracted to this working pattern are less committed is unclear. It </w:t>
      </w:r>
      <w:r w:rsidR="001630B5">
        <w:rPr>
          <w:lang w:val="en-GB"/>
        </w:rPr>
        <w:t>is possible</w:t>
      </w:r>
      <w:r w:rsidR="009F33E2">
        <w:rPr>
          <w:lang w:val="en-GB"/>
        </w:rPr>
        <w:t xml:space="preserve"> </w:t>
      </w:r>
      <w:r w:rsidR="00A013C7">
        <w:rPr>
          <w:lang w:val="en-GB"/>
        </w:rPr>
        <w:t>that both mechanisms could operate</w:t>
      </w:r>
      <w:r w:rsidR="00C21905">
        <w:rPr>
          <w:lang w:val="en-GB"/>
        </w:rPr>
        <w:t xml:space="preserve"> simultaneously for different members of the workforce. </w:t>
      </w:r>
      <w:r w:rsidR="00292034">
        <w:rPr>
          <w:lang w:val="en-GB"/>
        </w:rPr>
        <w:t>E</w:t>
      </w:r>
      <w:r w:rsidR="004E5C33">
        <w:rPr>
          <w:lang w:val="en-GB"/>
        </w:rPr>
        <w:t>lements of preference and constraint cannot be ignored on the basis of evidence of negative effects alone, and the improvements that long shifts offer to work</w:t>
      </w:r>
      <w:r w:rsidR="00602D3E">
        <w:rPr>
          <w:lang w:val="en-GB"/>
        </w:rPr>
        <w:t>-</w:t>
      </w:r>
      <w:r w:rsidR="004E5C33">
        <w:rPr>
          <w:lang w:val="en-GB"/>
        </w:rPr>
        <w:t xml:space="preserve">life balance of many nurses </w:t>
      </w:r>
      <w:r w:rsidR="00025911">
        <w:rPr>
          <w:lang w:val="en-GB"/>
        </w:rPr>
        <w:t>cannot</w:t>
      </w:r>
      <w:r w:rsidR="004E5C33">
        <w:rPr>
          <w:lang w:val="en-GB"/>
        </w:rPr>
        <w:t xml:space="preserve"> be </w:t>
      </w:r>
      <w:r w:rsidR="003A0902">
        <w:rPr>
          <w:lang w:val="en-GB"/>
        </w:rPr>
        <w:t xml:space="preserve">lightly </w:t>
      </w:r>
      <w:r w:rsidR="004E5C33">
        <w:rPr>
          <w:lang w:val="en-GB"/>
        </w:rPr>
        <w:t>discarded. Forcing nurses to work shift patterns they do not want to or cannot work is likely to lead to diss</w:t>
      </w:r>
      <w:r w:rsidR="00D22DFF">
        <w:rPr>
          <w:lang w:val="en-GB"/>
        </w:rPr>
        <w:t>atisfaction and high turnover.</w:t>
      </w:r>
      <w:r w:rsidR="00065B03">
        <w:rPr>
          <w:lang w:val="en-GB"/>
        </w:rPr>
        <w:t xml:space="preserve"> </w:t>
      </w:r>
    </w:p>
    <w:p w14:paraId="207DC238" w14:textId="636064E5" w:rsidR="00BC07F9" w:rsidRPr="00E063DA" w:rsidRDefault="00BC07F9" w:rsidP="00BC07F9">
      <w:pPr>
        <w:pStyle w:val="Heading2"/>
        <w:rPr>
          <w:lang w:val="en-GB"/>
        </w:rPr>
      </w:pPr>
      <w:r w:rsidRPr="00E063DA">
        <w:rPr>
          <w:lang w:val="en-GB"/>
        </w:rPr>
        <w:t>Limitations of current evidence and future research</w:t>
      </w:r>
    </w:p>
    <w:p w14:paraId="57DEC837" w14:textId="541A631D" w:rsidR="00AE6EAA" w:rsidRDefault="00836697" w:rsidP="00AE6EAA">
      <w:pPr>
        <w:spacing w:line="360" w:lineRule="auto"/>
        <w:jc w:val="both"/>
        <w:rPr>
          <w:lang w:val="en-GB"/>
        </w:rPr>
      </w:pPr>
      <w:r w:rsidRPr="00836697">
        <w:rPr>
          <w:lang w:val="en-GB"/>
        </w:rPr>
        <w:t xml:space="preserve">We did not assess studies’ quality formally, but note that the majority of studies used to support the value propositions around 12-hour shifts have small samples, and are either pilots, service evaluations or before-and-after studies where the level of staff involvement in the decision of introducing 12-h shifts is unclear. While the evidence that links harms to 12-hour shifts relative to 8-hour shifts is not without limitations, in that most studies rely on self-reported data with cross-sectional designs much of it has been conducted on a large scale with potentially generalisable samples comprising thousands of nursing. Nonetheless, the surveys often fail to include important shift work variables, including total number of hours worked per week and nurses’ preferences. For some outcomes, for example sickness absence, longitudinal designs and objective data mean that we can be more certain when drawing conclusions. </w:t>
      </w:r>
      <w:r w:rsidR="008D3065">
        <w:rPr>
          <w:lang w:val="en-GB"/>
        </w:rPr>
        <w:t xml:space="preserve">Future studies </w:t>
      </w:r>
      <w:r w:rsidR="00702560">
        <w:rPr>
          <w:lang w:val="en-GB"/>
        </w:rPr>
        <w:t>sh</w:t>
      </w:r>
      <w:bookmarkStart w:id="0" w:name="_GoBack"/>
      <w:bookmarkEnd w:id="0"/>
      <w:r w:rsidR="00702560">
        <w:rPr>
          <w:lang w:val="en-GB"/>
        </w:rPr>
        <w:t>ould</w:t>
      </w:r>
      <w:r w:rsidR="001A3FC0">
        <w:rPr>
          <w:lang w:val="en-GB"/>
        </w:rPr>
        <w:t xml:space="preserve"> </w:t>
      </w:r>
      <w:r w:rsidR="00AE6EAA">
        <w:rPr>
          <w:lang w:val="en-GB"/>
        </w:rPr>
        <w:t>further</w:t>
      </w:r>
      <w:r w:rsidR="008D3065">
        <w:rPr>
          <w:lang w:val="en-GB"/>
        </w:rPr>
        <w:t xml:space="preserve"> explore</w:t>
      </w:r>
      <w:r w:rsidR="00D43DAA">
        <w:rPr>
          <w:lang w:val="en-GB"/>
        </w:rPr>
        <w:t xml:space="preserve"> the </w:t>
      </w:r>
      <w:r w:rsidR="008D3065">
        <w:rPr>
          <w:lang w:val="en-GB"/>
        </w:rPr>
        <w:t xml:space="preserve">potential </w:t>
      </w:r>
      <w:r w:rsidR="001A3FC0">
        <w:rPr>
          <w:lang w:val="en-GB"/>
        </w:rPr>
        <w:t xml:space="preserve">for </w:t>
      </w:r>
      <w:r w:rsidR="00A37770">
        <w:rPr>
          <w:lang w:val="en-GB"/>
        </w:rPr>
        <w:t>improved</w:t>
      </w:r>
      <w:r w:rsidR="008D3065">
        <w:rPr>
          <w:lang w:val="en-GB"/>
        </w:rPr>
        <w:t xml:space="preserve"> shift patterns, considering nurses’ preferences and constraints and patient outcomes. Methods from the economics field, including discrete choice experiments are a promising way forward to inform change in nurses’ shift patterns. </w:t>
      </w:r>
      <w:r w:rsidR="00D43DAA">
        <w:rPr>
          <w:lang w:val="en-GB"/>
        </w:rPr>
        <w:t xml:space="preserve">On the other hand, </w:t>
      </w:r>
      <w:r w:rsidR="005F10C8">
        <w:rPr>
          <w:lang w:val="en-GB"/>
        </w:rPr>
        <w:t>although giving staff choice and</w:t>
      </w:r>
      <w:r w:rsidR="00D43DAA">
        <w:rPr>
          <w:lang w:val="en-GB"/>
        </w:rPr>
        <w:t xml:space="preserve"> allowing mixed shift patterns </w:t>
      </w:r>
      <w:r w:rsidR="005F10C8">
        <w:rPr>
          <w:lang w:val="en-GB"/>
        </w:rPr>
        <w:t>within a given unit</w:t>
      </w:r>
      <w:r w:rsidR="00D4428D">
        <w:rPr>
          <w:lang w:val="en-GB"/>
        </w:rPr>
        <w:t xml:space="preserve"> appears an attractive solution,</w:t>
      </w:r>
      <w:r w:rsidR="00541F01">
        <w:rPr>
          <w:lang w:val="en-GB"/>
        </w:rPr>
        <w:t xml:space="preserve"> </w:t>
      </w:r>
      <w:r w:rsidR="00267730">
        <w:rPr>
          <w:lang w:val="en-GB"/>
        </w:rPr>
        <w:t xml:space="preserve">the limited evidence does suggest that </w:t>
      </w:r>
      <w:r w:rsidR="00D50CA7">
        <w:rPr>
          <w:lang w:val="en-GB"/>
        </w:rPr>
        <w:t>having a mixed shift pattern within one unit</w:t>
      </w:r>
      <w:r w:rsidR="00D43DAA">
        <w:rPr>
          <w:lang w:val="en-GB"/>
        </w:rPr>
        <w:t xml:space="preserve"> might be more resource intensive than deploying </w:t>
      </w:r>
      <w:r w:rsidR="00D472B3">
        <w:rPr>
          <w:lang w:val="en-GB"/>
        </w:rPr>
        <w:t>a single shift pattern within a unit</w:t>
      </w:r>
      <w:r w:rsidR="00267730">
        <w:rPr>
          <w:lang w:val="en-GB"/>
        </w:rPr>
        <w:t>.</w:t>
      </w:r>
      <w:r w:rsidR="008D3065" w:rsidDel="008D3065">
        <w:rPr>
          <w:lang w:val="en-GB"/>
        </w:rPr>
        <w:t xml:space="preserve"> </w:t>
      </w:r>
    </w:p>
    <w:p w14:paraId="2379A984" w14:textId="010FA65C" w:rsidR="005E0FD1" w:rsidRDefault="005E0FD1" w:rsidP="005E0FD1">
      <w:pPr>
        <w:pStyle w:val="Heading2"/>
        <w:rPr>
          <w:lang w:val="en-GB"/>
        </w:rPr>
      </w:pPr>
      <w:r>
        <w:rPr>
          <w:lang w:val="en-GB"/>
        </w:rPr>
        <w:t>Limitations</w:t>
      </w:r>
    </w:p>
    <w:p w14:paraId="506DC55A" w14:textId="4E0F9B1D" w:rsidR="005E0FD1" w:rsidRPr="005E0FD1" w:rsidRDefault="0008242F" w:rsidP="00E063DA">
      <w:pPr>
        <w:spacing w:line="360" w:lineRule="auto"/>
        <w:rPr>
          <w:lang w:val="en-GB"/>
        </w:rPr>
      </w:pPr>
      <w:r>
        <w:rPr>
          <w:lang w:val="en-GB"/>
        </w:rPr>
        <w:t>Whilst</w:t>
      </w:r>
      <w:r w:rsidR="005E0FD1" w:rsidRPr="005E0FD1">
        <w:rPr>
          <w:lang w:val="en-GB"/>
        </w:rPr>
        <w:t xml:space="preserve"> this is a discussion paper</w:t>
      </w:r>
      <w:r w:rsidR="00A021A8">
        <w:rPr>
          <w:lang w:val="en-GB"/>
        </w:rPr>
        <w:t xml:space="preserve"> and no formal </w:t>
      </w:r>
      <w:r w:rsidR="004559A4">
        <w:rPr>
          <w:lang w:val="en-GB"/>
        </w:rPr>
        <w:t>review methods</w:t>
      </w:r>
      <w:r w:rsidR="00A021A8">
        <w:rPr>
          <w:lang w:val="en-GB"/>
        </w:rPr>
        <w:t xml:space="preserve"> w</w:t>
      </w:r>
      <w:r w:rsidR="004559A4">
        <w:rPr>
          <w:lang w:val="en-GB"/>
        </w:rPr>
        <w:t>ere</w:t>
      </w:r>
      <w:r w:rsidR="00A021A8">
        <w:rPr>
          <w:lang w:val="en-GB"/>
        </w:rPr>
        <w:t xml:space="preserve"> applied</w:t>
      </w:r>
      <w:r>
        <w:rPr>
          <w:lang w:val="en-GB"/>
        </w:rPr>
        <w:t xml:space="preserve">, </w:t>
      </w:r>
      <w:r w:rsidR="005E0FD1" w:rsidRPr="005E0FD1">
        <w:rPr>
          <w:lang w:val="en-GB"/>
        </w:rPr>
        <w:t>we have drawn on reviews undertaken with systematic methods to identify related evidence. While it is possible that other evidence exists it seems unlikely that individual studies would contradict our fundamental conclusion: that the evidence for many of the value propositions for 12 hour shifts is scant or absent</w:t>
      </w:r>
      <w:r w:rsidR="005E0FD1">
        <w:rPr>
          <w:lang w:val="en-GB"/>
        </w:rPr>
        <w:t>.</w:t>
      </w:r>
    </w:p>
    <w:p w14:paraId="13CD0C43" w14:textId="6B78ABEC" w:rsidR="00F612BB" w:rsidRDefault="00F612BB" w:rsidP="00F612BB">
      <w:pPr>
        <w:pStyle w:val="Heading1"/>
      </w:pPr>
      <w:r>
        <w:t>Conclusions</w:t>
      </w:r>
    </w:p>
    <w:p w14:paraId="41DAF22B" w14:textId="52DD9165" w:rsidR="00F612BB" w:rsidRDefault="00F612BB" w:rsidP="00F612BB">
      <w:pPr>
        <w:spacing w:line="360" w:lineRule="auto"/>
        <w:jc w:val="both"/>
        <w:rPr>
          <w:lang w:val="en-GB"/>
        </w:rPr>
      </w:pPr>
      <w:r w:rsidRPr="00F612BB">
        <w:rPr>
          <w:lang w:val="en-GB"/>
        </w:rPr>
        <w:t>In conclusion, we f</w:t>
      </w:r>
      <w:r>
        <w:rPr>
          <w:lang w:val="en-GB"/>
        </w:rPr>
        <w:t>ound that the value propositions</w:t>
      </w:r>
      <w:r w:rsidRPr="00F612BB">
        <w:rPr>
          <w:lang w:val="en-GB"/>
        </w:rPr>
        <w:t xml:space="preserve"> that have been advanced in favour of 12-hour shifts in nursing are largely unsupported by evidence. While rarely conclusive</w:t>
      </w:r>
      <w:r w:rsidR="00955500">
        <w:rPr>
          <w:lang w:val="en-GB"/>
        </w:rPr>
        <w:t>,</w:t>
      </w:r>
      <w:r w:rsidRPr="00F612BB">
        <w:rPr>
          <w:lang w:val="en-GB"/>
        </w:rPr>
        <w:t xml:space="preserve"> there is a considerable </w:t>
      </w:r>
      <w:r w:rsidRPr="00F612BB">
        <w:rPr>
          <w:lang w:val="en-GB"/>
        </w:rPr>
        <w:lastRenderedPageBreak/>
        <w:t>body of evidence pointing to direct risks to the quality of patient care and unintended consequences for staff wellbeing associated with longer shifts. Despite this, 12-hour shifts persist.</w:t>
      </w:r>
    </w:p>
    <w:p w14:paraId="3F6490EA" w14:textId="684251EE" w:rsidR="00F612BB" w:rsidRPr="00CC3536" w:rsidRDefault="00F612BB" w:rsidP="00F612BB">
      <w:pPr>
        <w:spacing w:line="360" w:lineRule="auto"/>
        <w:jc w:val="both"/>
        <w:rPr>
          <w:strike/>
          <w:lang w:val="en-GB"/>
        </w:rPr>
      </w:pPr>
      <w:r w:rsidRPr="00AE6EAA">
        <w:rPr>
          <w:lang w:val="en-GB"/>
        </w:rPr>
        <w:t>While many of the direct economic arguments for</w:t>
      </w:r>
      <w:r>
        <w:rPr>
          <w:lang w:val="en-GB"/>
        </w:rPr>
        <w:t xml:space="preserve"> implementing these long shifts</w:t>
      </w:r>
      <w:r w:rsidRPr="00AE6EAA">
        <w:rPr>
          <w:lang w:val="en-GB"/>
        </w:rPr>
        <w:t xml:space="preserve"> based on eff</w:t>
      </w:r>
      <w:r>
        <w:rPr>
          <w:lang w:val="en-GB"/>
        </w:rPr>
        <w:t>iciency and productivity claims should be abandoned, 12-</w:t>
      </w:r>
      <w:r w:rsidRPr="00AE6EAA">
        <w:rPr>
          <w:lang w:val="en-GB"/>
        </w:rPr>
        <w:t>hour shifts cannot be simply discounted. Long shifts may indeed have a crucial role in delivering flexibility for both service</w:t>
      </w:r>
      <w:r w:rsidR="0006153D">
        <w:rPr>
          <w:lang w:val="en-GB"/>
        </w:rPr>
        <w:t>s a</w:t>
      </w:r>
      <w:r w:rsidRPr="00AE6EAA">
        <w:rPr>
          <w:lang w:val="en-GB"/>
        </w:rPr>
        <w:t>nd accommo</w:t>
      </w:r>
      <w:r>
        <w:rPr>
          <w:lang w:val="en-GB"/>
        </w:rPr>
        <w:t xml:space="preserve">dating staff choice. If 12-hour shifts are </w:t>
      </w:r>
      <w:r w:rsidRPr="00AE6EAA">
        <w:rPr>
          <w:lang w:val="en-GB"/>
        </w:rPr>
        <w:t>of value in supporting such flexibilit</w:t>
      </w:r>
      <w:r>
        <w:rPr>
          <w:lang w:val="en-GB"/>
        </w:rPr>
        <w:t>y the true costs</w:t>
      </w:r>
      <w:r w:rsidRPr="00AE6EAA">
        <w:rPr>
          <w:lang w:val="en-GB"/>
        </w:rPr>
        <w:t xml:space="preserve"> of implementing them will have to be recognised and paid if adverse consequences for patients, staff and ultimately the health system itself, are to be avoided. Arriving at ‘ideal’ shift patterns may involve balancing competing risks for staff and patients and introducing appropriate mitigation to minimise adverse effect and maximise benefit. One such mitigation may require </w:t>
      </w:r>
      <w:r w:rsidR="008556A2">
        <w:rPr>
          <w:lang w:val="en-GB"/>
        </w:rPr>
        <w:t>a</w:t>
      </w:r>
      <w:r w:rsidR="008556A2" w:rsidRPr="00AE6EAA">
        <w:rPr>
          <w:lang w:val="en-GB"/>
        </w:rPr>
        <w:t xml:space="preserve"> </w:t>
      </w:r>
      <w:r w:rsidRPr="00AE6EAA">
        <w:rPr>
          <w:lang w:val="en-GB"/>
        </w:rPr>
        <w:t>recognition that increased use of 12</w:t>
      </w:r>
      <w:r w:rsidR="00E4659C">
        <w:rPr>
          <w:lang w:val="en-GB"/>
        </w:rPr>
        <w:t>-</w:t>
      </w:r>
      <w:r w:rsidRPr="00AE6EAA">
        <w:rPr>
          <w:lang w:val="en-GB"/>
        </w:rPr>
        <w:t>hour shifts could require more, not less, staff.</w:t>
      </w:r>
      <w:r w:rsidR="00774EB2">
        <w:rPr>
          <w:lang w:val="en-GB"/>
        </w:rPr>
        <w:t xml:space="preserve"> </w:t>
      </w:r>
    </w:p>
    <w:p w14:paraId="11952D95" w14:textId="22E41E4D" w:rsidR="00AE6EAA" w:rsidRDefault="00AE6EAA" w:rsidP="0039034F">
      <w:pPr>
        <w:spacing w:line="360" w:lineRule="auto"/>
        <w:jc w:val="both"/>
        <w:rPr>
          <w:lang w:val="en-GB"/>
        </w:rPr>
      </w:pPr>
    </w:p>
    <w:p w14:paraId="246B270D" w14:textId="77777777" w:rsidR="00F612BB" w:rsidRDefault="00F612BB" w:rsidP="0039034F">
      <w:pPr>
        <w:spacing w:line="360" w:lineRule="auto"/>
        <w:jc w:val="both"/>
        <w:rPr>
          <w:lang w:val="en-GB"/>
        </w:rPr>
        <w:sectPr w:rsidR="00F612BB" w:rsidSect="009E27AF">
          <w:pgSz w:w="11906" w:h="16838"/>
          <w:pgMar w:top="1440" w:right="1440" w:bottom="1440" w:left="1440" w:header="708" w:footer="708" w:gutter="0"/>
          <w:cols w:space="708"/>
          <w:docGrid w:linePitch="360"/>
        </w:sectPr>
      </w:pPr>
    </w:p>
    <w:p w14:paraId="19486A37" w14:textId="77777777" w:rsidR="00B57F93" w:rsidRDefault="00B57F93" w:rsidP="00B57F93">
      <w:pPr>
        <w:pStyle w:val="Heading1"/>
      </w:pPr>
      <w:r>
        <w:lastRenderedPageBreak/>
        <w:t>Declarations</w:t>
      </w:r>
    </w:p>
    <w:p w14:paraId="0A1F9075" w14:textId="77777777" w:rsidR="00B57F93" w:rsidRPr="00E063DA" w:rsidRDefault="00B57F93" w:rsidP="00B57F93">
      <w:pPr>
        <w:pStyle w:val="Heading2"/>
        <w:rPr>
          <w:lang w:val="en-GB"/>
        </w:rPr>
      </w:pPr>
      <w:r w:rsidRPr="00E063DA">
        <w:rPr>
          <w:lang w:val="en-GB"/>
        </w:rPr>
        <w:t>Ethics approval and consent to participate</w:t>
      </w:r>
    </w:p>
    <w:p w14:paraId="77F58F20" w14:textId="77777777" w:rsidR="00B57F93" w:rsidRPr="00E063DA" w:rsidRDefault="00B57F93" w:rsidP="00B57F93">
      <w:pPr>
        <w:rPr>
          <w:lang w:val="en-GB"/>
        </w:rPr>
      </w:pPr>
      <w:r w:rsidRPr="00E063DA">
        <w:rPr>
          <w:lang w:val="en-GB"/>
        </w:rPr>
        <w:t>Not applicable</w:t>
      </w:r>
    </w:p>
    <w:p w14:paraId="2280A86D" w14:textId="77777777" w:rsidR="00B57F93" w:rsidRPr="00E063DA" w:rsidRDefault="00B57F93" w:rsidP="00B57F93">
      <w:pPr>
        <w:pStyle w:val="Heading2"/>
        <w:rPr>
          <w:lang w:val="en-GB"/>
        </w:rPr>
      </w:pPr>
      <w:r w:rsidRPr="00E063DA">
        <w:rPr>
          <w:lang w:val="en-GB"/>
        </w:rPr>
        <w:t>Consent for publication</w:t>
      </w:r>
    </w:p>
    <w:p w14:paraId="3CCA235B" w14:textId="77777777" w:rsidR="00B57F93" w:rsidRPr="00E063DA" w:rsidRDefault="00B57F93" w:rsidP="00B57F93">
      <w:pPr>
        <w:rPr>
          <w:lang w:val="en-GB"/>
        </w:rPr>
      </w:pPr>
      <w:r w:rsidRPr="00E063DA">
        <w:rPr>
          <w:lang w:val="en-GB"/>
        </w:rPr>
        <w:t>Not applicable</w:t>
      </w:r>
    </w:p>
    <w:p w14:paraId="31BB3805" w14:textId="77777777" w:rsidR="00B57F93" w:rsidRPr="00E063DA" w:rsidRDefault="00B57F93" w:rsidP="00B57F93">
      <w:pPr>
        <w:pStyle w:val="Heading2"/>
        <w:rPr>
          <w:lang w:val="en-GB"/>
        </w:rPr>
      </w:pPr>
      <w:r w:rsidRPr="00E063DA">
        <w:rPr>
          <w:lang w:val="en-GB"/>
        </w:rPr>
        <w:t>Availability of data and materials</w:t>
      </w:r>
    </w:p>
    <w:p w14:paraId="7660E91C" w14:textId="77777777" w:rsidR="00B57F93" w:rsidRPr="00E063DA" w:rsidRDefault="00B57F93" w:rsidP="00B57F93">
      <w:pPr>
        <w:rPr>
          <w:lang w:val="en-GB"/>
        </w:rPr>
      </w:pPr>
      <w:r w:rsidRPr="00E063DA">
        <w:rPr>
          <w:lang w:val="en-GB"/>
        </w:rPr>
        <w:t>Not applicable</w:t>
      </w:r>
    </w:p>
    <w:p w14:paraId="7EDBDA71" w14:textId="77777777" w:rsidR="00B57F93" w:rsidRPr="00E063DA" w:rsidRDefault="00B57F93" w:rsidP="00B57F93">
      <w:pPr>
        <w:pStyle w:val="Heading2"/>
        <w:rPr>
          <w:lang w:val="en-GB"/>
        </w:rPr>
      </w:pPr>
      <w:r w:rsidRPr="00E063DA">
        <w:rPr>
          <w:lang w:val="en-GB"/>
        </w:rPr>
        <w:t>Competing interests</w:t>
      </w:r>
    </w:p>
    <w:p w14:paraId="53582A3E" w14:textId="77777777" w:rsidR="00B57F93" w:rsidRPr="00E063DA" w:rsidRDefault="00B57F93" w:rsidP="00B57F93">
      <w:pPr>
        <w:rPr>
          <w:lang w:val="en-GB"/>
        </w:rPr>
      </w:pPr>
      <w:r w:rsidRPr="00E063DA">
        <w:rPr>
          <w:lang w:val="en-GB"/>
        </w:rPr>
        <w:t>The authors declare they have no competing interests</w:t>
      </w:r>
    </w:p>
    <w:p w14:paraId="78597CD6" w14:textId="77777777" w:rsidR="00B57F93" w:rsidRPr="00E063DA" w:rsidRDefault="00B57F93" w:rsidP="00B57F93">
      <w:pPr>
        <w:pStyle w:val="Heading2"/>
        <w:rPr>
          <w:lang w:val="en-GB"/>
        </w:rPr>
      </w:pPr>
      <w:r w:rsidRPr="00E063DA">
        <w:rPr>
          <w:lang w:val="en-GB"/>
        </w:rPr>
        <w:t>Funding</w:t>
      </w:r>
    </w:p>
    <w:p w14:paraId="1C1728A9" w14:textId="77777777" w:rsidR="00B57F93" w:rsidRPr="00E063DA" w:rsidRDefault="00B57F93" w:rsidP="00B57F93">
      <w:pPr>
        <w:rPr>
          <w:lang w:val="en-GB"/>
        </w:rPr>
      </w:pPr>
      <w:r w:rsidRPr="00E063DA">
        <w:rPr>
          <w:lang w:val="en-GB"/>
        </w:rPr>
        <w:t>This work was funded by the NIHR ARC Wessex</w:t>
      </w:r>
    </w:p>
    <w:p w14:paraId="3F7FAC3E" w14:textId="77777777" w:rsidR="00B57F93" w:rsidRPr="00E063DA" w:rsidRDefault="00B57F93" w:rsidP="00B57F93">
      <w:pPr>
        <w:pStyle w:val="Heading2"/>
        <w:rPr>
          <w:lang w:val="en-GB"/>
        </w:rPr>
      </w:pPr>
      <w:r w:rsidRPr="00E063DA">
        <w:rPr>
          <w:lang w:val="en-GB"/>
        </w:rPr>
        <w:t>Authors' contributions</w:t>
      </w:r>
    </w:p>
    <w:p w14:paraId="1FFF9FFD" w14:textId="534E127E" w:rsidR="00B57F93" w:rsidRPr="00E063DA" w:rsidRDefault="00B57F93" w:rsidP="00B57F93">
      <w:pPr>
        <w:rPr>
          <w:lang w:val="en-GB"/>
        </w:rPr>
      </w:pPr>
      <w:r w:rsidRPr="00E063DA">
        <w:rPr>
          <w:lang w:val="en-GB"/>
        </w:rPr>
        <w:t xml:space="preserve">CDO contributed to the conceptualisation of the manuscript, led the drafting of the manuscript. OZE performed the searches and drafted the manuscript. PG was a major contributor in writing and editing the manuscript. All authors read and approved the final manuscript. </w:t>
      </w:r>
    </w:p>
    <w:p w14:paraId="2CA9821B" w14:textId="77777777" w:rsidR="00B57F93" w:rsidRPr="00E063DA" w:rsidRDefault="00B57F93" w:rsidP="00B57F93">
      <w:pPr>
        <w:pStyle w:val="Heading2"/>
        <w:rPr>
          <w:lang w:val="en-GB"/>
        </w:rPr>
      </w:pPr>
      <w:r w:rsidRPr="00E063DA">
        <w:rPr>
          <w:lang w:val="en-GB"/>
        </w:rPr>
        <w:t>Acknowledgements</w:t>
      </w:r>
    </w:p>
    <w:p w14:paraId="7DF10D70" w14:textId="77777777" w:rsidR="00B57F93" w:rsidRPr="00E063DA" w:rsidRDefault="00B57F93" w:rsidP="00B57F93">
      <w:pPr>
        <w:rPr>
          <w:lang w:val="en-GB"/>
        </w:rPr>
      </w:pPr>
      <w:r w:rsidRPr="00E063DA">
        <w:rPr>
          <w:lang w:val="en-GB"/>
        </w:rPr>
        <w:t>Not applicable</w:t>
      </w:r>
    </w:p>
    <w:p w14:paraId="7BE2F79E" w14:textId="77777777" w:rsidR="00B57F93" w:rsidRPr="00E063DA" w:rsidRDefault="00B57F93" w:rsidP="00B57F93">
      <w:pPr>
        <w:rPr>
          <w:lang w:val="en-GB"/>
        </w:rPr>
        <w:sectPr w:rsidR="00B57F93" w:rsidRPr="00E063DA" w:rsidSect="009E27AF">
          <w:pgSz w:w="11906" w:h="16838"/>
          <w:pgMar w:top="1440" w:right="1440" w:bottom="1440" w:left="1440" w:header="708" w:footer="708" w:gutter="0"/>
          <w:cols w:space="708"/>
          <w:docGrid w:linePitch="360"/>
        </w:sectPr>
      </w:pPr>
    </w:p>
    <w:p w14:paraId="76CEAD5E" w14:textId="1CACA71E" w:rsidR="00DF24CE" w:rsidRDefault="005E1AB9" w:rsidP="005E1AB9">
      <w:pPr>
        <w:pStyle w:val="Heading1"/>
      </w:pPr>
      <w:r>
        <w:lastRenderedPageBreak/>
        <w:t>References</w:t>
      </w:r>
    </w:p>
    <w:p w14:paraId="0FA64224" w14:textId="77777777" w:rsidR="005E1AB9" w:rsidRDefault="005E1AB9" w:rsidP="00DF24CE">
      <w:pPr>
        <w:pStyle w:val="EndNoteBibliography"/>
        <w:spacing w:after="0"/>
        <w:rPr>
          <w:lang w:val="en-GB"/>
        </w:rPr>
      </w:pPr>
    </w:p>
    <w:p w14:paraId="52D75D15" w14:textId="77777777" w:rsidR="00D93E94" w:rsidRPr="00D93E94" w:rsidRDefault="002F5113" w:rsidP="00D93E94">
      <w:pPr>
        <w:pStyle w:val="EndNoteBibliography"/>
        <w:spacing w:after="0"/>
      </w:pPr>
      <w:r w:rsidRPr="002F5113">
        <w:rPr>
          <w:lang w:val="en-GB"/>
        </w:rPr>
        <w:fldChar w:fldCharType="begin"/>
      </w:r>
      <w:r w:rsidRPr="00FA4F48">
        <w:rPr>
          <w:lang w:val="en-GB"/>
        </w:rPr>
        <w:instrText xml:space="preserve"> ADDIN EN.REFLIST </w:instrText>
      </w:r>
      <w:r w:rsidRPr="002F5113">
        <w:rPr>
          <w:lang w:val="en-GB"/>
        </w:rPr>
        <w:fldChar w:fldCharType="separate"/>
      </w:r>
      <w:r w:rsidR="00D93E94" w:rsidRPr="00D93E94">
        <w:t>1.</w:t>
      </w:r>
      <w:r w:rsidR="00D93E94" w:rsidRPr="00D93E94">
        <w:tab/>
        <w:t>Griffiths P, Dall'Ora C, Simon M, Ball J, Lindqvist R, Rafferty AM, et al. Nurses' shift length and overtime working in 12 European countries: the association with perceived quality of care and patient safety. Med Care. 2014;52(11):975-81.</w:t>
      </w:r>
    </w:p>
    <w:p w14:paraId="60D4FBE6" w14:textId="77777777" w:rsidR="00D93E94" w:rsidRPr="00D93E94" w:rsidRDefault="00D93E94" w:rsidP="00D93E94">
      <w:pPr>
        <w:pStyle w:val="EndNoteBibliography"/>
        <w:spacing w:after="0"/>
      </w:pPr>
      <w:r w:rsidRPr="00D93E94">
        <w:t>2.</w:t>
      </w:r>
      <w:r w:rsidRPr="00D93E94">
        <w:tab/>
        <w:t>Underwood AB. What a 12-hour shift offers. Am J Nurs. 1975;75(7):1176-8.</w:t>
      </w:r>
    </w:p>
    <w:p w14:paraId="0C9AE031" w14:textId="77777777" w:rsidR="00D93E94" w:rsidRPr="00D93E94" w:rsidRDefault="00D93E94" w:rsidP="00D93E94">
      <w:pPr>
        <w:pStyle w:val="EndNoteBibliography"/>
        <w:spacing w:after="0"/>
      </w:pPr>
      <w:r w:rsidRPr="00D93E94">
        <w:t>3.</w:t>
      </w:r>
      <w:r w:rsidRPr="00D93E94">
        <w:tab/>
        <w:t>Ganong WL, Ganong JM, Harrison ET. The 12-hour shift: better quality, lower cost. J Nurs Adm. 1976;6(2):17-29.</w:t>
      </w:r>
    </w:p>
    <w:p w14:paraId="645901B7" w14:textId="77777777" w:rsidR="00D93E94" w:rsidRPr="00D93E94" w:rsidRDefault="00D93E94" w:rsidP="00D93E94">
      <w:pPr>
        <w:pStyle w:val="EndNoteBibliography"/>
        <w:spacing w:after="0"/>
      </w:pPr>
      <w:r w:rsidRPr="00D93E94">
        <w:t>4.</w:t>
      </w:r>
      <w:r w:rsidRPr="00D93E94">
        <w:tab/>
        <w:t>Vik AG, MacKay RC. How does the 12-hour shift affect patient care? J Nurs Adm. 1982;12(1):11-4.</w:t>
      </w:r>
    </w:p>
    <w:p w14:paraId="369FBA34" w14:textId="77777777" w:rsidR="00D93E94" w:rsidRPr="00D93E94" w:rsidRDefault="00D93E94" w:rsidP="00D93E94">
      <w:pPr>
        <w:pStyle w:val="EndNoteBibliography"/>
        <w:spacing w:after="0"/>
      </w:pPr>
      <w:r w:rsidRPr="00D93E94">
        <w:t>5.</w:t>
      </w:r>
      <w:r w:rsidRPr="00D93E94">
        <w:tab/>
        <w:t>Jones JJ, Brown RM. A survey of the 12-hour nursing shift in 25 North Carolina hospitals. Nurs Manage. 1986;17(5):27-8.</w:t>
      </w:r>
    </w:p>
    <w:p w14:paraId="58309828" w14:textId="77777777" w:rsidR="00D93E94" w:rsidRPr="00D93E94" w:rsidRDefault="00D93E94" w:rsidP="00D93E94">
      <w:pPr>
        <w:pStyle w:val="EndNoteBibliography"/>
        <w:spacing w:after="0"/>
      </w:pPr>
      <w:r w:rsidRPr="00D93E94">
        <w:t>6.</w:t>
      </w:r>
      <w:r w:rsidRPr="00D93E94">
        <w:tab/>
        <w:t>NHS Evidence. Moving to 12-hour shift patterns: to increase continuity and reduce costs. Basingstoke and North Hampshire NHS Foundation Trust2010.</w:t>
      </w:r>
    </w:p>
    <w:p w14:paraId="435D1E71" w14:textId="77777777" w:rsidR="00D93E94" w:rsidRPr="00D93E94" w:rsidRDefault="00D93E94" w:rsidP="00D93E94">
      <w:pPr>
        <w:pStyle w:val="EndNoteBibliography"/>
        <w:spacing w:after="0"/>
      </w:pPr>
      <w:r w:rsidRPr="00D93E94">
        <w:t>7.</w:t>
      </w:r>
      <w:r w:rsidRPr="00D93E94">
        <w:tab/>
        <w:t>Schreyer P, Pilat D. Measuring productivity. OECD Economic studies. 2001;33(2):127-70.</w:t>
      </w:r>
    </w:p>
    <w:p w14:paraId="0A803686" w14:textId="77777777" w:rsidR="00D93E94" w:rsidRPr="00D93E94" w:rsidRDefault="00D93E94" w:rsidP="00D93E94">
      <w:pPr>
        <w:pStyle w:val="EndNoteBibliography"/>
        <w:spacing w:after="0"/>
      </w:pPr>
      <w:r w:rsidRPr="00D93E94">
        <w:t>8.</w:t>
      </w:r>
      <w:r w:rsidRPr="00D93E94">
        <w:tab/>
        <w:t>Sheiner L, Malinovskaya A. Measuring productivity in healthcare: an analysis of the literature. Hutchins center on fiscal and monetary policy at Brookings. 2016.</w:t>
      </w:r>
    </w:p>
    <w:p w14:paraId="028D5138" w14:textId="77777777" w:rsidR="00D93E94" w:rsidRPr="00D93E94" w:rsidRDefault="00D93E94" w:rsidP="00D93E94">
      <w:pPr>
        <w:pStyle w:val="EndNoteBibliography"/>
        <w:spacing w:after="0"/>
      </w:pPr>
      <w:r w:rsidRPr="00D93E94">
        <w:t>9.</w:t>
      </w:r>
      <w:r w:rsidRPr="00D93E94">
        <w:tab/>
        <w:t>Coelli TJ, Rao DSP, O'Donnell CJ, Battese GE. An introduction to efficiency and productivity analysis: springer science &amp; business media; 2005.</w:t>
      </w:r>
    </w:p>
    <w:p w14:paraId="03E4A301" w14:textId="77777777" w:rsidR="00D93E94" w:rsidRPr="00D93E94" w:rsidRDefault="00D93E94" w:rsidP="00D93E94">
      <w:pPr>
        <w:pStyle w:val="EndNoteBibliography"/>
        <w:spacing w:after="0"/>
      </w:pPr>
      <w:r w:rsidRPr="00D93E94">
        <w:t>10.</w:t>
      </w:r>
      <w:r w:rsidRPr="00D93E94">
        <w:tab/>
        <w:t>Hussey PS, De Vries H, Romley J, Wang MC, Chen SS, Shekelle PG, et al. A Systematic Review of Health Care Efficiency Measures. Health Serv Res. 2009;44(3):784-805.</w:t>
      </w:r>
    </w:p>
    <w:p w14:paraId="4FE00EA8" w14:textId="77777777" w:rsidR="00D93E94" w:rsidRPr="00D93E94" w:rsidRDefault="00D93E94" w:rsidP="00D93E94">
      <w:pPr>
        <w:pStyle w:val="EndNoteBibliography"/>
        <w:spacing w:after="0"/>
      </w:pPr>
      <w:r w:rsidRPr="00D93E94">
        <w:t>11.</w:t>
      </w:r>
      <w:r w:rsidRPr="00D93E94">
        <w:tab/>
        <w:t>Dixon J, Street A, Allwood D. Productivity in the NHS: why it matters and what to do next. BMJ. 2018;363:k4301.</w:t>
      </w:r>
    </w:p>
    <w:p w14:paraId="363EE8F6" w14:textId="77777777" w:rsidR="00D93E94" w:rsidRPr="00D93E94" w:rsidRDefault="00D93E94" w:rsidP="00D93E94">
      <w:pPr>
        <w:pStyle w:val="EndNoteBibliography"/>
        <w:spacing w:after="0"/>
      </w:pPr>
      <w:r w:rsidRPr="00D93E94">
        <w:t>12.</w:t>
      </w:r>
      <w:r w:rsidRPr="00D93E94">
        <w:tab/>
        <w:t>Castelli A, Chalkley MJ, Gaughan JM, Rodriguez Santana I. Productivity of the English National Health Service. 2017/18 update. [Discussion paper]. In press 2020.</w:t>
      </w:r>
    </w:p>
    <w:p w14:paraId="224DFF6E" w14:textId="77777777" w:rsidR="00D93E94" w:rsidRPr="00D93E94" w:rsidRDefault="00D93E94" w:rsidP="00D93E94">
      <w:pPr>
        <w:pStyle w:val="EndNoteBibliography"/>
        <w:spacing w:after="0"/>
      </w:pPr>
      <w:r w:rsidRPr="00D93E94">
        <w:t>13.</w:t>
      </w:r>
      <w:r w:rsidRPr="00D93E94">
        <w:tab/>
        <w:t>Yakusheva O, Rambur B, Buerhaus PI. Value-Informed Nursing Practice Can Help Reset the Hospital-Nurse Relationship. JAMA Health Forum. 2020;1(8):e200931-e.</w:t>
      </w:r>
    </w:p>
    <w:p w14:paraId="1495A649" w14:textId="77777777" w:rsidR="00D93E94" w:rsidRPr="00D93E94" w:rsidRDefault="00D93E94" w:rsidP="00D93E94">
      <w:pPr>
        <w:pStyle w:val="EndNoteBibliography"/>
        <w:spacing w:after="0"/>
      </w:pPr>
      <w:r w:rsidRPr="00D93E94">
        <w:t>14.</w:t>
      </w:r>
      <w:r w:rsidRPr="00D93E94">
        <w:tab/>
        <w:t>Appleby J, Galea A, Murray R. The NHS productivity challenge. Experience from the front line London: The King’s Fund. 2014.</w:t>
      </w:r>
    </w:p>
    <w:p w14:paraId="704AFD40" w14:textId="77777777" w:rsidR="00D93E94" w:rsidRPr="00D93E94" w:rsidRDefault="00D93E94" w:rsidP="00D93E94">
      <w:pPr>
        <w:pStyle w:val="EndNoteBibliography"/>
        <w:spacing w:after="0"/>
      </w:pPr>
      <w:r w:rsidRPr="00D93E94">
        <w:t>15.</w:t>
      </w:r>
      <w:r w:rsidRPr="00D93E94">
        <w:tab/>
        <w:t>Buchan J, Ball J, Shembavnekar N, Charlesworth A. Building the NHS nursing workforce in England. 2020.</w:t>
      </w:r>
    </w:p>
    <w:p w14:paraId="1669BF45" w14:textId="77777777" w:rsidR="00D93E94" w:rsidRPr="00D93E94" w:rsidRDefault="00D93E94" w:rsidP="00D93E94">
      <w:pPr>
        <w:pStyle w:val="EndNoteBibliography"/>
        <w:spacing w:after="0"/>
      </w:pPr>
      <w:r w:rsidRPr="00D93E94">
        <w:t>16.</w:t>
      </w:r>
      <w:r w:rsidRPr="00D93E94">
        <w:tab/>
        <w:t>Palmer W, Leone C, Appleby J. Recruitment of nurses from overseas: return on investment. 2021.</w:t>
      </w:r>
    </w:p>
    <w:p w14:paraId="0D9B35EB" w14:textId="77777777" w:rsidR="00D93E94" w:rsidRPr="00D93E94" w:rsidRDefault="00D93E94" w:rsidP="00D93E94">
      <w:pPr>
        <w:pStyle w:val="EndNoteBibliography"/>
        <w:spacing w:after="0"/>
      </w:pPr>
      <w:r w:rsidRPr="00D93E94">
        <w:t>17.</w:t>
      </w:r>
      <w:r w:rsidRPr="00D93E94">
        <w:tab/>
        <w:t>Edwards A. Nurse retention strategy. 2021.</w:t>
      </w:r>
    </w:p>
    <w:p w14:paraId="0D1E72C8" w14:textId="77777777" w:rsidR="00D93E94" w:rsidRPr="00D93E94" w:rsidRDefault="00D93E94" w:rsidP="00D93E94">
      <w:pPr>
        <w:pStyle w:val="EndNoteBibliography"/>
        <w:spacing w:after="0"/>
      </w:pPr>
      <w:r w:rsidRPr="00D93E94">
        <w:t>18.</w:t>
      </w:r>
      <w:r w:rsidRPr="00D93E94">
        <w:tab/>
        <w:t>McGettrick KS, O'Neill MA. Critical care nurses--perceptions of 12-h shifts. Nurs Crit Care. 2006;11(4):188-97.</w:t>
      </w:r>
    </w:p>
    <w:p w14:paraId="25F4F376" w14:textId="77777777" w:rsidR="00D93E94" w:rsidRPr="00D93E94" w:rsidRDefault="00D93E94" w:rsidP="00D93E94">
      <w:pPr>
        <w:pStyle w:val="EndNoteBibliography"/>
        <w:spacing w:after="0"/>
      </w:pPr>
      <w:r w:rsidRPr="00D93E94">
        <w:t>19.</w:t>
      </w:r>
      <w:r w:rsidRPr="00D93E94">
        <w:tab/>
        <w:t>Ose SO, Tjønnås MS, Kaspersen SL, Færevik H. One-year trial of 12-hour shifts in a non-intensive care unit and an intensive care unit in a public hospital: a qualitative study of 24 nurses’ experiences. BMJ Open. 2019;9(7):e024292.</w:t>
      </w:r>
    </w:p>
    <w:p w14:paraId="6EA20A80" w14:textId="77777777" w:rsidR="00D93E94" w:rsidRPr="00D93E94" w:rsidRDefault="00D93E94" w:rsidP="00D93E94">
      <w:pPr>
        <w:pStyle w:val="EndNoteBibliography"/>
        <w:spacing w:after="0"/>
      </w:pPr>
      <w:r w:rsidRPr="00D93E94">
        <w:t>20.</w:t>
      </w:r>
      <w:r w:rsidRPr="00D93E94">
        <w:tab/>
        <w:t>Haller T, Quatrara B, Miller-Davis C, Noguera A, Pannone A, Keim-Malpass J, et al. Exploring Perceptions of Shift Length: A State-Based Survey of Registered Nurses. JONA: The Journal of Nursing Administration. 2020;50(9):449-55.</w:t>
      </w:r>
    </w:p>
    <w:p w14:paraId="6F19E9DD" w14:textId="77777777" w:rsidR="00D93E94" w:rsidRPr="00D93E94" w:rsidRDefault="00D93E94" w:rsidP="00D93E94">
      <w:pPr>
        <w:pStyle w:val="EndNoteBibliography"/>
        <w:spacing w:after="0"/>
      </w:pPr>
      <w:r w:rsidRPr="00D93E94">
        <w:t>21.</w:t>
      </w:r>
      <w:r w:rsidRPr="00D93E94">
        <w:tab/>
        <w:t>Stone PW, Du Y, Cowell R, Amsterdam N, Helfrich TA, Linn RW, et al. Comparison of nurse, system and quality patient care outcomes in 8-hour and 12-hour shifts. Med Care. 2006;44(12):1099-106.</w:t>
      </w:r>
    </w:p>
    <w:p w14:paraId="2399E17A" w14:textId="77777777" w:rsidR="00D93E94" w:rsidRPr="00D93E94" w:rsidRDefault="00D93E94" w:rsidP="00D93E94">
      <w:pPr>
        <w:pStyle w:val="EndNoteBibliography"/>
        <w:spacing w:after="0"/>
      </w:pPr>
      <w:r w:rsidRPr="00D93E94">
        <w:t>22.</w:t>
      </w:r>
      <w:r w:rsidRPr="00D93E94">
        <w:tab/>
        <w:t>Harris R, Sims S, Parr J, Davies N. Impact of 12h shift patterns in nursing: a scoping review. Int J Nurs Stud. 2015;52(2):605-34.</w:t>
      </w:r>
    </w:p>
    <w:p w14:paraId="01F57E3A" w14:textId="77777777" w:rsidR="00D93E94" w:rsidRPr="00D93E94" w:rsidRDefault="00D93E94" w:rsidP="00D93E94">
      <w:pPr>
        <w:pStyle w:val="EndNoteBibliography"/>
        <w:spacing w:after="0"/>
      </w:pPr>
      <w:r w:rsidRPr="00D93E94">
        <w:t>23.</w:t>
      </w:r>
      <w:r w:rsidRPr="00D93E94">
        <w:tab/>
        <w:t>Dall’Ora C, Ball J, Recio-Saucedo A, Griffiths P. Characteristics of shift work and their impact on employee performance and wellbeing: A literature review. Int J Nurs Stud. 2016;57:12-27.</w:t>
      </w:r>
    </w:p>
    <w:p w14:paraId="7330CBE3" w14:textId="77777777" w:rsidR="00D93E94" w:rsidRPr="00D93E94" w:rsidRDefault="00D93E94" w:rsidP="00D93E94">
      <w:pPr>
        <w:pStyle w:val="EndNoteBibliography"/>
        <w:spacing w:after="0"/>
      </w:pPr>
      <w:r w:rsidRPr="00D93E94">
        <w:t>24.</w:t>
      </w:r>
      <w:r w:rsidRPr="00D93E94">
        <w:tab/>
        <w:t>Ejebu OZ, Dall'Ora C, Griffiths P. Nurses' experiences and preferences around shift patterns: A scoping review. PLoS One. 2021;16(8):e0256300.</w:t>
      </w:r>
    </w:p>
    <w:p w14:paraId="2D79DFA9" w14:textId="77777777" w:rsidR="00D93E94" w:rsidRPr="00D93E94" w:rsidRDefault="00D93E94" w:rsidP="00D93E94">
      <w:pPr>
        <w:pStyle w:val="EndNoteBibliography"/>
        <w:spacing w:after="0"/>
      </w:pPr>
      <w:r w:rsidRPr="00D93E94">
        <w:lastRenderedPageBreak/>
        <w:t>25.</w:t>
      </w:r>
      <w:r w:rsidRPr="00D93E94">
        <w:tab/>
        <w:t>Griffiths P, Dall'Ora C, Sinden N, Jones J. Association between 12-hr shifts and nursing resource use in an acute hospital: Longitudinal study. J Nurs Manag. 2019;27(3):502-8.</w:t>
      </w:r>
    </w:p>
    <w:p w14:paraId="2DD36F10" w14:textId="77777777" w:rsidR="00D93E94" w:rsidRPr="00D93E94" w:rsidRDefault="00D93E94" w:rsidP="00D93E94">
      <w:pPr>
        <w:pStyle w:val="EndNoteBibliography"/>
        <w:spacing w:after="0"/>
      </w:pPr>
      <w:r w:rsidRPr="00D93E94">
        <w:t>26.</w:t>
      </w:r>
      <w:r w:rsidRPr="00D93E94">
        <w:tab/>
        <w:t>Dawson J, West M. Employee engagement, sickness absence and agency spend in NHS trusts. Leeds: NHS England. 2018.</w:t>
      </w:r>
    </w:p>
    <w:p w14:paraId="30943BE5" w14:textId="77777777" w:rsidR="00D93E94" w:rsidRPr="00D93E94" w:rsidRDefault="00D93E94" w:rsidP="00D93E94">
      <w:pPr>
        <w:pStyle w:val="EndNoteBibliography"/>
        <w:spacing w:after="0"/>
      </w:pPr>
      <w:r w:rsidRPr="00D93E94">
        <w:t>27.</w:t>
      </w:r>
      <w:r w:rsidRPr="00D93E94">
        <w:tab/>
        <w:t>Dall'Ora C, Ball J, Redfern O, Recio-Saucedo A, Maruotti A, Meredith P, et al. Are long nursing shifts on hospital wards associated with sickness absence? A longitudinal retrospective observational study. J Nurs Manag. 2019;27(1):19-26.</w:t>
      </w:r>
    </w:p>
    <w:p w14:paraId="244C12A1" w14:textId="77777777" w:rsidR="00D93E94" w:rsidRPr="00D93E94" w:rsidRDefault="00D93E94" w:rsidP="00D93E94">
      <w:pPr>
        <w:pStyle w:val="EndNoteBibliography"/>
        <w:spacing w:after="0"/>
      </w:pPr>
      <w:r w:rsidRPr="00D93E94">
        <w:t>28.</w:t>
      </w:r>
      <w:r w:rsidRPr="00D93E94">
        <w:tab/>
        <w:t>Rodriguez Santana I, Anaya Montes M, Chalkley M, Jacobs R, Kowalski T, Suter J. The impact of extending nurse working hours on staff sickness absence: Evidence from a large mental health hospital in England. Int J Nurs Stud. 2020:103611.</w:t>
      </w:r>
    </w:p>
    <w:p w14:paraId="30461530" w14:textId="77777777" w:rsidR="00D93E94" w:rsidRPr="00D93E94" w:rsidRDefault="00D93E94" w:rsidP="00D93E94">
      <w:pPr>
        <w:pStyle w:val="EndNoteBibliography"/>
        <w:spacing w:after="0"/>
      </w:pPr>
      <w:r w:rsidRPr="00D93E94">
        <w:t>29.</w:t>
      </w:r>
      <w:r w:rsidRPr="00D93E94">
        <w:tab/>
        <w:t>Larsen AD, Ropponen A, Hansen J, Hansen ÅM, Kolstad HA, Koskinen A, et al. Working time characteristics and long-term sickness absence among Danish and Finnish nurses: A register-based study. Int J Nurs Stud. 2020:103639.</w:t>
      </w:r>
    </w:p>
    <w:p w14:paraId="6A345670" w14:textId="77777777" w:rsidR="00D93E94" w:rsidRPr="00D93E94" w:rsidRDefault="00D93E94" w:rsidP="00D93E94">
      <w:pPr>
        <w:pStyle w:val="EndNoteBibliography"/>
        <w:spacing w:after="0"/>
      </w:pPr>
      <w:r w:rsidRPr="00D93E94">
        <w:t>30.</w:t>
      </w:r>
      <w:r w:rsidRPr="00D93E94">
        <w:tab/>
        <w:t>Jones TL, Hamilton P, Murry N. Unfinished nursing care, missed care, and implicitly rationed care: State of the science review. Int J Nurs Stud. 2015;52(6):1121-37.</w:t>
      </w:r>
    </w:p>
    <w:p w14:paraId="0E498CE7" w14:textId="77777777" w:rsidR="00D93E94" w:rsidRPr="00D93E94" w:rsidRDefault="00D93E94" w:rsidP="00D93E94">
      <w:pPr>
        <w:pStyle w:val="EndNoteBibliography"/>
        <w:spacing w:after="0"/>
      </w:pPr>
      <w:r w:rsidRPr="00D93E94">
        <w:t>31.</w:t>
      </w:r>
      <w:r w:rsidRPr="00D93E94">
        <w:tab/>
        <w:t>Ball JE, Murrells T, Rafferty AM, Morrow E, Griffiths P. 'Care left undone' during nursing shifts: associations with workload and perceived quality of care. BMJ Qual Saf. 2014;23(2):116-25.</w:t>
      </w:r>
    </w:p>
    <w:p w14:paraId="0074E2B1" w14:textId="77777777" w:rsidR="00D93E94" w:rsidRPr="00D93E94" w:rsidRDefault="00D93E94" w:rsidP="00D93E94">
      <w:pPr>
        <w:pStyle w:val="EndNoteBibliography"/>
        <w:spacing w:after="0"/>
      </w:pPr>
      <w:r w:rsidRPr="00D93E94">
        <w:t>32.</w:t>
      </w:r>
      <w:r w:rsidRPr="00D93E94">
        <w:tab/>
        <w:t>Ball J, Day T, Murrells T, Dall'Ora C, Rafferty AM, Griffiths P, et al. Cross-sectional examination of the association between shift length and hospital nurses job satisfaction and nurse reported quality measures. BMC Nurs. 2017;16(1):26.</w:t>
      </w:r>
    </w:p>
    <w:p w14:paraId="03D6E1F6" w14:textId="77777777" w:rsidR="00D93E94" w:rsidRPr="00D93E94" w:rsidRDefault="00D93E94" w:rsidP="00D93E94">
      <w:pPr>
        <w:pStyle w:val="EndNoteBibliography"/>
        <w:spacing w:after="0"/>
      </w:pPr>
      <w:r w:rsidRPr="00D93E94">
        <w:t>33.</w:t>
      </w:r>
      <w:r w:rsidRPr="00D93E94">
        <w:tab/>
        <w:t>Dall'Ora C, Griffiths P, Redfern O, Recio-Saucedo A, Meredith P, Ball J, et al. Nurses' 12-hour shifts and missed or delayed vital signs observations on hospital wards: retrospective observational study. BMJ Open. 2019;9(1):e024778.</w:t>
      </w:r>
    </w:p>
    <w:p w14:paraId="0ECB68CA" w14:textId="77777777" w:rsidR="00D93E94" w:rsidRPr="00D93E94" w:rsidRDefault="00D93E94" w:rsidP="00D93E94">
      <w:pPr>
        <w:pStyle w:val="EndNoteBibliography"/>
        <w:spacing w:after="0"/>
      </w:pPr>
      <w:r w:rsidRPr="00D93E94">
        <w:t>34.</w:t>
      </w:r>
      <w:r w:rsidRPr="00D93E94">
        <w:tab/>
        <w:t>Suter J, Kowalski T. The impact of extended shifts on strain-based work–life conflict: A qualitative analysis of the role of context on temporal processes of retroactive and anticipatory spillover. Human Resource Management Journal. 2020.</w:t>
      </w:r>
    </w:p>
    <w:p w14:paraId="62C652EE" w14:textId="77777777" w:rsidR="00D93E94" w:rsidRPr="00D93E94" w:rsidRDefault="00D93E94" w:rsidP="00D93E94">
      <w:pPr>
        <w:pStyle w:val="EndNoteBibliography"/>
        <w:spacing w:after="0"/>
      </w:pPr>
      <w:r w:rsidRPr="00D93E94">
        <w:t>35.</w:t>
      </w:r>
      <w:r w:rsidRPr="00D93E94">
        <w:tab/>
        <w:t>Reid N, Robinson G, Todd C. The quantity of nursing care on wards working 8- and 12-hour shifts. Int J Nurs Stud. 1993;30(5):403-13.</w:t>
      </w:r>
    </w:p>
    <w:p w14:paraId="56068C57" w14:textId="77777777" w:rsidR="00D93E94" w:rsidRPr="00D93E94" w:rsidRDefault="00D93E94" w:rsidP="00D93E94">
      <w:pPr>
        <w:pStyle w:val="EndNoteBibliography"/>
        <w:spacing w:after="0"/>
      </w:pPr>
      <w:r w:rsidRPr="00D93E94">
        <w:t>36.</w:t>
      </w:r>
      <w:r w:rsidRPr="00D93E94">
        <w:tab/>
        <w:t>NHS England. Productive Ward. 2020.</w:t>
      </w:r>
    </w:p>
    <w:p w14:paraId="10261E95" w14:textId="77777777" w:rsidR="00D93E94" w:rsidRPr="00D93E94" w:rsidRDefault="00D93E94" w:rsidP="00D93E94">
      <w:pPr>
        <w:pStyle w:val="EndNoteBibliography"/>
        <w:spacing w:after="0"/>
      </w:pPr>
      <w:r w:rsidRPr="00D93E94">
        <w:t>37.</w:t>
      </w:r>
      <w:r w:rsidRPr="00D93E94">
        <w:tab/>
        <w:t>Jackson J, Anderson JE, Maben J. What is nursing work? A meta-narrative review and integrated framework. Int J Nurs Stud. 2021;122:103944.</w:t>
      </w:r>
    </w:p>
    <w:p w14:paraId="6195DB77" w14:textId="77777777" w:rsidR="00D93E94" w:rsidRPr="00D93E94" w:rsidRDefault="00D93E94" w:rsidP="00D93E94">
      <w:pPr>
        <w:pStyle w:val="EndNoteBibliography"/>
        <w:spacing w:after="0"/>
      </w:pPr>
      <w:r w:rsidRPr="00D93E94">
        <w:t>38.</w:t>
      </w:r>
      <w:r w:rsidRPr="00D93E94">
        <w:tab/>
        <w:t>Thompson BJ. Does work-induced fatigue accumulate across three compressed 12 hour shifts in hospital nurses and aides? PLoS One. 2019;14(2):1.</w:t>
      </w:r>
    </w:p>
    <w:p w14:paraId="4DDCB4B0" w14:textId="77777777" w:rsidR="00D93E94" w:rsidRPr="00D93E94" w:rsidRDefault="00D93E94" w:rsidP="00D93E94">
      <w:pPr>
        <w:pStyle w:val="EndNoteBibliography"/>
        <w:spacing w:after="0"/>
      </w:pPr>
      <w:r w:rsidRPr="00D93E94">
        <w:t>39.</w:t>
      </w:r>
      <w:r w:rsidRPr="00D93E94">
        <w:tab/>
        <w:t>Geiger-Brown J, Rogers VE, Trinkoff AM, Kane RL, Bausell RB, Scharf SM. Sleep, sleepiness, fatigue, and performance of 12-hour-shift nurses. Chronobiol Int. 2012;29(2):211-9.</w:t>
      </w:r>
    </w:p>
    <w:p w14:paraId="2B5B1DF7" w14:textId="77777777" w:rsidR="00D93E94" w:rsidRPr="00D93E94" w:rsidRDefault="00D93E94" w:rsidP="00D93E94">
      <w:pPr>
        <w:pStyle w:val="EndNoteBibliography"/>
        <w:spacing w:after="0"/>
      </w:pPr>
      <w:r w:rsidRPr="00D93E94">
        <w:t>40.</w:t>
      </w:r>
      <w:r w:rsidRPr="00D93E94">
        <w:tab/>
        <w:t>Knauth P. Extended work periods. Ind Health. 2007;45(1):125-36.</w:t>
      </w:r>
    </w:p>
    <w:p w14:paraId="5A5DC5F7" w14:textId="77777777" w:rsidR="00D93E94" w:rsidRPr="00D93E94" w:rsidRDefault="00D93E94" w:rsidP="00D93E94">
      <w:pPr>
        <w:pStyle w:val="EndNoteBibliography"/>
        <w:spacing w:after="0"/>
      </w:pPr>
      <w:r w:rsidRPr="00D93E94">
        <w:t>41.</w:t>
      </w:r>
      <w:r w:rsidRPr="00D93E94">
        <w:tab/>
        <w:t>Akerstedt T, Wright KP, Jr. Sleep Loss and Fatigue in Shift Work and Shift Work Disorder. Sleep Med Clin. 2009;4(2):257-71.</w:t>
      </w:r>
    </w:p>
    <w:p w14:paraId="0E0A3299" w14:textId="77777777" w:rsidR="00D93E94" w:rsidRPr="00D93E94" w:rsidRDefault="00D93E94" w:rsidP="00D93E94">
      <w:pPr>
        <w:pStyle w:val="EndNoteBibliography"/>
        <w:spacing w:after="0"/>
      </w:pPr>
      <w:r w:rsidRPr="00D93E94">
        <w:t>42.</w:t>
      </w:r>
      <w:r w:rsidRPr="00D93E94">
        <w:tab/>
        <w:t>Clendon J, Gibbons V. 12 h shifts and rates of error among nurses: A systematic review. Int J Nurs Stud. 2015;52(7):1231-42.</w:t>
      </w:r>
    </w:p>
    <w:p w14:paraId="685B2DFD" w14:textId="77777777" w:rsidR="00D93E94" w:rsidRPr="00D93E94" w:rsidRDefault="00D93E94" w:rsidP="00D93E94">
      <w:pPr>
        <w:pStyle w:val="EndNoteBibliography"/>
        <w:spacing w:after="0"/>
      </w:pPr>
      <w:r w:rsidRPr="00D93E94">
        <w:t>43.</w:t>
      </w:r>
      <w:r w:rsidRPr="00D93E94">
        <w:tab/>
        <w:t>James L, Elkins-Brown N, Wilson M, James SM, Dotson E, Edwards CD, et al. The effects of three consecutive 12-hour shifts on cognition, sleepiness, and domains of nursing performance in day and night shift nurses: A quasi-experimental study. Int J Nurs Stud. 2021;123:104041.</w:t>
      </w:r>
    </w:p>
    <w:p w14:paraId="3710CF3C" w14:textId="77777777" w:rsidR="00D93E94" w:rsidRPr="00D93E94" w:rsidRDefault="00D93E94" w:rsidP="00D93E94">
      <w:pPr>
        <w:pStyle w:val="EndNoteBibliography"/>
        <w:spacing w:after="0"/>
      </w:pPr>
      <w:r w:rsidRPr="00D93E94">
        <w:t>44.</w:t>
      </w:r>
      <w:r w:rsidRPr="00D93E94">
        <w:tab/>
        <w:t>James L, James SM, Wilson M, Brown N, Dotson EJ, Dan Edwards C, et al. Sleep health and predicted cognitive effectiveness of nurses working 12-hour shifts: an observational study. Int J Nurs Stud. 2020:103667.</w:t>
      </w:r>
    </w:p>
    <w:p w14:paraId="1841AEC6" w14:textId="77777777" w:rsidR="00D93E94" w:rsidRPr="00D93E94" w:rsidRDefault="00D93E94" w:rsidP="00D93E94">
      <w:pPr>
        <w:pStyle w:val="EndNoteBibliography"/>
        <w:spacing w:after="0"/>
      </w:pPr>
      <w:r w:rsidRPr="00D93E94">
        <w:t>45.</w:t>
      </w:r>
      <w:r w:rsidRPr="00D93E94">
        <w:tab/>
        <w:t>Wilson M, Permito R, English A, Albritton S, Coogle C, Van Dongen HPA. Performance and sleepiness in nurses working 12-h day shifts or night shifts in a community hospital. Accid Anal Prev. 2019;126:43-6.</w:t>
      </w:r>
    </w:p>
    <w:p w14:paraId="1EAE07F0" w14:textId="77777777" w:rsidR="00D93E94" w:rsidRPr="00D93E94" w:rsidRDefault="00D93E94" w:rsidP="00D93E94">
      <w:pPr>
        <w:pStyle w:val="EndNoteBibliography"/>
        <w:spacing w:after="0"/>
      </w:pPr>
      <w:r w:rsidRPr="00D93E94">
        <w:t>46.</w:t>
      </w:r>
      <w:r w:rsidRPr="00D93E94">
        <w:tab/>
        <w:t>Rheaume A, Mullen J. The impact of long work hours and shift work on cognitive errors in nurses. J Nurs Manag. 2018;26(1):26-32.</w:t>
      </w:r>
    </w:p>
    <w:p w14:paraId="4A687E14" w14:textId="77777777" w:rsidR="00D93E94" w:rsidRPr="00D93E94" w:rsidRDefault="00D93E94" w:rsidP="00D93E94">
      <w:pPr>
        <w:pStyle w:val="EndNoteBibliography"/>
        <w:spacing w:after="0"/>
      </w:pPr>
      <w:r w:rsidRPr="00D93E94">
        <w:lastRenderedPageBreak/>
        <w:t>47.</w:t>
      </w:r>
      <w:r w:rsidRPr="00D93E94">
        <w:tab/>
        <w:t>Thomson L, Schneider J, Hare Duke L. Unregistered health care staff's perceptions of 12 hour shifts: an interview study. J Nurs Manag. 2017;25(7):531-8.</w:t>
      </w:r>
    </w:p>
    <w:p w14:paraId="5DAAB2ED" w14:textId="77777777" w:rsidR="00D93E94" w:rsidRPr="00D93E94" w:rsidRDefault="00D93E94" w:rsidP="00D93E94">
      <w:pPr>
        <w:pStyle w:val="EndNoteBibliography"/>
        <w:spacing w:after="0"/>
      </w:pPr>
      <w:r w:rsidRPr="00D93E94">
        <w:t>48.</w:t>
      </w:r>
      <w:r w:rsidRPr="00D93E94">
        <w:tab/>
        <w:t>Baillie L, Thomas N. How does the length of day shift affect patient care on older people's wards? A mixed method study. Int J Nurs Stud. 2017;75:154-62.</w:t>
      </w:r>
    </w:p>
    <w:p w14:paraId="098BF4E1" w14:textId="77777777" w:rsidR="00D93E94" w:rsidRPr="00D93E94" w:rsidRDefault="00D93E94" w:rsidP="00D93E94">
      <w:pPr>
        <w:pStyle w:val="EndNoteBibliography"/>
        <w:spacing w:after="0"/>
      </w:pPr>
      <w:r w:rsidRPr="00D93E94">
        <w:t>49.</w:t>
      </w:r>
      <w:r w:rsidRPr="00D93E94">
        <w:tab/>
        <w:t>Dall'Ora C, Griffiths P, Emmanuel T, Rafferty AM, Ewings S, Consortium RC. 12-hr shifts in nursing: Do they remove unproductive time and information loss or do they reduce education and discussion opportunities for nurses? A cross-sectional study in 12 European countries. J Clin Nurs. 2020;29(1-2):53-9.</w:t>
      </w:r>
    </w:p>
    <w:p w14:paraId="45979B41" w14:textId="77777777" w:rsidR="00D93E94" w:rsidRPr="00D93E94" w:rsidRDefault="00D93E94" w:rsidP="00D93E94">
      <w:pPr>
        <w:pStyle w:val="EndNoteBibliography"/>
        <w:spacing w:after="0"/>
      </w:pPr>
      <w:r w:rsidRPr="00D93E94">
        <w:t>50.</w:t>
      </w:r>
      <w:r w:rsidRPr="00D93E94">
        <w:tab/>
        <w:t>Emmanuel T, Dall'Ora C, Ewings S, Griffiths P. Are long shifts, overtime and staffing levels associated with nurses’ opportunity for educational activities, communication and continuity of care assignments? A cross-sectional study. International Journal of Nursing Studies Advances. 2020;2:100002.</w:t>
      </w:r>
    </w:p>
    <w:p w14:paraId="0DD81AEE" w14:textId="77777777" w:rsidR="00D93E94" w:rsidRPr="00D93E94" w:rsidRDefault="00D93E94" w:rsidP="00D93E94">
      <w:pPr>
        <w:pStyle w:val="EndNoteBibliography"/>
        <w:spacing w:after="0"/>
      </w:pPr>
      <w:r w:rsidRPr="00D93E94">
        <w:t>51.</w:t>
      </w:r>
      <w:r w:rsidRPr="00D93E94">
        <w:tab/>
        <w:t>Richardson A, Turnock C, Harris L, Finley A, Carson S. A study examining the impact of 12-hour shifts on critical care staff. J Nurs Manag. 2007;15(8):838-46.</w:t>
      </w:r>
    </w:p>
    <w:p w14:paraId="7BB6819A" w14:textId="77777777" w:rsidR="00D93E94" w:rsidRPr="00D93E94" w:rsidRDefault="00D93E94" w:rsidP="00D93E94">
      <w:pPr>
        <w:pStyle w:val="EndNoteBibliography"/>
        <w:spacing w:after="0"/>
      </w:pPr>
      <w:r w:rsidRPr="00D93E94">
        <w:t>52.</w:t>
      </w:r>
      <w:r w:rsidRPr="00D93E94">
        <w:tab/>
        <w:t>Battle C, Temblett P. 12-Hour nursing shifts in critical care: A service evaluation. Journal of the Intensive Care Society. 2018;19(3):214-8.</w:t>
      </w:r>
    </w:p>
    <w:p w14:paraId="704F698A" w14:textId="77777777" w:rsidR="00D93E94" w:rsidRPr="00D93E94" w:rsidRDefault="00D93E94" w:rsidP="00D93E94">
      <w:pPr>
        <w:pStyle w:val="EndNoteBibliography"/>
        <w:spacing w:after="0"/>
      </w:pPr>
      <w:r w:rsidRPr="00D93E94">
        <w:t>53.</w:t>
      </w:r>
      <w:r w:rsidRPr="00D93E94">
        <w:tab/>
        <w:t>Richardson A, Dabner N, Curtis S. Twelve-hour shift on ITU: a nursing evaluation. Nurs Crit Care. 2003;8(3):103-8.</w:t>
      </w:r>
    </w:p>
    <w:p w14:paraId="19C975DB" w14:textId="77777777" w:rsidR="00D93E94" w:rsidRPr="00D93E94" w:rsidRDefault="00D93E94" w:rsidP="00D93E94">
      <w:pPr>
        <w:pStyle w:val="EndNoteBibliography"/>
        <w:spacing w:after="0"/>
      </w:pPr>
      <w:r w:rsidRPr="00D93E94">
        <w:t>54.</w:t>
      </w:r>
      <w:r w:rsidRPr="00D93E94">
        <w:tab/>
        <w:t>Dwyer T, Jamieson L, Moxham L, Austen D, Smith K. Evaluation of the 12-hour shift trial in a regional intensive care unit. J Nurs Manag. 2007;15(7):711-20.</w:t>
      </w:r>
    </w:p>
    <w:p w14:paraId="57FC8050" w14:textId="77777777" w:rsidR="00D93E94" w:rsidRPr="00D93E94" w:rsidRDefault="00D93E94" w:rsidP="00D93E94">
      <w:pPr>
        <w:pStyle w:val="EndNoteBibliography"/>
        <w:spacing w:after="0"/>
      </w:pPr>
      <w:r w:rsidRPr="00D93E94">
        <w:t>55.</w:t>
      </w:r>
      <w:r w:rsidRPr="00D93E94">
        <w:tab/>
        <w:t>Twigg D, McCullough K. Nurse retention: A review of strategies to create and enhance positive practice environments in clinical settings. Int J Nurs Stud. 2014;51(1):85-92.</w:t>
      </w:r>
    </w:p>
    <w:p w14:paraId="63DEB4FE" w14:textId="77777777" w:rsidR="00D93E94" w:rsidRPr="00D93E94" w:rsidRDefault="00D93E94" w:rsidP="00D93E94">
      <w:pPr>
        <w:pStyle w:val="EndNoteBibliography"/>
        <w:spacing w:after="0"/>
      </w:pPr>
      <w:r w:rsidRPr="00D93E94">
        <w:t>56.</w:t>
      </w:r>
      <w:r w:rsidRPr="00D93E94">
        <w:tab/>
        <w:t>Scott A, Witt J, Duffield C, Kalb G. What do nurses and midwives value about their jobs? results from a discrete choice experiment. J Health Serv Res Policy. 2015;20(1):31-8.</w:t>
      </w:r>
    </w:p>
    <w:p w14:paraId="2F27BC63" w14:textId="77777777" w:rsidR="00D93E94" w:rsidRPr="00D93E94" w:rsidRDefault="00D93E94" w:rsidP="00D93E94">
      <w:pPr>
        <w:pStyle w:val="EndNoteBibliography"/>
        <w:spacing w:after="0"/>
      </w:pPr>
      <w:r w:rsidRPr="00D93E94">
        <w:t>57.</w:t>
      </w:r>
      <w:r w:rsidRPr="00D93E94">
        <w:tab/>
        <w:t>Fields BE, Bell JF, Bigbee JL, Thurston H, Spetz J. Registered nurses' preferences for rural and urban jobs: A discrete choice experiment. International Journal of Nursing Studies. 2018;86:11-9.</w:t>
      </w:r>
    </w:p>
    <w:p w14:paraId="4EE3327A" w14:textId="77777777" w:rsidR="00D93E94" w:rsidRPr="00D93E94" w:rsidRDefault="00D93E94" w:rsidP="00D93E94">
      <w:pPr>
        <w:pStyle w:val="EndNoteBibliography"/>
        <w:spacing w:after="0"/>
      </w:pPr>
      <w:r w:rsidRPr="00D93E94">
        <w:t>58.</w:t>
      </w:r>
      <w:r w:rsidRPr="00D93E94">
        <w:tab/>
        <w:t>Liu T, Li S, Yang R, Liu S, Chen G. Job preferences of undergraduate nursing students in eastern China: A discrete choice experiment. Human Resources for Health. 2019;17(1).</w:t>
      </w:r>
    </w:p>
    <w:p w14:paraId="4A27E777" w14:textId="77777777" w:rsidR="00D93E94" w:rsidRPr="00D93E94" w:rsidRDefault="00D93E94" w:rsidP="00D93E94">
      <w:pPr>
        <w:pStyle w:val="EndNoteBibliography"/>
        <w:spacing w:after="0"/>
      </w:pPr>
      <w:r w:rsidRPr="00D93E94">
        <w:t>59.</w:t>
      </w:r>
      <w:r w:rsidRPr="00D93E94">
        <w:tab/>
        <w:t>Smith L, Folkard S, Tucker P, Macdonald I. Work shift duration: a review comparing eight hour and 12 hour shift systems. Occup Environ Med. 1998;55(4):217-29.</w:t>
      </w:r>
    </w:p>
    <w:p w14:paraId="0C590758" w14:textId="77777777" w:rsidR="00D93E94" w:rsidRPr="00D93E94" w:rsidRDefault="00D93E94" w:rsidP="00D93E94">
      <w:pPr>
        <w:pStyle w:val="EndNoteBibliography"/>
        <w:spacing w:after="0"/>
      </w:pPr>
      <w:r w:rsidRPr="00D93E94">
        <w:t>60.</w:t>
      </w:r>
      <w:r w:rsidRPr="00D93E94">
        <w:tab/>
        <w:t>Mercer G. The employment of nurses: nursing labour turnover in the NHS: Taylor &amp; Francis; 1979.</w:t>
      </w:r>
    </w:p>
    <w:p w14:paraId="172D7EB9" w14:textId="77777777" w:rsidR="00D93E94" w:rsidRPr="00D93E94" w:rsidRDefault="00D93E94" w:rsidP="00D93E94">
      <w:pPr>
        <w:pStyle w:val="EndNoteBibliography"/>
        <w:spacing w:after="0"/>
      </w:pPr>
      <w:r w:rsidRPr="00D93E94">
        <w:t>61.</w:t>
      </w:r>
      <w:r w:rsidRPr="00D93E94">
        <w:tab/>
        <w:t>Steel RP, Ovalle NK. A review and meta-analysis of research on the relationship between behavioral intentions and employee turnover. J Appl Psychol. 1984;69(4):673-86.</w:t>
      </w:r>
    </w:p>
    <w:p w14:paraId="42EFBD01" w14:textId="77777777" w:rsidR="00D93E94" w:rsidRPr="00D93E94" w:rsidRDefault="00D93E94" w:rsidP="00D93E94">
      <w:pPr>
        <w:pStyle w:val="EndNoteBibliography"/>
        <w:spacing w:after="0"/>
      </w:pPr>
      <w:r w:rsidRPr="00D93E94">
        <w:t>62.</w:t>
      </w:r>
      <w:r w:rsidRPr="00D93E94">
        <w:tab/>
        <w:t>Campolo M, Pugh J, Thompson L, Wallace M. Pioneering the 12-hour shift in Australia–implementation and limitations. Aust Crit Care. 1998;11(4):112-5.</w:t>
      </w:r>
    </w:p>
    <w:p w14:paraId="59629E6E" w14:textId="77777777" w:rsidR="00D93E94" w:rsidRPr="00D93E94" w:rsidRDefault="00D93E94" w:rsidP="00D93E94">
      <w:pPr>
        <w:pStyle w:val="EndNoteBibliography"/>
        <w:spacing w:after="0"/>
      </w:pPr>
      <w:r w:rsidRPr="00D93E94">
        <w:t>63.</w:t>
      </w:r>
      <w:r w:rsidRPr="00D93E94">
        <w:tab/>
        <w:t>Stimpfel AW, Sloane DM, Aiken LH. The longer the shifts for hospital nurses, the higher the levels of burnout and patient dissatisfaction. Health Aff (Millwood). 2012;31(11):2501-9.</w:t>
      </w:r>
    </w:p>
    <w:p w14:paraId="56FBCBCF" w14:textId="77777777" w:rsidR="00D93E94" w:rsidRPr="00D93E94" w:rsidRDefault="00D93E94" w:rsidP="00D93E94">
      <w:pPr>
        <w:pStyle w:val="EndNoteBibliography"/>
        <w:spacing w:after="0"/>
      </w:pPr>
      <w:r w:rsidRPr="00D93E94">
        <w:t>64.</w:t>
      </w:r>
      <w:r w:rsidRPr="00D93E94">
        <w:tab/>
        <w:t>Dall'Ora C, Griffiths P, Ball J, Simon M, Aiken LH. Association of 12 h shifts and nurses' job satisfaction, burnout and intention to leave: findings from a cross-sectional study of 12 European countries. BMJ Open. 2015;5(9):e008331.</w:t>
      </w:r>
    </w:p>
    <w:p w14:paraId="22C955E2" w14:textId="77777777" w:rsidR="00D93E94" w:rsidRPr="00D93E94" w:rsidRDefault="00D93E94" w:rsidP="00D93E94">
      <w:pPr>
        <w:pStyle w:val="EndNoteBibliography"/>
        <w:spacing w:after="0"/>
      </w:pPr>
      <w:r w:rsidRPr="00D93E94">
        <w:t>65.</w:t>
      </w:r>
      <w:r w:rsidRPr="00D93E94">
        <w:tab/>
        <w:t>Dean E. Rotas and shift patterns: who should make the decisions? Nurs Stand. 2021.</w:t>
      </w:r>
    </w:p>
    <w:p w14:paraId="7F3A9BEB" w14:textId="77777777" w:rsidR="00D93E94" w:rsidRPr="00D93E94" w:rsidRDefault="00D93E94" w:rsidP="00D93E94">
      <w:pPr>
        <w:pStyle w:val="EndNoteBibliography"/>
        <w:spacing w:after="0"/>
      </w:pPr>
      <w:r w:rsidRPr="00D93E94">
        <w:t>66.</w:t>
      </w:r>
      <w:r w:rsidRPr="00D93E94">
        <w:tab/>
        <w:t>Suter J, Kowalski T, Anaya-Montes M, Chalkley M, Jacobs R, Rodriguez-Santana I. The impact of moving to a 12 hour shift pattern on employee wellbeing: a qualitative study in an acute mental health setting. Int J Nurs Stud. 2020:103699.</w:t>
      </w:r>
    </w:p>
    <w:p w14:paraId="31AF8841" w14:textId="77777777" w:rsidR="00D93E94" w:rsidRPr="00D93E94" w:rsidRDefault="00D93E94" w:rsidP="00D93E94">
      <w:pPr>
        <w:pStyle w:val="EndNoteBibliography"/>
        <w:spacing w:after="0"/>
      </w:pPr>
      <w:r w:rsidRPr="00D93E94">
        <w:t>67.</w:t>
      </w:r>
      <w:r w:rsidRPr="00D93E94">
        <w:tab/>
        <w:t>Merrifield N. Essex trust switches to 12‐hour nursing shifts to alleviate staffing and cost concerns. Nurs Times. 2017.</w:t>
      </w:r>
    </w:p>
    <w:p w14:paraId="1BE34561" w14:textId="77777777" w:rsidR="00D93E94" w:rsidRPr="00D93E94" w:rsidRDefault="00D93E94" w:rsidP="00D93E94">
      <w:pPr>
        <w:pStyle w:val="EndNoteBibliography"/>
        <w:spacing w:after="0"/>
      </w:pPr>
      <w:r w:rsidRPr="00D93E94">
        <w:t>68.</w:t>
      </w:r>
      <w:r w:rsidRPr="00D93E94">
        <w:tab/>
        <w:t>Turunen J, Karhula K, Ropponen A, Koskinen A, Hakola T, Puttonen S, et al. The effects of using participatory working time scheduling software on sickness absence: A difference-in-differences study. Int J Nurs Stud. 2020:103716.</w:t>
      </w:r>
    </w:p>
    <w:p w14:paraId="52FE3BC5" w14:textId="77777777" w:rsidR="00D93E94" w:rsidRPr="00D93E94" w:rsidRDefault="00D93E94" w:rsidP="00D93E94">
      <w:pPr>
        <w:pStyle w:val="EndNoteBibliography"/>
      </w:pPr>
      <w:r w:rsidRPr="00D93E94">
        <w:lastRenderedPageBreak/>
        <w:t>69.</w:t>
      </w:r>
      <w:r w:rsidRPr="00D93E94">
        <w:tab/>
        <w:t>Nijp HH, Beckers DG, Geurts SA, Tucker P, Kompier MA. Systematic review on the association between employee worktime control and work-non-work balance, health and well-being, and job-related outcomes. Scand J Work Environ Health. 2012;38(4):299-313.</w:t>
      </w:r>
    </w:p>
    <w:p w14:paraId="4C23AF67" w14:textId="28D01D3B" w:rsidR="00220D0E" w:rsidRDefault="002F5113" w:rsidP="00B57F93">
      <w:pPr>
        <w:pStyle w:val="EndNoteBibliography"/>
        <w:rPr>
          <w:lang w:val="en-GB"/>
        </w:rPr>
      </w:pPr>
      <w:r w:rsidRPr="002F5113">
        <w:rPr>
          <w:lang w:val="en-GB"/>
        </w:rPr>
        <w:fldChar w:fldCharType="end"/>
      </w:r>
    </w:p>
    <w:p w14:paraId="46B0C884" w14:textId="1F14C957" w:rsidR="00E063DA" w:rsidRDefault="00E063DA" w:rsidP="00B57F93">
      <w:pPr>
        <w:pStyle w:val="EndNoteBibliography"/>
      </w:pPr>
    </w:p>
    <w:p w14:paraId="7B7CC54D" w14:textId="77777777" w:rsidR="00417E14" w:rsidRPr="00475A53" w:rsidRDefault="00417E14" w:rsidP="00B57F93">
      <w:pPr>
        <w:pStyle w:val="EndNoteBibliography"/>
      </w:pPr>
    </w:p>
    <w:sectPr w:rsidR="00417E14" w:rsidRPr="00475A53" w:rsidSect="009E27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76DCAA" w14:textId="77777777" w:rsidR="00033F00" w:rsidRDefault="00033F00" w:rsidP="00152DF5">
      <w:pPr>
        <w:spacing w:after="0" w:line="240" w:lineRule="auto"/>
      </w:pPr>
      <w:r>
        <w:separator/>
      </w:r>
    </w:p>
  </w:endnote>
  <w:endnote w:type="continuationSeparator" w:id="0">
    <w:p w14:paraId="1C944B20" w14:textId="77777777" w:rsidR="00033F00" w:rsidRDefault="00033F00" w:rsidP="00152DF5">
      <w:pPr>
        <w:spacing w:after="0" w:line="240" w:lineRule="auto"/>
      </w:pPr>
      <w:r>
        <w:continuationSeparator/>
      </w:r>
    </w:p>
  </w:endnote>
  <w:endnote w:type="continuationNotice" w:id="1">
    <w:p w14:paraId="69B20183" w14:textId="77777777" w:rsidR="00033F00" w:rsidRDefault="00033F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7444517"/>
      <w:docPartObj>
        <w:docPartGallery w:val="Page Numbers (Bottom of Page)"/>
        <w:docPartUnique/>
      </w:docPartObj>
    </w:sdtPr>
    <w:sdtEndPr>
      <w:rPr>
        <w:noProof/>
      </w:rPr>
    </w:sdtEndPr>
    <w:sdtContent>
      <w:p w14:paraId="549702E9" w14:textId="13BFE527" w:rsidR="00033F00" w:rsidRDefault="00033F00">
        <w:pPr>
          <w:pStyle w:val="Footer"/>
          <w:jc w:val="right"/>
        </w:pPr>
        <w:r>
          <w:fldChar w:fldCharType="begin"/>
        </w:r>
        <w:r>
          <w:instrText xml:space="preserve"> PAGE   \* MERGEFORMAT </w:instrText>
        </w:r>
        <w:r>
          <w:fldChar w:fldCharType="separate"/>
        </w:r>
        <w:r w:rsidR="00836697">
          <w:rPr>
            <w:noProof/>
          </w:rPr>
          <w:t>10</w:t>
        </w:r>
        <w:r>
          <w:rPr>
            <w:noProof/>
          </w:rPr>
          <w:fldChar w:fldCharType="end"/>
        </w:r>
      </w:p>
    </w:sdtContent>
  </w:sdt>
  <w:p w14:paraId="712202C5" w14:textId="3E33B240" w:rsidR="00033F00" w:rsidRDefault="00033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CDEC12" w14:textId="77777777" w:rsidR="00033F00" w:rsidRDefault="00033F00" w:rsidP="00152DF5">
      <w:pPr>
        <w:spacing w:after="0" w:line="240" w:lineRule="auto"/>
      </w:pPr>
      <w:r>
        <w:separator/>
      </w:r>
    </w:p>
  </w:footnote>
  <w:footnote w:type="continuationSeparator" w:id="0">
    <w:p w14:paraId="16AAFA01" w14:textId="77777777" w:rsidR="00033F00" w:rsidRDefault="00033F00" w:rsidP="00152DF5">
      <w:pPr>
        <w:spacing w:after="0" w:line="240" w:lineRule="auto"/>
      </w:pPr>
      <w:r>
        <w:continuationSeparator/>
      </w:r>
    </w:p>
  </w:footnote>
  <w:footnote w:type="continuationNotice" w:id="1">
    <w:p w14:paraId="682DF71D" w14:textId="77777777" w:rsidR="00033F00" w:rsidRDefault="00033F0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033F00" w14:paraId="6BB842F8" w14:textId="77777777" w:rsidTr="30346704">
      <w:tc>
        <w:tcPr>
          <w:tcW w:w="3005" w:type="dxa"/>
        </w:tcPr>
        <w:p w14:paraId="466D2ACD" w14:textId="52CD98FE" w:rsidR="00033F00" w:rsidRDefault="00033F00" w:rsidP="30346704">
          <w:pPr>
            <w:pStyle w:val="Header"/>
            <w:ind w:left="-115"/>
          </w:pPr>
        </w:p>
      </w:tc>
      <w:tc>
        <w:tcPr>
          <w:tcW w:w="3005" w:type="dxa"/>
        </w:tcPr>
        <w:p w14:paraId="37299A9E" w14:textId="45F929B0" w:rsidR="00033F00" w:rsidRDefault="00033F00" w:rsidP="30346704">
          <w:pPr>
            <w:pStyle w:val="Header"/>
            <w:jc w:val="center"/>
          </w:pPr>
        </w:p>
      </w:tc>
      <w:tc>
        <w:tcPr>
          <w:tcW w:w="3005" w:type="dxa"/>
        </w:tcPr>
        <w:p w14:paraId="1A69C954" w14:textId="18B485EF" w:rsidR="00033F00" w:rsidRDefault="00033F00" w:rsidP="30346704">
          <w:pPr>
            <w:pStyle w:val="Header"/>
            <w:ind w:right="-115"/>
            <w:jc w:val="right"/>
          </w:pPr>
        </w:p>
      </w:tc>
    </w:tr>
  </w:tbl>
  <w:p w14:paraId="1BF5D166" w14:textId="066F3359" w:rsidR="00033F00" w:rsidRDefault="00033F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A6F01"/>
    <w:multiLevelType w:val="hybridMultilevel"/>
    <w:tmpl w:val="9F6C89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CD4C7B"/>
    <w:multiLevelType w:val="hybridMultilevel"/>
    <w:tmpl w:val="BB6C90E4"/>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start w:val="1"/>
      <w:numFmt w:val="lowerRoman"/>
      <w:lvlText w:val="%3."/>
      <w:lvlJc w:val="right"/>
      <w:pPr>
        <w:ind w:left="1800" w:hanging="180"/>
      </w:pPr>
    </w:lvl>
    <w:lvl w:ilvl="3" w:tplc="040C000F">
      <w:start w:val="1"/>
      <w:numFmt w:val="decimal"/>
      <w:lvlText w:val="%4."/>
      <w:lvlJc w:val="left"/>
      <w:pPr>
        <w:ind w:left="2520" w:hanging="360"/>
      </w:pPr>
    </w:lvl>
    <w:lvl w:ilvl="4" w:tplc="040C0019">
      <w:start w:val="1"/>
      <w:numFmt w:val="lowerLetter"/>
      <w:lvlText w:val="%5."/>
      <w:lvlJc w:val="left"/>
      <w:pPr>
        <w:ind w:left="3240" w:hanging="360"/>
      </w:pPr>
    </w:lvl>
    <w:lvl w:ilvl="5" w:tplc="040C001B">
      <w:start w:val="1"/>
      <w:numFmt w:val="lowerRoman"/>
      <w:lvlText w:val="%6."/>
      <w:lvlJc w:val="right"/>
      <w:pPr>
        <w:ind w:left="3960" w:hanging="180"/>
      </w:pPr>
    </w:lvl>
    <w:lvl w:ilvl="6" w:tplc="040C000F">
      <w:start w:val="1"/>
      <w:numFmt w:val="decimal"/>
      <w:lvlText w:val="%7."/>
      <w:lvlJc w:val="left"/>
      <w:pPr>
        <w:ind w:left="4680" w:hanging="360"/>
      </w:pPr>
    </w:lvl>
    <w:lvl w:ilvl="7" w:tplc="040C0019">
      <w:start w:val="1"/>
      <w:numFmt w:val="lowerLetter"/>
      <w:lvlText w:val="%8."/>
      <w:lvlJc w:val="left"/>
      <w:pPr>
        <w:ind w:left="5400" w:hanging="360"/>
      </w:pPr>
    </w:lvl>
    <w:lvl w:ilvl="8" w:tplc="040C001B">
      <w:start w:val="1"/>
      <w:numFmt w:val="lowerRoman"/>
      <w:lvlText w:val="%9."/>
      <w:lvlJc w:val="right"/>
      <w:pPr>
        <w:ind w:left="6120" w:hanging="180"/>
      </w:pPr>
    </w:lvl>
  </w:abstractNum>
  <w:abstractNum w:abstractNumId="2" w15:restartNumberingAfterBreak="0">
    <w:nsid w:val="35745B96"/>
    <w:multiLevelType w:val="hybridMultilevel"/>
    <w:tmpl w:val="1A00CD2C"/>
    <w:lvl w:ilvl="0" w:tplc="239C71DA">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9384D39"/>
    <w:multiLevelType w:val="hybridMultilevel"/>
    <w:tmpl w:val="D14E4524"/>
    <w:lvl w:ilvl="0" w:tplc="7888943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BB521E0"/>
    <w:multiLevelType w:val="hybridMultilevel"/>
    <w:tmpl w:val="7C0067EE"/>
    <w:lvl w:ilvl="0" w:tplc="E4C291D0">
      <w:start w:val="1"/>
      <w:numFmt w:val="lowerLetter"/>
      <w:lvlText w:val="%1."/>
      <w:lvlJc w:val="left"/>
      <w:pPr>
        <w:ind w:left="1080" w:hanging="360"/>
      </w:pPr>
    </w:lvl>
    <w:lvl w:ilvl="1" w:tplc="040C0019">
      <w:start w:val="1"/>
      <w:numFmt w:val="lowerLetter"/>
      <w:lvlText w:val="%2."/>
      <w:lvlJc w:val="left"/>
      <w:pPr>
        <w:ind w:left="1800" w:hanging="360"/>
      </w:pPr>
    </w:lvl>
    <w:lvl w:ilvl="2" w:tplc="040C001B">
      <w:start w:val="1"/>
      <w:numFmt w:val="lowerRoman"/>
      <w:lvlText w:val="%3."/>
      <w:lvlJc w:val="right"/>
      <w:pPr>
        <w:ind w:left="2520" w:hanging="180"/>
      </w:pPr>
    </w:lvl>
    <w:lvl w:ilvl="3" w:tplc="040C000F">
      <w:start w:val="1"/>
      <w:numFmt w:val="decimal"/>
      <w:lvlText w:val="%4."/>
      <w:lvlJc w:val="left"/>
      <w:pPr>
        <w:ind w:left="3240" w:hanging="360"/>
      </w:pPr>
    </w:lvl>
    <w:lvl w:ilvl="4" w:tplc="040C0019">
      <w:start w:val="1"/>
      <w:numFmt w:val="lowerLetter"/>
      <w:lvlText w:val="%5."/>
      <w:lvlJc w:val="left"/>
      <w:pPr>
        <w:ind w:left="3960" w:hanging="360"/>
      </w:pPr>
    </w:lvl>
    <w:lvl w:ilvl="5" w:tplc="040C001B">
      <w:start w:val="1"/>
      <w:numFmt w:val="lowerRoman"/>
      <w:lvlText w:val="%6."/>
      <w:lvlJc w:val="right"/>
      <w:pPr>
        <w:ind w:left="4680" w:hanging="180"/>
      </w:pPr>
    </w:lvl>
    <w:lvl w:ilvl="6" w:tplc="040C000F">
      <w:start w:val="1"/>
      <w:numFmt w:val="decimal"/>
      <w:lvlText w:val="%7."/>
      <w:lvlJc w:val="left"/>
      <w:pPr>
        <w:ind w:left="5400" w:hanging="360"/>
      </w:pPr>
    </w:lvl>
    <w:lvl w:ilvl="7" w:tplc="040C0019">
      <w:start w:val="1"/>
      <w:numFmt w:val="lowerLetter"/>
      <w:lvlText w:val="%8."/>
      <w:lvlJc w:val="left"/>
      <w:pPr>
        <w:ind w:left="6120" w:hanging="360"/>
      </w:pPr>
    </w:lvl>
    <w:lvl w:ilvl="8" w:tplc="040C001B">
      <w:start w:val="1"/>
      <w:numFmt w:val="lowerRoman"/>
      <w:lvlText w:val="%9."/>
      <w:lvlJc w:val="right"/>
      <w:pPr>
        <w:ind w:left="6840" w:hanging="180"/>
      </w:pPr>
    </w:lvl>
  </w:abstractNum>
  <w:abstractNum w:abstractNumId="5" w15:restartNumberingAfterBreak="0">
    <w:nsid w:val="4FD86602"/>
    <w:multiLevelType w:val="hybridMultilevel"/>
    <w:tmpl w:val="3C561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E5719D"/>
    <w:multiLevelType w:val="hybridMultilevel"/>
    <w:tmpl w:val="6FAA2A86"/>
    <w:lvl w:ilvl="0" w:tplc="F80A5E84">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8DA26D4"/>
    <w:multiLevelType w:val="hybridMultilevel"/>
    <w:tmpl w:val="2820AC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trackRevisions/>
  <w:defaultTabStop w:val="708"/>
  <w:hyphenationZone w:val="425"/>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2NjM3sTSyNDIzMTNU0lEKTi0uzszPAykwNq8FAGAYi8c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Converted&lt;record-ids&gt;&lt;item&gt;35&lt;/item&gt;&lt;item&gt;36&lt;/item&gt;&lt;item&gt;127&lt;/item&gt;&lt;item&gt;172&lt;/item&gt;&lt;item&gt;193&lt;/item&gt;&lt;item&gt;205&lt;/item&gt;&lt;item&gt;267&lt;/item&gt;&lt;item&gt;301&lt;/item&gt;&lt;item&gt;341&lt;/item&gt;&lt;item&gt;353&lt;/item&gt;&lt;item&gt;387&lt;/item&gt;&lt;item&gt;411&lt;/item&gt;&lt;item&gt;431&lt;/item&gt;&lt;item&gt;454&lt;/item&gt;&lt;item&gt;505&lt;/item&gt;&lt;item&gt;538&lt;/item&gt;&lt;item&gt;551&lt;/item&gt;&lt;item&gt;555&lt;/item&gt;&lt;item&gt;556&lt;/item&gt;&lt;item&gt;560&lt;/item&gt;&lt;item&gt;570&lt;/item&gt;&lt;item&gt;575&lt;/item&gt;&lt;item&gt;684&lt;/item&gt;&lt;item&gt;685&lt;/item&gt;&lt;item&gt;710&lt;/item&gt;&lt;item&gt;712&lt;/item&gt;&lt;item&gt;759&lt;/item&gt;&lt;item&gt;784&lt;/item&gt;&lt;item&gt;792&lt;/item&gt;&lt;item&gt;795&lt;/item&gt;&lt;item&gt;796&lt;/item&gt;&lt;item&gt;1086&lt;/item&gt;&lt;item&gt;1230&lt;/item&gt;&lt;item&gt;1245&lt;/item&gt;&lt;item&gt;1248&lt;/item&gt;&lt;item&gt;1264&lt;/item&gt;&lt;item&gt;1275&lt;/item&gt;&lt;item&gt;1277&lt;/item&gt;&lt;item&gt;1290&lt;/item&gt;&lt;item&gt;1316&lt;/item&gt;&lt;item&gt;1320&lt;/item&gt;&lt;item&gt;1325&lt;/item&gt;&lt;item&gt;1327&lt;/item&gt;&lt;item&gt;1354&lt;/item&gt;&lt;item&gt;1355&lt;/item&gt;&lt;item&gt;1357&lt;/item&gt;&lt;item&gt;1358&lt;/item&gt;&lt;item&gt;1359&lt;/item&gt;&lt;item&gt;1367&lt;/item&gt;&lt;item&gt;1369&lt;/item&gt;&lt;item&gt;1371&lt;/item&gt;&lt;item&gt;1372&lt;/item&gt;&lt;item&gt;1377&lt;/item&gt;&lt;item&gt;1378&lt;/item&gt;&lt;item&gt;1379&lt;/item&gt;&lt;item&gt;1383&lt;/item&gt;&lt;item&gt;1384&lt;/item&gt;&lt;item&gt;1385&lt;/item&gt;&lt;item&gt;1386&lt;/item&gt;&lt;item&gt;1387&lt;/item&gt;&lt;item&gt;1390&lt;/item&gt;&lt;item&gt;1438&lt;/item&gt;&lt;item&gt;1494&lt;/item&gt;&lt;item&gt;1495&lt;/item&gt;&lt;item&gt;1496&lt;/item&gt;&lt;item&gt;1497&lt;/item&gt;&lt;/record-ids&gt;&lt;/item&gt;&lt;/Libraries&gt;"/>
  </w:docVars>
  <w:rsids>
    <w:rsidRoot w:val="006D7510"/>
    <w:rsid w:val="0000057A"/>
    <w:rsid w:val="00000626"/>
    <w:rsid w:val="000009C1"/>
    <w:rsid w:val="0000186A"/>
    <w:rsid w:val="00002B2E"/>
    <w:rsid w:val="00003DD3"/>
    <w:rsid w:val="000045B2"/>
    <w:rsid w:val="00004933"/>
    <w:rsid w:val="00006953"/>
    <w:rsid w:val="00007155"/>
    <w:rsid w:val="000101F0"/>
    <w:rsid w:val="000106EC"/>
    <w:rsid w:val="00010EEF"/>
    <w:rsid w:val="0001229A"/>
    <w:rsid w:val="0001236B"/>
    <w:rsid w:val="000125BA"/>
    <w:rsid w:val="000127AE"/>
    <w:rsid w:val="00013516"/>
    <w:rsid w:val="000138B8"/>
    <w:rsid w:val="00014B30"/>
    <w:rsid w:val="00015E91"/>
    <w:rsid w:val="000166DA"/>
    <w:rsid w:val="00016BBF"/>
    <w:rsid w:val="00017EE6"/>
    <w:rsid w:val="00020CFD"/>
    <w:rsid w:val="00020D39"/>
    <w:rsid w:val="000211F5"/>
    <w:rsid w:val="00021D40"/>
    <w:rsid w:val="000237E7"/>
    <w:rsid w:val="00023D6E"/>
    <w:rsid w:val="0002431D"/>
    <w:rsid w:val="0002501C"/>
    <w:rsid w:val="0002590B"/>
    <w:rsid w:val="00025911"/>
    <w:rsid w:val="00026BCB"/>
    <w:rsid w:val="00027488"/>
    <w:rsid w:val="0002784B"/>
    <w:rsid w:val="00027895"/>
    <w:rsid w:val="000308F0"/>
    <w:rsid w:val="00030C48"/>
    <w:rsid w:val="00031F56"/>
    <w:rsid w:val="00033CCD"/>
    <w:rsid w:val="00033F00"/>
    <w:rsid w:val="00034FB1"/>
    <w:rsid w:val="000353C5"/>
    <w:rsid w:val="0003542B"/>
    <w:rsid w:val="0003610C"/>
    <w:rsid w:val="0003673C"/>
    <w:rsid w:val="000379D2"/>
    <w:rsid w:val="000400DC"/>
    <w:rsid w:val="000410C2"/>
    <w:rsid w:val="00042C42"/>
    <w:rsid w:val="00042DBA"/>
    <w:rsid w:val="00045006"/>
    <w:rsid w:val="000457C7"/>
    <w:rsid w:val="00047401"/>
    <w:rsid w:val="000478EA"/>
    <w:rsid w:val="000502AC"/>
    <w:rsid w:val="00051232"/>
    <w:rsid w:val="00052C1F"/>
    <w:rsid w:val="00053742"/>
    <w:rsid w:val="00060393"/>
    <w:rsid w:val="00060C0A"/>
    <w:rsid w:val="00060F2C"/>
    <w:rsid w:val="0006153D"/>
    <w:rsid w:val="00061848"/>
    <w:rsid w:val="00061D6F"/>
    <w:rsid w:val="000632DD"/>
    <w:rsid w:val="000652BC"/>
    <w:rsid w:val="00065B03"/>
    <w:rsid w:val="00065B3B"/>
    <w:rsid w:val="00066BF3"/>
    <w:rsid w:val="00067869"/>
    <w:rsid w:val="00067CC4"/>
    <w:rsid w:val="00070F15"/>
    <w:rsid w:val="000710BB"/>
    <w:rsid w:val="00072F73"/>
    <w:rsid w:val="00072FC8"/>
    <w:rsid w:val="000749BB"/>
    <w:rsid w:val="00075076"/>
    <w:rsid w:val="00076127"/>
    <w:rsid w:val="0007674F"/>
    <w:rsid w:val="000774A4"/>
    <w:rsid w:val="0007784A"/>
    <w:rsid w:val="00077D5E"/>
    <w:rsid w:val="0008053F"/>
    <w:rsid w:val="00081DE7"/>
    <w:rsid w:val="0008242F"/>
    <w:rsid w:val="000827C7"/>
    <w:rsid w:val="00083CF3"/>
    <w:rsid w:val="00084493"/>
    <w:rsid w:val="00084676"/>
    <w:rsid w:val="00084DD6"/>
    <w:rsid w:val="00085385"/>
    <w:rsid w:val="00087B14"/>
    <w:rsid w:val="0009046F"/>
    <w:rsid w:val="0009080C"/>
    <w:rsid w:val="00091EAB"/>
    <w:rsid w:val="00092A1D"/>
    <w:rsid w:val="00093E68"/>
    <w:rsid w:val="00093F03"/>
    <w:rsid w:val="0009474B"/>
    <w:rsid w:val="000961BA"/>
    <w:rsid w:val="0009654A"/>
    <w:rsid w:val="000965CB"/>
    <w:rsid w:val="00096C4B"/>
    <w:rsid w:val="00096D20"/>
    <w:rsid w:val="00097A61"/>
    <w:rsid w:val="00097BF1"/>
    <w:rsid w:val="000A0715"/>
    <w:rsid w:val="000A08E7"/>
    <w:rsid w:val="000A0EB0"/>
    <w:rsid w:val="000A1814"/>
    <w:rsid w:val="000A238E"/>
    <w:rsid w:val="000A2ECB"/>
    <w:rsid w:val="000A307F"/>
    <w:rsid w:val="000A3C9E"/>
    <w:rsid w:val="000A3E47"/>
    <w:rsid w:val="000A47AF"/>
    <w:rsid w:val="000A4DFE"/>
    <w:rsid w:val="000B1DEB"/>
    <w:rsid w:val="000B241C"/>
    <w:rsid w:val="000B2AE3"/>
    <w:rsid w:val="000B3031"/>
    <w:rsid w:val="000B44C8"/>
    <w:rsid w:val="000B46B9"/>
    <w:rsid w:val="000B4721"/>
    <w:rsid w:val="000B4741"/>
    <w:rsid w:val="000B6BFF"/>
    <w:rsid w:val="000C3050"/>
    <w:rsid w:val="000C4848"/>
    <w:rsid w:val="000C4B59"/>
    <w:rsid w:val="000C59B4"/>
    <w:rsid w:val="000C6116"/>
    <w:rsid w:val="000C6BD8"/>
    <w:rsid w:val="000C74B5"/>
    <w:rsid w:val="000D0030"/>
    <w:rsid w:val="000D0269"/>
    <w:rsid w:val="000D0FD2"/>
    <w:rsid w:val="000D255C"/>
    <w:rsid w:val="000D28D7"/>
    <w:rsid w:val="000D3768"/>
    <w:rsid w:val="000D3A7E"/>
    <w:rsid w:val="000D3DFF"/>
    <w:rsid w:val="000D4714"/>
    <w:rsid w:val="000D55FC"/>
    <w:rsid w:val="000D5700"/>
    <w:rsid w:val="000D5E61"/>
    <w:rsid w:val="000D6987"/>
    <w:rsid w:val="000D7103"/>
    <w:rsid w:val="000D770C"/>
    <w:rsid w:val="000D7EFB"/>
    <w:rsid w:val="000E0AE8"/>
    <w:rsid w:val="000E1A0C"/>
    <w:rsid w:val="000E3F9F"/>
    <w:rsid w:val="000E50B7"/>
    <w:rsid w:val="000E5845"/>
    <w:rsid w:val="000E5F98"/>
    <w:rsid w:val="000E7175"/>
    <w:rsid w:val="000F1F2D"/>
    <w:rsid w:val="000F205D"/>
    <w:rsid w:val="000F4A76"/>
    <w:rsid w:val="000F626F"/>
    <w:rsid w:val="000F66BD"/>
    <w:rsid w:val="000F6ACE"/>
    <w:rsid w:val="00100020"/>
    <w:rsid w:val="00100879"/>
    <w:rsid w:val="00101BC4"/>
    <w:rsid w:val="00101EAB"/>
    <w:rsid w:val="00105B89"/>
    <w:rsid w:val="00107309"/>
    <w:rsid w:val="00110AFD"/>
    <w:rsid w:val="0011164E"/>
    <w:rsid w:val="001119AE"/>
    <w:rsid w:val="0011203F"/>
    <w:rsid w:val="00113682"/>
    <w:rsid w:val="00114199"/>
    <w:rsid w:val="0011546E"/>
    <w:rsid w:val="001160F5"/>
    <w:rsid w:val="00116A5E"/>
    <w:rsid w:val="0011721B"/>
    <w:rsid w:val="001206DB"/>
    <w:rsid w:val="00120BBB"/>
    <w:rsid w:val="00124318"/>
    <w:rsid w:val="00125CCD"/>
    <w:rsid w:val="0012686D"/>
    <w:rsid w:val="00130884"/>
    <w:rsid w:val="00130901"/>
    <w:rsid w:val="001309F4"/>
    <w:rsid w:val="00130C8C"/>
    <w:rsid w:val="00130E39"/>
    <w:rsid w:val="001325BD"/>
    <w:rsid w:val="001328B3"/>
    <w:rsid w:val="00133B80"/>
    <w:rsid w:val="00133F1A"/>
    <w:rsid w:val="001343A5"/>
    <w:rsid w:val="001345C5"/>
    <w:rsid w:val="00134A90"/>
    <w:rsid w:val="001352D3"/>
    <w:rsid w:val="00136307"/>
    <w:rsid w:val="00137702"/>
    <w:rsid w:val="00137738"/>
    <w:rsid w:val="001409DA"/>
    <w:rsid w:val="00140F1F"/>
    <w:rsid w:val="001446AF"/>
    <w:rsid w:val="001471B0"/>
    <w:rsid w:val="00147C2D"/>
    <w:rsid w:val="00150141"/>
    <w:rsid w:val="0015040E"/>
    <w:rsid w:val="001515C6"/>
    <w:rsid w:val="001529B5"/>
    <w:rsid w:val="00152BA9"/>
    <w:rsid w:val="00152DF5"/>
    <w:rsid w:val="00155770"/>
    <w:rsid w:val="00156271"/>
    <w:rsid w:val="00157CC5"/>
    <w:rsid w:val="001606C8"/>
    <w:rsid w:val="0016150A"/>
    <w:rsid w:val="00162112"/>
    <w:rsid w:val="001630B5"/>
    <w:rsid w:val="00163944"/>
    <w:rsid w:val="00164404"/>
    <w:rsid w:val="001650F5"/>
    <w:rsid w:val="0016591E"/>
    <w:rsid w:val="00165E20"/>
    <w:rsid w:val="0016623C"/>
    <w:rsid w:val="00166330"/>
    <w:rsid w:val="0016634F"/>
    <w:rsid w:val="0016646D"/>
    <w:rsid w:val="00166A15"/>
    <w:rsid w:val="001671B4"/>
    <w:rsid w:val="00167444"/>
    <w:rsid w:val="001675CD"/>
    <w:rsid w:val="0017081B"/>
    <w:rsid w:val="001712AD"/>
    <w:rsid w:val="001726BF"/>
    <w:rsid w:val="0017380D"/>
    <w:rsid w:val="001750D1"/>
    <w:rsid w:val="00176474"/>
    <w:rsid w:val="00177573"/>
    <w:rsid w:val="001813EB"/>
    <w:rsid w:val="0018250B"/>
    <w:rsid w:val="00182F49"/>
    <w:rsid w:val="00185C92"/>
    <w:rsid w:val="0018635D"/>
    <w:rsid w:val="00186B80"/>
    <w:rsid w:val="00190684"/>
    <w:rsid w:val="0019141E"/>
    <w:rsid w:val="001917AA"/>
    <w:rsid w:val="00191AAB"/>
    <w:rsid w:val="00191C3B"/>
    <w:rsid w:val="0019366B"/>
    <w:rsid w:val="0019462B"/>
    <w:rsid w:val="001949D3"/>
    <w:rsid w:val="00195C42"/>
    <w:rsid w:val="00195D09"/>
    <w:rsid w:val="00195D97"/>
    <w:rsid w:val="001968F5"/>
    <w:rsid w:val="00196D19"/>
    <w:rsid w:val="00197CEF"/>
    <w:rsid w:val="001A039F"/>
    <w:rsid w:val="001A3FC0"/>
    <w:rsid w:val="001A493C"/>
    <w:rsid w:val="001A49B3"/>
    <w:rsid w:val="001A4C69"/>
    <w:rsid w:val="001A6C08"/>
    <w:rsid w:val="001A6DDE"/>
    <w:rsid w:val="001A7220"/>
    <w:rsid w:val="001B07E2"/>
    <w:rsid w:val="001B110E"/>
    <w:rsid w:val="001B18EE"/>
    <w:rsid w:val="001B1E26"/>
    <w:rsid w:val="001B2B4C"/>
    <w:rsid w:val="001B2F59"/>
    <w:rsid w:val="001B400C"/>
    <w:rsid w:val="001B4AF2"/>
    <w:rsid w:val="001B52B1"/>
    <w:rsid w:val="001B55EC"/>
    <w:rsid w:val="001B5696"/>
    <w:rsid w:val="001C0A20"/>
    <w:rsid w:val="001C1092"/>
    <w:rsid w:val="001C1B4B"/>
    <w:rsid w:val="001C2A8E"/>
    <w:rsid w:val="001C2E6F"/>
    <w:rsid w:val="001C41BD"/>
    <w:rsid w:val="001C41F4"/>
    <w:rsid w:val="001C60DB"/>
    <w:rsid w:val="001C6BD5"/>
    <w:rsid w:val="001C7048"/>
    <w:rsid w:val="001D1362"/>
    <w:rsid w:val="001D28C8"/>
    <w:rsid w:val="001D3ACD"/>
    <w:rsid w:val="001D3BF4"/>
    <w:rsid w:val="001D45B0"/>
    <w:rsid w:val="001D4DC1"/>
    <w:rsid w:val="001D7474"/>
    <w:rsid w:val="001E0A34"/>
    <w:rsid w:val="001E3F42"/>
    <w:rsid w:val="001E5141"/>
    <w:rsid w:val="001E719B"/>
    <w:rsid w:val="001E7FF1"/>
    <w:rsid w:val="001F00D1"/>
    <w:rsid w:val="001F0C94"/>
    <w:rsid w:val="001F0EB4"/>
    <w:rsid w:val="001F35E9"/>
    <w:rsid w:val="001F59F6"/>
    <w:rsid w:val="00200684"/>
    <w:rsid w:val="00201A22"/>
    <w:rsid w:val="00201D8D"/>
    <w:rsid w:val="002034F5"/>
    <w:rsid w:val="0020402D"/>
    <w:rsid w:val="002042F0"/>
    <w:rsid w:val="002048AE"/>
    <w:rsid w:val="00204B17"/>
    <w:rsid w:val="00205129"/>
    <w:rsid w:val="0020615C"/>
    <w:rsid w:val="002066FA"/>
    <w:rsid w:val="002079C2"/>
    <w:rsid w:val="00207E59"/>
    <w:rsid w:val="00210F24"/>
    <w:rsid w:val="0021290C"/>
    <w:rsid w:val="00212F28"/>
    <w:rsid w:val="0021341B"/>
    <w:rsid w:val="002155EF"/>
    <w:rsid w:val="00216DBC"/>
    <w:rsid w:val="002200AE"/>
    <w:rsid w:val="00220D0E"/>
    <w:rsid w:val="0022148B"/>
    <w:rsid w:val="00222183"/>
    <w:rsid w:val="00222F62"/>
    <w:rsid w:val="002230C3"/>
    <w:rsid w:val="002243B5"/>
    <w:rsid w:val="00225547"/>
    <w:rsid w:val="002265D2"/>
    <w:rsid w:val="002265E3"/>
    <w:rsid w:val="00226DDF"/>
    <w:rsid w:val="002302F4"/>
    <w:rsid w:val="0023043E"/>
    <w:rsid w:val="002318AC"/>
    <w:rsid w:val="0023389E"/>
    <w:rsid w:val="0023423C"/>
    <w:rsid w:val="00234B48"/>
    <w:rsid w:val="0023536E"/>
    <w:rsid w:val="00235760"/>
    <w:rsid w:val="00236D76"/>
    <w:rsid w:val="002403EA"/>
    <w:rsid w:val="0024151A"/>
    <w:rsid w:val="0024195C"/>
    <w:rsid w:val="00244912"/>
    <w:rsid w:val="0024503F"/>
    <w:rsid w:val="00245323"/>
    <w:rsid w:val="00245BB8"/>
    <w:rsid w:val="00247496"/>
    <w:rsid w:val="0024780D"/>
    <w:rsid w:val="00247EBE"/>
    <w:rsid w:val="002509BB"/>
    <w:rsid w:val="0025103E"/>
    <w:rsid w:val="002515FF"/>
    <w:rsid w:val="00253118"/>
    <w:rsid w:val="00253A99"/>
    <w:rsid w:val="00253C0F"/>
    <w:rsid w:val="00253C7A"/>
    <w:rsid w:val="002545C0"/>
    <w:rsid w:val="00254CF7"/>
    <w:rsid w:val="0025568D"/>
    <w:rsid w:val="0025715D"/>
    <w:rsid w:val="0026142D"/>
    <w:rsid w:val="00261A39"/>
    <w:rsid w:val="002623AE"/>
    <w:rsid w:val="00264CC2"/>
    <w:rsid w:val="002657AA"/>
    <w:rsid w:val="00266EB9"/>
    <w:rsid w:val="0026751E"/>
    <w:rsid w:val="00267730"/>
    <w:rsid w:val="00267797"/>
    <w:rsid w:val="0026797A"/>
    <w:rsid w:val="00267F1B"/>
    <w:rsid w:val="0027078E"/>
    <w:rsid w:val="0027086E"/>
    <w:rsid w:val="002709B9"/>
    <w:rsid w:val="0027190A"/>
    <w:rsid w:val="00272044"/>
    <w:rsid w:val="002728CE"/>
    <w:rsid w:val="00272A32"/>
    <w:rsid w:val="0027376B"/>
    <w:rsid w:val="00274749"/>
    <w:rsid w:val="00274ADC"/>
    <w:rsid w:val="00274B68"/>
    <w:rsid w:val="00276B9A"/>
    <w:rsid w:val="00277BEC"/>
    <w:rsid w:val="00281368"/>
    <w:rsid w:val="00282524"/>
    <w:rsid w:val="0028277C"/>
    <w:rsid w:val="00282D76"/>
    <w:rsid w:val="002831FF"/>
    <w:rsid w:val="00284934"/>
    <w:rsid w:val="00284CB2"/>
    <w:rsid w:val="00285379"/>
    <w:rsid w:val="00290697"/>
    <w:rsid w:val="00290D64"/>
    <w:rsid w:val="00292034"/>
    <w:rsid w:val="002954FA"/>
    <w:rsid w:val="00296FAF"/>
    <w:rsid w:val="00297063"/>
    <w:rsid w:val="00297217"/>
    <w:rsid w:val="002972DC"/>
    <w:rsid w:val="00297DCF"/>
    <w:rsid w:val="002A3227"/>
    <w:rsid w:val="002A3231"/>
    <w:rsid w:val="002A46E4"/>
    <w:rsid w:val="002A4AC8"/>
    <w:rsid w:val="002A5648"/>
    <w:rsid w:val="002A6EB1"/>
    <w:rsid w:val="002A799E"/>
    <w:rsid w:val="002B06B8"/>
    <w:rsid w:val="002B110D"/>
    <w:rsid w:val="002B2358"/>
    <w:rsid w:val="002B3B5A"/>
    <w:rsid w:val="002B3BD9"/>
    <w:rsid w:val="002B3D78"/>
    <w:rsid w:val="002B498B"/>
    <w:rsid w:val="002B5156"/>
    <w:rsid w:val="002B52AB"/>
    <w:rsid w:val="002B5EC8"/>
    <w:rsid w:val="002B6C3D"/>
    <w:rsid w:val="002B72C2"/>
    <w:rsid w:val="002C1435"/>
    <w:rsid w:val="002C1E1F"/>
    <w:rsid w:val="002C25DC"/>
    <w:rsid w:val="002C3EB7"/>
    <w:rsid w:val="002C6308"/>
    <w:rsid w:val="002C7867"/>
    <w:rsid w:val="002D168A"/>
    <w:rsid w:val="002D1923"/>
    <w:rsid w:val="002D2B07"/>
    <w:rsid w:val="002D31B7"/>
    <w:rsid w:val="002D3896"/>
    <w:rsid w:val="002D3B95"/>
    <w:rsid w:val="002D3BEE"/>
    <w:rsid w:val="002D416E"/>
    <w:rsid w:val="002D49EB"/>
    <w:rsid w:val="002D4D99"/>
    <w:rsid w:val="002D6C14"/>
    <w:rsid w:val="002D6ED3"/>
    <w:rsid w:val="002D75B5"/>
    <w:rsid w:val="002D769D"/>
    <w:rsid w:val="002E0087"/>
    <w:rsid w:val="002E05A6"/>
    <w:rsid w:val="002E1F0C"/>
    <w:rsid w:val="002E22E9"/>
    <w:rsid w:val="002E25FC"/>
    <w:rsid w:val="002E3939"/>
    <w:rsid w:val="002E3B25"/>
    <w:rsid w:val="002E3DBE"/>
    <w:rsid w:val="002E5163"/>
    <w:rsid w:val="002E6887"/>
    <w:rsid w:val="002E7294"/>
    <w:rsid w:val="002E7ECD"/>
    <w:rsid w:val="002F0EBF"/>
    <w:rsid w:val="002F1190"/>
    <w:rsid w:val="002F169B"/>
    <w:rsid w:val="002F1F76"/>
    <w:rsid w:val="002F2D44"/>
    <w:rsid w:val="002F2EFF"/>
    <w:rsid w:val="002F4FFC"/>
    <w:rsid w:val="002F5113"/>
    <w:rsid w:val="002F5D21"/>
    <w:rsid w:val="002F7008"/>
    <w:rsid w:val="002F71DC"/>
    <w:rsid w:val="00300573"/>
    <w:rsid w:val="00301CA2"/>
    <w:rsid w:val="00301EE6"/>
    <w:rsid w:val="00303356"/>
    <w:rsid w:val="00304854"/>
    <w:rsid w:val="003071F0"/>
    <w:rsid w:val="003078AD"/>
    <w:rsid w:val="00310045"/>
    <w:rsid w:val="0031020C"/>
    <w:rsid w:val="00310537"/>
    <w:rsid w:val="00311015"/>
    <w:rsid w:val="00311087"/>
    <w:rsid w:val="00312ADF"/>
    <w:rsid w:val="00313525"/>
    <w:rsid w:val="003142D8"/>
    <w:rsid w:val="0031456B"/>
    <w:rsid w:val="00314C6D"/>
    <w:rsid w:val="00315074"/>
    <w:rsid w:val="00315C68"/>
    <w:rsid w:val="00320153"/>
    <w:rsid w:val="00321C27"/>
    <w:rsid w:val="003249A1"/>
    <w:rsid w:val="00325A79"/>
    <w:rsid w:val="00327770"/>
    <w:rsid w:val="00330926"/>
    <w:rsid w:val="00332488"/>
    <w:rsid w:val="003327E0"/>
    <w:rsid w:val="00332988"/>
    <w:rsid w:val="003329C3"/>
    <w:rsid w:val="0033414A"/>
    <w:rsid w:val="00334A00"/>
    <w:rsid w:val="00336087"/>
    <w:rsid w:val="00336C69"/>
    <w:rsid w:val="00336C7B"/>
    <w:rsid w:val="00336D21"/>
    <w:rsid w:val="00337D2A"/>
    <w:rsid w:val="00340296"/>
    <w:rsid w:val="00341036"/>
    <w:rsid w:val="00341769"/>
    <w:rsid w:val="00341C42"/>
    <w:rsid w:val="0034252A"/>
    <w:rsid w:val="00342765"/>
    <w:rsid w:val="00342C94"/>
    <w:rsid w:val="0034343E"/>
    <w:rsid w:val="00344979"/>
    <w:rsid w:val="00345026"/>
    <w:rsid w:val="00346070"/>
    <w:rsid w:val="00347DD3"/>
    <w:rsid w:val="003503A3"/>
    <w:rsid w:val="003504DF"/>
    <w:rsid w:val="00350F4D"/>
    <w:rsid w:val="003528E6"/>
    <w:rsid w:val="003559AD"/>
    <w:rsid w:val="00357ABE"/>
    <w:rsid w:val="00360EBC"/>
    <w:rsid w:val="003611C7"/>
    <w:rsid w:val="00361890"/>
    <w:rsid w:val="00362166"/>
    <w:rsid w:val="0036339D"/>
    <w:rsid w:val="00363462"/>
    <w:rsid w:val="00365399"/>
    <w:rsid w:val="00365D56"/>
    <w:rsid w:val="003675CA"/>
    <w:rsid w:val="00367736"/>
    <w:rsid w:val="0037155E"/>
    <w:rsid w:val="00373BA1"/>
    <w:rsid w:val="0037437C"/>
    <w:rsid w:val="00374793"/>
    <w:rsid w:val="00375254"/>
    <w:rsid w:val="00375E04"/>
    <w:rsid w:val="0037714F"/>
    <w:rsid w:val="00377C3A"/>
    <w:rsid w:val="003803F6"/>
    <w:rsid w:val="00381051"/>
    <w:rsid w:val="00381B96"/>
    <w:rsid w:val="00383D92"/>
    <w:rsid w:val="0038400E"/>
    <w:rsid w:val="00384173"/>
    <w:rsid w:val="003844BE"/>
    <w:rsid w:val="00384F09"/>
    <w:rsid w:val="003859B3"/>
    <w:rsid w:val="00385ABE"/>
    <w:rsid w:val="00385AEF"/>
    <w:rsid w:val="00385DD8"/>
    <w:rsid w:val="00386328"/>
    <w:rsid w:val="003863E1"/>
    <w:rsid w:val="00386BEC"/>
    <w:rsid w:val="003902FE"/>
    <w:rsid w:val="0039034F"/>
    <w:rsid w:val="00390F63"/>
    <w:rsid w:val="00395048"/>
    <w:rsid w:val="003A0902"/>
    <w:rsid w:val="003A1F8E"/>
    <w:rsid w:val="003A40EF"/>
    <w:rsid w:val="003A4C33"/>
    <w:rsid w:val="003A4D65"/>
    <w:rsid w:val="003A714F"/>
    <w:rsid w:val="003B0C25"/>
    <w:rsid w:val="003B352B"/>
    <w:rsid w:val="003B3532"/>
    <w:rsid w:val="003B3B5D"/>
    <w:rsid w:val="003B79DD"/>
    <w:rsid w:val="003B7D6E"/>
    <w:rsid w:val="003B7E74"/>
    <w:rsid w:val="003C00F2"/>
    <w:rsid w:val="003C064A"/>
    <w:rsid w:val="003C21BE"/>
    <w:rsid w:val="003C3A15"/>
    <w:rsid w:val="003C4807"/>
    <w:rsid w:val="003C6DFF"/>
    <w:rsid w:val="003C75CF"/>
    <w:rsid w:val="003D0016"/>
    <w:rsid w:val="003D0496"/>
    <w:rsid w:val="003D119D"/>
    <w:rsid w:val="003D2139"/>
    <w:rsid w:val="003D254F"/>
    <w:rsid w:val="003D300E"/>
    <w:rsid w:val="003D4089"/>
    <w:rsid w:val="003D54C0"/>
    <w:rsid w:val="003D6ED7"/>
    <w:rsid w:val="003D73B2"/>
    <w:rsid w:val="003D744A"/>
    <w:rsid w:val="003E2233"/>
    <w:rsid w:val="003E28EC"/>
    <w:rsid w:val="003E28F5"/>
    <w:rsid w:val="003E3E4F"/>
    <w:rsid w:val="003E4E30"/>
    <w:rsid w:val="003E522F"/>
    <w:rsid w:val="003E60F9"/>
    <w:rsid w:val="003E759D"/>
    <w:rsid w:val="003F1F8C"/>
    <w:rsid w:val="003F268E"/>
    <w:rsid w:val="003F3ACC"/>
    <w:rsid w:val="003F5DB4"/>
    <w:rsid w:val="003F6BEA"/>
    <w:rsid w:val="00401BDE"/>
    <w:rsid w:val="00402876"/>
    <w:rsid w:val="00403F61"/>
    <w:rsid w:val="00405863"/>
    <w:rsid w:val="00405914"/>
    <w:rsid w:val="00405B52"/>
    <w:rsid w:val="004063B9"/>
    <w:rsid w:val="00407136"/>
    <w:rsid w:val="00407FE2"/>
    <w:rsid w:val="0041010E"/>
    <w:rsid w:val="0041068B"/>
    <w:rsid w:val="0041431D"/>
    <w:rsid w:val="00414ADD"/>
    <w:rsid w:val="00414F27"/>
    <w:rsid w:val="00414F6C"/>
    <w:rsid w:val="00417E14"/>
    <w:rsid w:val="00417FD8"/>
    <w:rsid w:val="00420B41"/>
    <w:rsid w:val="00420E33"/>
    <w:rsid w:val="00421E68"/>
    <w:rsid w:val="004233C0"/>
    <w:rsid w:val="00424767"/>
    <w:rsid w:val="00427908"/>
    <w:rsid w:val="004305FE"/>
    <w:rsid w:val="004314AC"/>
    <w:rsid w:val="004325AD"/>
    <w:rsid w:val="0043274D"/>
    <w:rsid w:val="004336EE"/>
    <w:rsid w:val="0043638A"/>
    <w:rsid w:val="004378EE"/>
    <w:rsid w:val="00437E2A"/>
    <w:rsid w:val="004400A6"/>
    <w:rsid w:val="0044159F"/>
    <w:rsid w:val="00441A5B"/>
    <w:rsid w:val="00441AE6"/>
    <w:rsid w:val="00441B1E"/>
    <w:rsid w:val="00441D1E"/>
    <w:rsid w:val="00443406"/>
    <w:rsid w:val="004434E2"/>
    <w:rsid w:val="00443CDF"/>
    <w:rsid w:val="004445CD"/>
    <w:rsid w:val="00445D14"/>
    <w:rsid w:val="004460A8"/>
    <w:rsid w:val="00446F75"/>
    <w:rsid w:val="0044754F"/>
    <w:rsid w:val="0044778B"/>
    <w:rsid w:val="00447D62"/>
    <w:rsid w:val="00450341"/>
    <w:rsid w:val="00451A2F"/>
    <w:rsid w:val="004558DA"/>
    <w:rsid w:val="004559A4"/>
    <w:rsid w:val="00455DF6"/>
    <w:rsid w:val="00457668"/>
    <w:rsid w:val="0046003E"/>
    <w:rsid w:val="00460400"/>
    <w:rsid w:val="004623E9"/>
    <w:rsid w:val="00464BE7"/>
    <w:rsid w:val="00464D59"/>
    <w:rsid w:val="00465747"/>
    <w:rsid w:val="00465DDF"/>
    <w:rsid w:val="00470F0E"/>
    <w:rsid w:val="0047148D"/>
    <w:rsid w:val="00471EB3"/>
    <w:rsid w:val="00472819"/>
    <w:rsid w:val="00472CB2"/>
    <w:rsid w:val="00473F08"/>
    <w:rsid w:val="004743BE"/>
    <w:rsid w:val="0047445B"/>
    <w:rsid w:val="004747C2"/>
    <w:rsid w:val="0047587C"/>
    <w:rsid w:val="00475A53"/>
    <w:rsid w:val="004767D1"/>
    <w:rsid w:val="0047725D"/>
    <w:rsid w:val="00477813"/>
    <w:rsid w:val="00483276"/>
    <w:rsid w:val="00483C6D"/>
    <w:rsid w:val="004853B6"/>
    <w:rsid w:val="00485696"/>
    <w:rsid w:val="00485D94"/>
    <w:rsid w:val="00486769"/>
    <w:rsid w:val="004876CC"/>
    <w:rsid w:val="004901D1"/>
    <w:rsid w:val="00491AB6"/>
    <w:rsid w:val="00492B7F"/>
    <w:rsid w:val="00493602"/>
    <w:rsid w:val="00494160"/>
    <w:rsid w:val="004947AC"/>
    <w:rsid w:val="0049569B"/>
    <w:rsid w:val="004962C4"/>
    <w:rsid w:val="004A0410"/>
    <w:rsid w:val="004A4BC2"/>
    <w:rsid w:val="004A5674"/>
    <w:rsid w:val="004A6692"/>
    <w:rsid w:val="004B04E8"/>
    <w:rsid w:val="004B29B7"/>
    <w:rsid w:val="004B49B8"/>
    <w:rsid w:val="004B4D16"/>
    <w:rsid w:val="004B4D1D"/>
    <w:rsid w:val="004B4E62"/>
    <w:rsid w:val="004B750C"/>
    <w:rsid w:val="004B7576"/>
    <w:rsid w:val="004B7ECF"/>
    <w:rsid w:val="004C2306"/>
    <w:rsid w:val="004C2979"/>
    <w:rsid w:val="004C2BD5"/>
    <w:rsid w:val="004C457A"/>
    <w:rsid w:val="004C574E"/>
    <w:rsid w:val="004C5DB6"/>
    <w:rsid w:val="004C611F"/>
    <w:rsid w:val="004D0436"/>
    <w:rsid w:val="004D11C4"/>
    <w:rsid w:val="004D2DA5"/>
    <w:rsid w:val="004D4BA0"/>
    <w:rsid w:val="004D4EE9"/>
    <w:rsid w:val="004D608D"/>
    <w:rsid w:val="004D7769"/>
    <w:rsid w:val="004D7B90"/>
    <w:rsid w:val="004E0443"/>
    <w:rsid w:val="004E0702"/>
    <w:rsid w:val="004E0B13"/>
    <w:rsid w:val="004E53A7"/>
    <w:rsid w:val="004E55C8"/>
    <w:rsid w:val="004E5C33"/>
    <w:rsid w:val="004E6B57"/>
    <w:rsid w:val="004F027E"/>
    <w:rsid w:val="004F2974"/>
    <w:rsid w:val="004F2B44"/>
    <w:rsid w:val="004F32CA"/>
    <w:rsid w:val="004F3A34"/>
    <w:rsid w:val="004F4D8A"/>
    <w:rsid w:val="004F4EC2"/>
    <w:rsid w:val="004F58AE"/>
    <w:rsid w:val="004F65DF"/>
    <w:rsid w:val="004F6CC4"/>
    <w:rsid w:val="0050074F"/>
    <w:rsid w:val="0050230D"/>
    <w:rsid w:val="0050231F"/>
    <w:rsid w:val="00502C36"/>
    <w:rsid w:val="00502CEE"/>
    <w:rsid w:val="005031B4"/>
    <w:rsid w:val="00503CAC"/>
    <w:rsid w:val="0050416B"/>
    <w:rsid w:val="00504C0B"/>
    <w:rsid w:val="005051D6"/>
    <w:rsid w:val="005057AD"/>
    <w:rsid w:val="00505DCA"/>
    <w:rsid w:val="00505F21"/>
    <w:rsid w:val="00505FFE"/>
    <w:rsid w:val="00506266"/>
    <w:rsid w:val="00506550"/>
    <w:rsid w:val="00510424"/>
    <w:rsid w:val="005112BC"/>
    <w:rsid w:val="00513DE0"/>
    <w:rsid w:val="005140C7"/>
    <w:rsid w:val="00514A6E"/>
    <w:rsid w:val="00514E9C"/>
    <w:rsid w:val="005157E2"/>
    <w:rsid w:val="005210A8"/>
    <w:rsid w:val="00521999"/>
    <w:rsid w:val="00523E91"/>
    <w:rsid w:val="0052553D"/>
    <w:rsid w:val="00525B7E"/>
    <w:rsid w:val="005279B2"/>
    <w:rsid w:val="00530416"/>
    <w:rsid w:val="005312C4"/>
    <w:rsid w:val="00531804"/>
    <w:rsid w:val="005320B8"/>
    <w:rsid w:val="00532376"/>
    <w:rsid w:val="0053386E"/>
    <w:rsid w:val="00534720"/>
    <w:rsid w:val="00534C12"/>
    <w:rsid w:val="0053509B"/>
    <w:rsid w:val="00535E18"/>
    <w:rsid w:val="005372E8"/>
    <w:rsid w:val="005374BD"/>
    <w:rsid w:val="00537A7B"/>
    <w:rsid w:val="00537C25"/>
    <w:rsid w:val="00540328"/>
    <w:rsid w:val="005410B4"/>
    <w:rsid w:val="005411C1"/>
    <w:rsid w:val="00541F01"/>
    <w:rsid w:val="00542423"/>
    <w:rsid w:val="005434C7"/>
    <w:rsid w:val="00546465"/>
    <w:rsid w:val="005476A3"/>
    <w:rsid w:val="00550E7F"/>
    <w:rsid w:val="00553771"/>
    <w:rsid w:val="005537A4"/>
    <w:rsid w:val="00553BCE"/>
    <w:rsid w:val="00554CE2"/>
    <w:rsid w:val="005550E5"/>
    <w:rsid w:val="005551DD"/>
    <w:rsid w:val="005556B7"/>
    <w:rsid w:val="00555D0D"/>
    <w:rsid w:val="00555F07"/>
    <w:rsid w:val="00557036"/>
    <w:rsid w:val="0055716E"/>
    <w:rsid w:val="0055723B"/>
    <w:rsid w:val="005601B3"/>
    <w:rsid w:val="005606B6"/>
    <w:rsid w:val="00561959"/>
    <w:rsid w:val="005621F2"/>
    <w:rsid w:val="0056276E"/>
    <w:rsid w:val="00562B24"/>
    <w:rsid w:val="0056394F"/>
    <w:rsid w:val="00564AFE"/>
    <w:rsid w:val="00564DA8"/>
    <w:rsid w:val="00565526"/>
    <w:rsid w:val="005669B8"/>
    <w:rsid w:val="00567B2E"/>
    <w:rsid w:val="00567F6D"/>
    <w:rsid w:val="00567F80"/>
    <w:rsid w:val="005710B6"/>
    <w:rsid w:val="0057114E"/>
    <w:rsid w:val="005714B0"/>
    <w:rsid w:val="0057190B"/>
    <w:rsid w:val="00571FD9"/>
    <w:rsid w:val="005733FD"/>
    <w:rsid w:val="005736B0"/>
    <w:rsid w:val="00573FE5"/>
    <w:rsid w:val="00575160"/>
    <w:rsid w:val="0057551A"/>
    <w:rsid w:val="0057616A"/>
    <w:rsid w:val="00576AB2"/>
    <w:rsid w:val="0058268E"/>
    <w:rsid w:val="005833E5"/>
    <w:rsid w:val="005839B4"/>
    <w:rsid w:val="005903F3"/>
    <w:rsid w:val="00590A61"/>
    <w:rsid w:val="005912F1"/>
    <w:rsid w:val="00591772"/>
    <w:rsid w:val="00591954"/>
    <w:rsid w:val="00591D2A"/>
    <w:rsid w:val="0059294E"/>
    <w:rsid w:val="00592A7D"/>
    <w:rsid w:val="00593B9E"/>
    <w:rsid w:val="00594831"/>
    <w:rsid w:val="0059509A"/>
    <w:rsid w:val="00595F2E"/>
    <w:rsid w:val="00596A82"/>
    <w:rsid w:val="00596CEC"/>
    <w:rsid w:val="0059759B"/>
    <w:rsid w:val="005979A8"/>
    <w:rsid w:val="00597A17"/>
    <w:rsid w:val="005A017E"/>
    <w:rsid w:val="005A1269"/>
    <w:rsid w:val="005A27B2"/>
    <w:rsid w:val="005A2AF0"/>
    <w:rsid w:val="005A375C"/>
    <w:rsid w:val="005A384C"/>
    <w:rsid w:val="005A4AF4"/>
    <w:rsid w:val="005A508D"/>
    <w:rsid w:val="005A5737"/>
    <w:rsid w:val="005A6397"/>
    <w:rsid w:val="005A69D2"/>
    <w:rsid w:val="005A6A5F"/>
    <w:rsid w:val="005A73C2"/>
    <w:rsid w:val="005A79E7"/>
    <w:rsid w:val="005A7AA8"/>
    <w:rsid w:val="005B0B73"/>
    <w:rsid w:val="005B0C5D"/>
    <w:rsid w:val="005B2521"/>
    <w:rsid w:val="005B5055"/>
    <w:rsid w:val="005B5590"/>
    <w:rsid w:val="005B5909"/>
    <w:rsid w:val="005B5BF3"/>
    <w:rsid w:val="005B5E39"/>
    <w:rsid w:val="005B7DBB"/>
    <w:rsid w:val="005C0C0C"/>
    <w:rsid w:val="005C0F20"/>
    <w:rsid w:val="005C1254"/>
    <w:rsid w:val="005C1CB3"/>
    <w:rsid w:val="005C1F26"/>
    <w:rsid w:val="005C29CD"/>
    <w:rsid w:val="005C3222"/>
    <w:rsid w:val="005C3ABD"/>
    <w:rsid w:val="005C4C20"/>
    <w:rsid w:val="005C7C7A"/>
    <w:rsid w:val="005C7E66"/>
    <w:rsid w:val="005D04DE"/>
    <w:rsid w:val="005D0B59"/>
    <w:rsid w:val="005D264A"/>
    <w:rsid w:val="005D3558"/>
    <w:rsid w:val="005D47D2"/>
    <w:rsid w:val="005D52CC"/>
    <w:rsid w:val="005D571C"/>
    <w:rsid w:val="005D5E04"/>
    <w:rsid w:val="005D5EE8"/>
    <w:rsid w:val="005D62BE"/>
    <w:rsid w:val="005D6C67"/>
    <w:rsid w:val="005D79EC"/>
    <w:rsid w:val="005E06D4"/>
    <w:rsid w:val="005E0BE3"/>
    <w:rsid w:val="005E0F46"/>
    <w:rsid w:val="005E0FD1"/>
    <w:rsid w:val="005E1183"/>
    <w:rsid w:val="005E1AB9"/>
    <w:rsid w:val="005E1B8F"/>
    <w:rsid w:val="005E59E7"/>
    <w:rsid w:val="005E6B4C"/>
    <w:rsid w:val="005E6C4E"/>
    <w:rsid w:val="005F060C"/>
    <w:rsid w:val="005F0CB7"/>
    <w:rsid w:val="005F10C8"/>
    <w:rsid w:val="005F1CE0"/>
    <w:rsid w:val="005F38EE"/>
    <w:rsid w:val="005F4094"/>
    <w:rsid w:val="005F5C18"/>
    <w:rsid w:val="005F5DD9"/>
    <w:rsid w:val="005F65D2"/>
    <w:rsid w:val="0060014F"/>
    <w:rsid w:val="00600256"/>
    <w:rsid w:val="00600CED"/>
    <w:rsid w:val="00601EEF"/>
    <w:rsid w:val="00602B6B"/>
    <w:rsid w:val="00602C99"/>
    <w:rsid w:val="00602D3E"/>
    <w:rsid w:val="00603A06"/>
    <w:rsid w:val="00603ECE"/>
    <w:rsid w:val="00604E70"/>
    <w:rsid w:val="00605FD8"/>
    <w:rsid w:val="00610BA8"/>
    <w:rsid w:val="006113A0"/>
    <w:rsid w:val="006119AD"/>
    <w:rsid w:val="00611DED"/>
    <w:rsid w:val="00611F30"/>
    <w:rsid w:val="0061286F"/>
    <w:rsid w:val="00613100"/>
    <w:rsid w:val="00613ACB"/>
    <w:rsid w:val="00613E20"/>
    <w:rsid w:val="006144AE"/>
    <w:rsid w:val="00614D42"/>
    <w:rsid w:val="00615722"/>
    <w:rsid w:val="00620F80"/>
    <w:rsid w:val="00621040"/>
    <w:rsid w:val="00621B8B"/>
    <w:rsid w:val="00623959"/>
    <w:rsid w:val="0062400B"/>
    <w:rsid w:val="00624C23"/>
    <w:rsid w:val="00625402"/>
    <w:rsid w:val="006266E8"/>
    <w:rsid w:val="00626CBC"/>
    <w:rsid w:val="006272A7"/>
    <w:rsid w:val="006273E1"/>
    <w:rsid w:val="006303BF"/>
    <w:rsid w:val="00630A21"/>
    <w:rsid w:val="00632577"/>
    <w:rsid w:val="006331FB"/>
    <w:rsid w:val="00634D5C"/>
    <w:rsid w:val="006355C7"/>
    <w:rsid w:val="006364CC"/>
    <w:rsid w:val="00636564"/>
    <w:rsid w:val="00636E53"/>
    <w:rsid w:val="006373EE"/>
    <w:rsid w:val="0064176B"/>
    <w:rsid w:val="00643406"/>
    <w:rsid w:val="0064364F"/>
    <w:rsid w:val="006447EE"/>
    <w:rsid w:val="0064537E"/>
    <w:rsid w:val="00645449"/>
    <w:rsid w:val="00645A59"/>
    <w:rsid w:val="0064727F"/>
    <w:rsid w:val="00647FFC"/>
    <w:rsid w:val="00651AE9"/>
    <w:rsid w:val="00652B44"/>
    <w:rsid w:val="006539AD"/>
    <w:rsid w:val="00654085"/>
    <w:rsid w:val="006545C5"/>
    <w:rsid w:val="006557DA"/>
    <w:rsid w:val="00656523"/>
    <w:rsid w:val="00661947"/>
    <w:rsid w:val="00661EF4"/>
    <w:rsid w:val="00662394"/>
    <w:rsid w:val="00665B77"/>
    <w:rsid w:val="0066707D"/>
    <w:rsid w:val="006672C6"/>
    <w:rsid w:val="00670025"/>
    <w:rsid w:val="006703F8"/>
    <w:rsid w:val="006716FF"/>
    <w:rsid w:val="00671A38"/>
    <w:rsid w:val="006740B6"/>
    <w:rsid w:val="0067539E"/>
    <w:rsid w:val="00675DF7"/>
    <w:rsid w:val="00676232"/>
    <w:rsid w:val="00676F6A"/>
    <w:rsid w:val="006774F3"/>
    <w:rsid w:val="00680EF4"/>
    <w:rsid w:val="00680FB2"/>
    <w:rsid w:val="006815F6"/>
    <w:rsid w:val="00681C2F"/>
    <w:rsid w:val="00683152"/>
    <w:rsid w:val="00684A51"/>
    <w:rsid w:val="006851FD"/>
    <w:rsid w:val="00685E12"/>
    <w:rsid w:val="00692176"/>
    <w:rsid w:val="00692270"/>
    <w:rsid w:val="0069272D"/>
    <w:rsid w:val="00692933"/>
    <w:rsid w:val="00695CA7"/>
    <w:rsid w:val="00695CDA"/>
    <w:rsid w:val="00696C56"/>
    <w:rsid w:val="00697035"/>
    <w:rsid w:val="0069729A"/>
    <w:rsid w:val="00697963"/>
    <w:rsid w:val="00697DEC"/>
    <w:rsid w:val="006A03A3"/>
    <w:rsid w:val="006A1CBF"/>
    <w:rsid w:val="006A1D23"/>
    <w:rsid w:val="006A2596"/>
    <w:rsid w:val="006A27B8"/>
    <w:rsid w:val="006A304B"/>
    <w:rsid w:val="006A4263"/>
    <w:rsid w:val="006A5AAA"/>
    <w:rsid w:val="006A6FEC"/>
    <w:rsid w:val="006A75E6"/>
    <w:rsid w:val="006A7869"/>
    <w:rsid w:val="006A7F88"/>
    <w:rsid w:val="006B3974"/>
    <w:rsid w:val="006B4762"/>
    <w:rsid w:val="006B5F7C"/>
    <w:rsid w:val="006B79AB"/>
    <w:rsid w:val="006C050D"/>
    <w:rsid w:val="006C094E"/>
    <w:rsid w:val="006C1701"/>
    <w:rsid w:val="006C278D"/>
    <w:rsid w:val="006C697E"/>
    <w:rsid w:val="006C750A"/>
    <w:rsid w:val="006D16B6"/>
    <w:rsid w:val="006D18BB"/>
    <w:rsid w:val="006D1D4F"/>
    <w:rsid w:val="006D1F43"/>
    <w:rsid w:val="006D352A"/>
    <w:rsid w:val="006D3903"/>
    <w:rsid w:val="006D3E2E"/>
    <w:rsid w:val="006D4620"/>
    <w:rsid w:val="006D49A3"/>
    <w:rsid w:val="006D59BF"/>
    <w:rsid w:val="006D5D52"/>
    <w:rsid w:val="006D5F5B"/>
    <w:rsid w:val="006D6690"/>
    <w:rsid w:val="006D7510"/>
    <w:rsid w:val="006D77FF"/>
    <w:rsid w:val="006D79EA"/>
    <w:rsid w:val="006E259B"/>
    <w:rsid w:val="006E354D"/>
    <w:rsid w:val="006E4726"/>
    <w:rsid w:val="006E5C60"/>
    <w:rsid w:val="006E78D5"/>
    <w:rsid w:val="006F219D"/>
    <w:rsid w:val="006F26B0"/>
    <w:rsid w:val="006F33DD"/>
    <w:rsid w:val="006F34E1"/>
    <w:rsid w:val="006F4E2C"/>
    <w:rsid w:val="006F6D18"/>
    <w:rsid w:val="006F78EE"/>
    <w:rsid w:val="006F79B1"/>
    <w:rsid w:val="0070008E"/>
    <w:rsid w:val="007003CC"/>
    <w:rsid w:val="0070088B"/>
    <w:rsid w:val="00702560"/>
    <w:rsid w:val="0070377B"/>
    <w:rsid w:val="00703E35"/>
    <w:rsid w:val="00704562"/>
    <w:rsid w:val="00704F25"/>
    <w:rsid w:val="0070757B"/>
    <w:rsid w:val="00707B0C"/>
    <w:rsid w:val="0071048A"/>
    <w:rsid w:val="007104D8"/>
    <w:rsid w:val="007107D1"/>
    <w:rsid w:val="0071084A"/>
    <w:rsid w:val="00711CC0"/>
    <w:rsid w:val="00713EAC"/>
    <w:rsid w:val="00714187"/>
    <w:rsid w:val="0071779D"/>
    <w:rsid w:val="00717BBF"/>
    <w:rsid w:val="00717D4D"/>
    <w:rsid w:val="00717EC1"/>
    <w:rsid w:val="0072051B"/>
    <w:rsid w:val="007205D6"/>
    <w:rsid w:val="0072083A"/>
    <w:rsid w:val="00720E25"/>
    <w:rsid w:val="00721DE6"/>
    <w:rsid w:val="00722BEB"/>
    <w:rsid w:val="007238F7"/>
    <w:rsid w:val="00723940"/>
    <w:rsid w:val="00723EE6"/>
    <w:rsid w:val="007248E8"/>
    <w:rsid w:val="00725B66"/>
    <w:rsid w:val="00727B9D"/>
    <w:rsid w:val="00730AB2"/>
    <w:rsid w:val="00730E6D"/>
    <w:rsid w:val="0073105B"/>
    <w:rsid w:val="007328CF"/>
    <w:rsid w:val="0073293D"/>
    <w:rsid w:val="00733753"/>
    <w:rsid w:val="0073580C"/>
    <w:rsid w:val="007365F3"/>
    <w:rsid w:val="007400B9"/>
    <w:rsid w:val="007414CE"/>
    <w:rsid w:val="007416A3"/>
    <w:rsid w:val="00742C05"/>
    <w:rsid w:val="00743A32"/>
    <w:rsid w:val="007440BB"/>
    <w:rsid w:val="00745DA1"/>
    <w:rsid w:val="00745EC8"/>
    <w:rsid w:val="00746042"/>
    <w:rsid w:val="00746ADB"/>
    <w:rsid w:val="0075079A"/>
    <w:rsid w:val="00750E79"/>
    <w:rsid w:val="00751D8F"/>
    <w:rsid w:val="00752FA4"/>
    <w:rsid w:val="007541CF"/>
    <w:rsid w:val="00755853"/>
    <w:rsid w:val="00756D56"/>
    <w:rsid w:val="00760287"/>
    <w:rsid w:val="0076083F"/>
    <w:rsid w:val="00760B23"/>
    <w:rsid w:val="007620F7"/>
    <w:rsid w:val="007630A7"/>
    <w:rsid w:val="00766475"/>
    <w:rsid w:val="00766A69"/>
    <w:rsid w:val="007671DB"/>
    <w:rsid w:val="007673B8"/>
    <w:rsid w:val="007722B4"/>
    <w:rsid w:val="007725D8"/>
    <w:rsid w:val="00772A22"/>
    <w:rsid w:val="00772CE7"/>
    <w:rsid w:val="00772EF5"/>
    <w:rsid w:val="007730F7"/>
    <w:rsid w:val="007731B1"/>
    <w:rsid w:val="007734D1"/>
    <w:rsid w:val="00773603"/>
    <w:rsid w:val="007747C0"/>
    <w:rsid w:val="00774EB2"/>
    <w:rsid w:val="007756A5"/>
    <w:rsid w:val="007762D1"/>
    <w:rsid w:val="007767B3"/>
    <w:rsid w:val="00776E8D"/>
    <w:rsid w:val="00780F9C"/>
    <w:rsid w:val="007812B2"/>
    <w:rsid w:val="0078144F"/>
    <w:rsid w:val="007825F2"/>
    <w:rsid w:val="00783732"/>
    <w:rsid w:val="007841F8"/>
    <w:rsid w:val="00784615"/>
    <w:rsid w:val="00785EB3"/>
    <w:rsid w:val="00785F5C"/>
    <w:rsid w:val="007860B6"/>
    <w:rsid w:val="00786858"/>
    <w:rsid w:val="0078767C"/>
    <w:rsid w:val="0078777A"/>
    <w:rsid w:val="007901F2"/>
    <w:rsid w:val="00790693"/>
    <w:rsid w:val="00790899"/>
    <w:rsid w:val="0079174D"/>
    <w:rsid w:val="00791AE5"/>
    <w:rsid w:val="00793150"/>
    <w:rsid w:val="00793F8F"/>
    <w:rsid w:val="007940A5"/>
    <w:rsid w:val="007940D3"/>
    <w:rsid w:val="00795E6D"/>
    <w:rsid w:val="00796ADC"/>
    <w:rsid w:val="00796B67"/>
    <w:rsid w:val="00797D03"/>
    <w:rsid w:val="007A0E81"/>
    <w:rsid w:val="007A134D"/>
    <w:rsid w:val="007A168F"/>
    <w:rsid w:val="007A1C71"/>
    <w:rsid w:val="007A23D9"/>
    <w:rsid w:val="007A25D0"/>
    <w:rsid w:val="007A4C60"/>
    <w:rsid w:val="007A4D13"/>
    <w:rsid w:val="007A53CE"/>
    <w:rsid w:val="007A697D"/>
    <w:rsid w:val="007A7067"/>
    <w:rsid w:val="007B20E8"/>
    <w:rsid w:val="007B40C9"/>
    <w:rsid w:val="007C002B"/>
    <w:rsid w:val="007C05FD"/>
    <w:rsid w:val="007C07BB"/>
    <w:rsid w:val="007C0C40"/>
    <w:rsid w:val="007C2AD0"/>
    <w:rsid w:val="007C2FD9"/>
    <w:rsid w:val="007C3089"/>
    <w:rsid w:val="007C763F"/>
    <w:rsid w:val="007C791D"/>
    <w:rsid w:val="007D0FA5"/>
    <w:rsid w:val="007D27D4"/>
    <w:rsid w:val="007D5BE5"/>
    <w:rsid w:val="007D5D2F"/>
    <w:rsid w:val="007D661B"/>
    <w:rsid w:val="007D6E35"/>
    <w:rsid w:val="007E01EC"/>
    <w:rsid w:val="007E0389"/>
    <w:rsid w:val="007E1363"/>
    <w:rsid w:val="007E1D44"/>
    <w:rsid w:val="007E1F34"/>
    <w:rsid w:val="007E21BC"/>
    <w:rsid w:val="007E4538"/>
    <w:rsid w:val="007E54E8"/>
    <w:rsid w:val="007E626F"/>
    <w:rsid w:val="007F0D73"/>
    <w:rsid w:val="007F12BC"/>
    <w:rsid w:val="007F2024"/>
    <w:rsid w:val="007F36FF"/>
    <w:rsid w:val="007F3E6E"/>
    <w:rsid w:val="007F44ED"/>
    <w:rsid w:val="007F48C5"/>
    <w:rsid w:val="007F5650"/>
    <w:rsid w:val="007F64E7"/>
    <w:rsid w:val="007F6B5C"/>
    <w:rsid w:val="007F703B"/>
    <w:rsid w:val="00801A37"/>
    <w:rsid w:val="0080245B"/>
    <w:rsid w:val="0080334C"/>
    <w:rsid w:val="008035D6"/>
    <w:rsid w:val="00804126"/>
    <w:rsid w:val="00804893"/>
    <w:rsid w:val="0080530F"/>
    <w:rsid w:val="00806520"/>
    <w:rsid w:val="008074FF"/>
    <w:rsid w:val="00807BA6"/>
    <w:rsid w:val="00807BEC"/>
    <w:rsid w:val="00812178"/>
    <w:rsid w:val="0081244E"/>
    <w:rsid w:val="00814416"/>
    <w:rsid w:val="00814818"/>
    <w:rsid w:val="00816088"/>
    <w:rsid w:val="008206C9"/>
    <w:rsid w:val="00822304"/>
    <w:rsid w:val="00822819"/>
    <w:rsid w:val="008248BC"/>
    <w:rsid w:val="00824A6B"/>
    <w:rsid w:val="008254B1"/>
    <w:rsid w:val="008272A9"/>
    <w:rsid w:val="00830A64"/>
    <w:rsid w:val="00832132"/>
    <w:rsid w:val="0083314B"/>
    <w:rsid w:val="00833B97"/>
    <w:rsid w:val="008354C3"/>
    <w:rsid w:val="00835D7F"/>
    <w:rsid w:val="00836697"/>
    <w:rsid w:val="008372B5"/>
    <w:rsid w:val="00840590"/>
    <w:rsid w:val="00841168"/>
    <w:rsid w:val="008416A4"/>
    <w:rsid w:val="00841872"/>
    <w:rsid w:val="00842F7D"/>
    <w:rsid w:val="0084339C"/>
    <w:rsid w:val="00843C63"/>
    <w:rsid w:val="00843E42"/>
    <w:rsid w:val="0084460E"/>
    <w:rsid w:val="008446E6"/>
    <w:rsid w:val="00844BDA"/>
    <w:rsid w:val="008453DD"/>
    <w:rsid w:val="00845B0C"/>
    <w:rsid w:val="00847F02"/>
    <w:rsid w:val="00851FF9"/>
    <w:rsid w:val="008529CD"/>
    <w:rsid w:val="00852E15"/>
    <w:rsid w:val="00854588"/>
    <w:rsid w:val="008551E7"/>
    <w:rsid w:val="008556A2"/>
    <w:rsid w:val="008605F7"/>
    <w:rsid w:val="00860968"/>
    <w:rsid w:val="00860FC3"/>
    <w:rsid w:val="0086210A"/>
    <w:rsid w:val="00862304"/>
    <w:rsid w:val="008627C0"/>
    <w:rsid w:val="00863AC0"/>
    <w:rsid w:val="00864126"/>
    <w:rsid w:val="008642FB"/>
    <w:rsid w:val="0086646B"/>
    <w:rsid w:val="00867260"/>
    <w:rsid w:val="00867C63"/>
    <w:rsid w:val="008707EB"/>
    <w:rsid w:val="00872EFC"/>
    <w:rsid w:val="008731A0"/>
    <w:rsid w:val="00873686"/>
    <w:rsid w:val="0087488E"/>
    <w:rsid w:val="00877467"/>
    <w:rsid w:val="00877B94"/>
    <w:rsid w:val="00881195"/>
    <w:rsid w:val="00882D65"/>
    <w:rsid w:val="008838E6"/>
    <w:rsid w:val="00884226"/>
    <w:rsid w:val="00884453"/>
    <w:rsid w:val="00885EAE"/>
    <w:rsid w:val="00886905"/>
    <w:rsid w:val="0088748F"/>
    <w:rsid w:val="00887CEC"/>
    <w:rsid w:val="00890A7D"/>
    <w:rsid w:val="008955EE"/>
    <w:rsid w:val="0089728A"/>
    <w:rsid w:val="0089792D"/>
    <w:rsid w:val="008A02D5"/>
    <w:rsid w:val="008A0B11"/>
    <w:rsid w:val="008A2D27"/>
    <w:rsid w:val="008A4BDB"/>
    <w:rsid w:val="008A5D4D"/>
    <w:rsid w:val="008A5F18"/>
    <w:rsid w:val="008A630F"/>
    <w:rsid w:val="008A68B3"/>
    <w:rsid w:val="008B542F"/>
    <w:rsid w:val="008B7726"/>
    <w:rsid w:val="008C0CAD"/>
    <w:rsid w:val="008C12C1"/>
    <w:rsid w:val="008C18CC"/>
    <w:rsid w:val="008C1900"/>
    <w:rsid w:val="008C23B6"/>
    <w:rsid w:val="008C2BC2"/>
    <w:rsid w:val="008C3078"/>
    <w:rsid w:val="008C3D0D"/>
    <w:rsid w:val="008C3EF5"/>
    <w:rsid w:val="008C5365"/>
    <w:rsid w:val="008C6A7B"/>
    <w:rsid w:val="008C7A3D"/>
    <w:rsid w:val="008D1B90"/>
    <w:rsid w:val="008D3065"/>
    <w:rsid w:val="008D48C7"/>
    <w:rsid w:val="008D506B"/>
    <w:rsid w:val="008D64D3"/>
    <w:rsid w:val="008D693B"/>
    <w:rsid w:val="008D7966"/>
    <w:rsid w:val="008E0877"/>
    <w:rsid w:val="008E1369"/>
    <w:rsid w:val="008E19E6"/>
    <w:rsid w:val="008E5D39"/>
    <w:rsid w:val="008E6234"/>
    <w:rsid w:val="008E6EFF"/>
    <w:rsid w:val="008E7414"/>
    <w:rsid w:val="008E7F97"/>
    <w:rsid w:val="008F03AC"/>
    <w:rsid w:val="008F0908"/>
    <w:rsid w:val="008F0B2B"/>
    <w:rsid w:val="008F2596"/>
    <w:rsid w:val="008F265C"/>
    <w:rsid w:val="008F4548"/>
    <w:rsid w:val="008F5DA2"/>
    <w:rsid w:val="008F61BC"/>
    <w:rsid w:val="008F7BA0"/>
    <w:rsid w:val="00901F15"/>
    <w:rsid w:val="0090333D"/>
    <w:rsid w:val="009033B7"/>
    <w:rsid w:val="0090355B"/>
    <w:rsid w:val="00904FF5"/>
    <w:rsid w:val="0090503F"/>
    <w:rsid w:val="00906210"/>
    <w:rsid w:val="009063A0"/>
    <w:rsid w:val="0091010E"/>
    <w:rsid w:val="00910533"/>
    <w:rsid w:val="00912795"/>
    <w:rsid w:val="00913756"/>
    <w:rsid w:val="00913A85"/>
    <w:rsid w:val="00913B37"/>
    <w:rsid w:val="0091637B"/>
    <w:rsid w:val="00916684"/>
    <w:rsid w:val="00916B53"/>
    <w:rsid w:val="009172AC"/>
    <w:rsid w:val="009174FA"/>
    <w:rsid w:val="00917BA2"/>
    <w:rsid w:val="0092015C"/>
    <w:rsid w:val="009213C5"/>
    <w:rsid w:val="00922228"/>
    <w:rsid w:val="009231C8"/>
    <w:rsid w:val="00923B3A"/>
    <w:rsid w:val="00923F6C"/>
    <w:rsid w:val="009259A2"/>
    <w:rsid w:val="00926199"/>
    <w:rsid w:val="00927C04"/>
    <w:rsid w:val="00927CB5"/>
    <w:rsid w:val="0093025B"/>
    <w:rsid w:val="00930ECF"/>
    <w:rsid w:val="009312DA"/>
    <w:rsid w:val="00931E37"/>
    <w:rsid w:val="00932126"/>
    <w:rsid w:val="009328F6"/>
    <w:rsid w:val="00933376"/>
    <w:rsid w:val="0093469C"/>
    <w:rsid w:val="00936A35"/>
    <w:rsid w:val="0093780E"/>
    <w:rsid w:val="00940101"/>
    <w:rsid w:val="00940385"/>
    <w:rsid w:val="00940D8F"/>
    <w:rsid w:val="00941AB7"/>
    <w:rsid w:val="00941E20"/>
    <w:rsid w:val="009427B6"/>
    <w:rsid w:val="00942BCD"/>
    <w:rsid w:val="009432BA"/>
    <w:rsid w:val="00943AAC"/>
    <w:rsid w:val="00944DE8"/>
    <w:rsid w:val="009459A3"/>
    <w:rsid w:val="0094652E"/>
    <w:rsid w:val="0094664F"/>
    <w:rsid w:val="00946A5C"/>
    <w:rsid w:val="00951CE9"/>
    <w:rsid w:val="00953765"/>
    <w:rsid w:val="00955500"/>
    <w:rsid w:val="00955D4A"/>
    <w:rsid w:val="00955D5F"/>
    <w:rsid w:val="009576E6"/>
    <w:rsid w:val="00957B99"/>
    <w:rsid w:val="00961617"/>
    <w:rsid w:val="009618DC"/>
    <w:rsid w:val="00961E2C"/>
    <w:rsid w:val="00961F5A"/>
    <w:rsid w:val="00962691"/>
    <w:rsid w:val="00963AED"/>
    <w:rsid w:val="0096596A"/>
    <w:rsid w:val="00965A53"/>
    <w:rsid w:val="00970B28"/>
    <w:rsid w:val="009713DE"/>
    <w:rsid w:val="009717B6"/>
    <w:rsid w:val="009721A9"/>
    <w:rsid w:val="00972854"/>
    <w:rsid w:val="00973D81"/>
    <w:rsid w:val="00973E76"/>
    <w:rsid w:val="009749E3"/>
    <w:rsid w:val="00974B6B"/>
    <w:rsid w:val="00975C8A"/>
    <w:rsid w:val="0098004D"/>
    <w:rsid w:val="0098090B"/>
    <w:rsid w:val="00980C9C"/>
    <w:rsid w:val="0098149A"/>
    <w:rsid w:val="00981AF1"/>
    <w:rsid w:val="009822D2"/>
    <w:rsid w:val="00982B72"/>
    <w:rsid w:val="00983177"/>
    <w:rsid w:val="0098416D"/>
    <w:rsid w:val="009847C4"/>
    <w:rsid w:val="00985C0B"/>
    <w:rsid w:val="00986EBA"/>
    <w:rsid w:val="00990F04"/>
    <w:rsid w:val="00990F74"/>
    <w:rsid w:val="00991054"/>
    <w:rsid w:val="009912D7"/>
    <w:rsid w:val="00992724"/>
    <w:rsid w:val="00992EFD"/>
    <w:rsid w:val="0099313A"/>
    <w:rsid w:val="00993200"/>
    <w:rsid w:val="00993D36"/>
    <w:rsid w:val="00995C8E"/>
    <w:rsid w:val="00996783"/>
    <w:rsid w:val="00996925"/>
    <w:rsid w:val="009A009B"/>
    <w:rsid w:val="009A49DF"/>
    <w:rsid w:val="009A55FA"/>
    <w:rsid w:val="009A57DC"/>
    <w:rsid w:val="009B0663"/>
    <w:rsid w:val="009B0D1A"/>
    <w:rsid w:val="009B1BA1"/>
    <w:rsid w:val="009B2422"/>
    <w:rsid w:val="009B30E4"/>
    <w:rsid w:val="009B5536"/>
    <w:rsid w:val="009B5E18"/>
    <w:rsid w:val="009B6844"/>
    <w:rsid w:val="009B74DD"/>
    <w:rsid w:val="009B7915"/>
    <w:rsid w:val="009C00BC"/>
    <w:rsid w:val="009C00C7"/>
    <w:rsid w:val="009C1DD8"/>
    <w:rsid w:val="009C472E"/>
    <w:rsid w:val="009C4FF9"/>
    <w:rsid w:val="009C7FDE"/>
    <w:rsid w:val="009D11D8"/>
    <w:rsid w:val="009D13E6"/>
    <w:rsid w:val="009D14AE"/>
    <w:rsid w:val="009D2D3D"/>
    <w:rsid w:val="009D31D0"/>
    <w:rsid w:val="009D57D7"/>
    <w:rsid w:val="009D630F"/>
    <w:rsid w:val="009D728E"/>
    <w:rsid w:val="009D780F"/>
    <w:rsid w:val="009E0929"/>
    <w:rsid w:val="009E0E5B"/>
    <w:rsid w:val="009E13D7"/>
    <w:rsid w:val="009E2432"/>
    <w:rsid w:val="009E27AF"/>
    <w:rsid w:val="009E2D76"/>
    <w:rsid w:val="009E39D1"/>
    <w:rsid w:val="009E51F2"/>
    <w:rsid w:val="009E51FD"/>
    <w:rsid w:val="009E6256"/>
    <w:rsid w:val="009E7F8E"/>
    <w:rsid w:val="009F0530"/>
    <w:rsid w:val="009F1937"/>
    <w:rsid w:val="009F22F1"/>
    <w:rsid w:val="009F231E"/>
    <w:rsid w:val="009F2C1A"/>
    <w:rsid w:val="009F2E1F"/>
    <w:rsid w:val="009F2F41"/>
    <w:rsid w:val="009F33E2"/>
    <w:rsid w:val="009F53D5"/>
    <w:rsid w:val="009F54BE"/>
    <w:rsid w:val="009F5B0D"/>
    <w:rsid w:val="009F5B9D"/>
    <w:rsid w:val="009F6D59"/>
    <w:rsid w:val="009F6D90"/>
    <w:rsid w:val="009F7B53"/>
    <w:rsid w:val="009F7C3D"/>
    <w:rsid w:val="009F7E54"/>
    <w:rsid w:val="00A000CF"/>
    <w:rsid w:val="00A013C7"/>
    <w:rsid w:val="00A020F3"/>
    <w:rsid w:val="00A021A8"/>
    <w:rsid w:val="00A0253E"/>
    <w:rsid w:val="00A0330E"/>
    <w:rsid w:val="00A035A5"/>
    <w:rsid w:val="00A035AA"/>
    <w:rsid w:val="00A0398D"/>
    <w:rsid w:val="00A0525E"/>
    <w:rsid w:val="00A06AE2"/>
    <w:rsid w:val="00A06DB1"/>
    <w:rsid w:val="00A07AD0"/>
    <w:rsid w:val="00A07FB9"/>
    <w:rsid w:val="00A10C02"/>
    <w:rsid w:val="00A1189B"/>
    <w:rsid w:val="00A13F46"/>
    <w:rsid w:val="00A14BED"/>
    <w:rsid w:val="00A165E5"/>
    <w:rsid w:val="00A167AC"/>
    <w:rsid w:val="00A17F16"/>
    <w:rsid w:val="00A20F79"/>
    <w:rsid w:val="00A210C3"/>
    <w:rsid w:val="00A21D29"/>
    <w:rsid w:val="00A228F3"/>
    <w:rsid w:val="00A22C6B"/>
    <w:rsid w:val="00A232C5"/>
    <w:rsid w:val="00A234EE"/>
    <w:rsid w:val="00A2357F"/>
    <w:rsid w:val="00A2470C"/>
    <w:rsid w:val="00A24CA4"/>
    <w:rsid w:val="00A2662C"/>
    <w:rsid w:val="00A26E9A"/>
    <w:rsid w:val="00A3051E"/>
    <w:rsid w:val="00A32309"/>
    <w:rsid w:val="00A327AB"/>
    <w:rsid w:val="00A32CAA"/>
    <w:rsid w:val="00A36700"/>
    <w:rsid w:val="00A37352"/>
    <w:rsid w:val="00A37770"/>
    <w:rsid w:val="00A37C21"/>
    <w:rsid w:val="00A4018D"/>
    <w:rsid w:val="00A417F8"/>
    <w:rsid w:val="00A43DA9"/>
    <w:rsid w:val="00A459F8"/>
    <w:rsid w:val="00A45EAC"/>
    <w:rsid w:val="00A5109D"/>
    <w:rsid w:val="00A52268"/>
    <w:rsid w:val="00A522B0"/>
    <w:rsid w:val="00A52BDE"/>
    <w:rsid w:val="00A53391"/>
    <w:rsid w:val="00A54D4E"/>
    <w:rsid w:val="00A557E9"/>
    <w:rsid w:val="00A55A71"/>
    <w:rsid w:val="00A56AB2"/>
    <w:rsid w:val="00A56ACB"/>
    <w:rsid w:val="00A5731C"/>
    <w:rsid w:val="00A57B3E"/>
    <w:rsid w:val="00A60CC3"/>
    <w:rsid w:val="00A61168"/>
    <w:rsid w:val="00A62D22"/>
    <w:rsid w:val="00A64219"/>
    <w:rsid w:val="00A65DAE"/>
    <w:rsid w:val="00A66F9A"/>
    <w:rsid w:val="00A67D37"/>
    <w:rsid w:val="00A7184B"/>
    <w:rsid w:val="00A72F46"/>
    <w:rsid w:val="00A734BC"/>
    <w:rsid w:val="00A74B30"/>
    <w:rsid w:val="00A75965"/>
    <w:rsid w:val="00A75E60"/>
    <w:rsid w:val="00A76151"/>
    <w:rsid w:val="00A76293"/>
    <w:rsid w:val="00A76439"/>
    <w:rsid w:val="00A76449"/>
    <w:rsid w:val="00A77AA4"/>
    <w:rsid w:val="00A804EC"/>
    <w:rsid w:val="00A83863"/>
    <w:rsid w:val="00A84DF6"/>
    <w:rsid w:val="00A85D85"/>
    <w:rsid w:val="00A86029"/>
    <w:rsid w:val="00A87AB8"/>
    <w:rsid w:val="00A90061"/>
    <w:rsid w:val="00A9058B"/>
    <w:rsid w:val="00A91374"/>
    <w:rsid w:val="00A9241E"/>
    <w:rsid w:val="00A92A6B"/>
    <w:rsid w:val="00A92BE8"/>
    <w:rsid w:val="00A9307A"/>
    <w:rsid w:val="00A93B0E"/>
    <w:rsid w:val="00A93D2A"/>
    <w:rsid w:val="00A9422E"/>
    <w:rsid w:val="00A944BC"/>
    <w:rsid w:val="00A9464D"/>
    <w:rsid w:val="00A95871"/>
    <w:rsid w:val="00A95C15"/>
    <w:rsid w:val="00AA0ABE"/>
    <w:rsid w:val="00AA0ADE"/>
    <w:rsid w:val="00AA1403"/>
    <w:rsid w:val="00AA24BB"/>
    <w:rsid w:val="00AA44C6"/>
    <w:rsid w:val="00AA5C53"/>
    <w:rsid w:val="00AA6682"/>
    <w:rsid w:val="00AA6ADA"/>
    <w:rsid w:val="00AA6EC4"/>
    <w:rsid w:val="00AA707B"/>
    <w:rsid w:val="00AB019E"/>
    <w:rsid w:val="00AB1955"/>
    <w:rsid w:val="00AB27C3"/>
    <w:rsid w:val="00AB288F"/>
    <w:rsid w:val="00AB2929"/>
    <w:rsid w:val="00AB39FA"/>
    <w:rsid w:val="00AB3F8B"/>
    <w:rsid w:val="00AB458A"/>
    <w:rsid w:val="00AC007F"/>
    <w:rsid w:val="00AC0148"/>
    <w:rsid w:val="00AC110A"/>
    <w:rsid w:val="00AC111B"/>
    <w:rsid w:val="00AC1E2C"/>
    <w:rsid w:val="00AC377A"/>
    <w:rsid w:val="00AC43FB"/>
    <w:rsid w:val="00AC52B1"/>
    <w:rsid w:val="00AC6ABA"/>
    <w:rsid w:val="00AC6BE5"/>
    <w:rsid w:val="00AC7CDB"/>
    <w:rsid w:val="00AD07F0"/>
    <w:rsid w:val="00AD180B"/>
    <w:rsid w:val="00AD2F65"/>
    <w:rsid w:val="00AD35F6"/>
    <w:rsid w:val="00AD3845"/>
    <w:rsid w:val="00AD426A"/>
    <w:rsid w:val="00AD59DD"/>
    <w:rsid w:val="00AD7EB7"/>
    <w:rsid w:val="00AD7F71"/>
    <w:rsid w:val="00AE046C"/>
    <w:rsid w:val="00AE10D5"/>
    <w:rsid w:val="00AE15C3"/>
    <w:rsid w:val="00AE168C"/>
    <w:rsid w:val="00AE2572"/>
    <w:rsid w:val="00AE35A9"/>
    <w:rsid w:val="00AE401B"/>
    <w:rsid w:val="00AE582D"/>
    <w:rsid w:val="00AE5A49"/>
    <w:rsid w:val="00AE6EAA"/>
    <w:rsid w:val="00AF08D7"/>
    <w:rsid w:val="00AF0F29"/>
    <w:rsid w:val="00AF15B6"/>
    <w:rsid w:val="00AF2610"/>
    <w:rsid w:val="00AF4367"/>
    <w:rsid w:val="00AF46B5"/>
    <w:rsid w:val="00AF502A"/>
    <w:rsid w:val="00AF687D"/>
    <w:rsid w:val="00AF6B39"/>
    <w:rsid w:val="00AF6D9E"/>
    <w:rsid w:val="00B0076F"/>
    <w:rsid w:val="00B00975"/>
    <w:rsid w:val="00B00B57"/>
    <w:rsid w:val="00B00B5D"/>
    <w:rsid w:val="00B00E13"/>
    <w:rsid w:val="00B01181"/>
    <w:rsid w:val="00B027F5"/>
    <w:rsid w:val="00B04D56"/>
    <w:rsid w:val="00B10D33"/>
    <w:rsid w:val="00B1113A"/>
    <w:rsid w:val="00B1186E"/>
    <w:rsid w:val="00B14BBA"/>
    <w:rsid w:val="00B156DE"/>
    <w:rsid w:val="00B15BFB"/>
    <w:rsid w:val="00B16A86"/>
    <w:rsid w:val="00B16B68"/>
    <w:rsid w:val="00B17BB6"/>
    <w:rsid w:val="00B20008"/>
    <w:rsid w:val="00B2008F"/>
    <w:rsid w:val="00B20266"/>
    <w:rsid w:val="00B248DF"/>
    <w:rsid w:val="00B256C6"/>
    <w:rsid w:val="00B2618B"/>
    <w:rsid w:val="00B2647A"/>
    <w:rsid w:val="00B26953"/>
    <w:rsid w:val="00B26CB9"/>
    <w:rsid w:val="00B30D6B"/>
    <w:rsid w:val="00B312CF"/>
    <w:rsid w:val="00B3157C"/>
    <w:rsid w:val="00B31659"/>
    <w:rsid w:val="00B319C2"/>
    <w:rsid w:val="00B32123"/>
    <w:rsid w:val="00B33951"/>
    <w:rsid w:val="00B33ACA"/>
    <w:rsid w:val="00B34AE5"/>
    <w:rsid w:val="00B34FFC"/>
    <w:rsid w:val="00B37327"/>
    <w:rsid w:val="00B40382"/>
    <w:rsid w:val="00B407BB"/>
    <w:rsid w:val="00B4083B"/>
    <w:rsid w:val="00B4097A"/>
    <w:rsid w:val="00B40995"/>
    <w:rsid w:val="00B40B5A"/>
    <w:rsid w:val="00B40FA4"/>
    <w:rsid w:val="00B43E84"/>
    <w:rsid w:val="00B45594"/>
    <w:rsid w:val="00B46752"/>
    <w:rsid w:val="00B473C1"/>
    <w:rsid w:val="00B47BAE"/>
    <w:rsid w:val="00B5163E"/>
    <w:rsid w:val="00B51B3D"/>
    <w:rsid w:val="00B53ADA"/>
    <w:rsid w:val="00B53B4E"/>
    <w:rsid w:val="00B53EF4"/>
    <w:rsid w:val="00B541E4"/>
    <w:rsid w:val="00B550B5"/>
    <w:rsid w:val="00B550D7"/>
    <w:rsid w:val="00B55D36"/>
    <w:rsid w:val="00B57514"/>
    <w:rsid w:val="00B57575"/>
    <w:rsid w:val="00B57956"/>
    <w:rsid w:val="00B57C5B"/>
    <w:rsid w:val="00B57F93"/>
    <w:rsid w:val="00B61467"/>
    <w:rsid w:val="00B62575"/>
    <w:rsid w:val="00B62718"/>
    <w:rsid w:val="00B6334E"/>
    <w:rsid w:val="00B6348D"/>
    <w:rsid w:val="00B650A8"/>
    <w:rsid w:val="00B67394"/>
    <w:rsid w:val="00B70698"/>
    <w:rsid w:val="00B70D00"/>
    <w:rsid w:val="00B711A5"/>
    <w:rsid w:val="00B71CA1"/>
    <w:rsid w:val="00B71E8B"/>
    <w:rsid w:val="00B7239C"/>
    <w:rsid w:val="00B73252"/>
    <w:rsid w:val="00B734E0"/>
    <w:rsid w:val="00B73753"/>
    <w:rsid w:val="00B74894"/>
    <w:rsid w:val="00B75AD1"/>
    <w:rsid w:val="00B76645"/>
    <w:rsid w:val="00B77363"/>
    <w:rsid w:val="00B77950"/>
    <w:rsid w:val="00B77AB3"/>
    <w:rsid w:val="00B80EC6"/>
    <w:rsid w:val="00B828E4"/>
    <w:rsid w:val="00B82AF9"/>
    <w:rsid w:val="00B830CF"/>
    <w:rsid w:val="00B83212"/>
    <w:rsid w:val="00B83ACF"/>
    <w:rsid w:val="00B85173"/>
    <w:rsid w:val="00B865C9"/>
    <w:rsid w:val="00B86A0A"/>
    <w:rsid w:val="00B875AF"/>
    <w:rsid w:val="00B87E6F"/>
    <w:rsid w:val="00B931AD"/>
    <w:rsid w:val="00B94B27"/>
    <w:rsid w:val="00B95003"/>
    <w:rsid w:val="00B95D7F"/>
    <w:rsid w:val="00B96223"/>
    <w:rsid w:val="00B9671E"/>
    <w:rsid w:val="00B96D8D"/>
    <w:rsid w:val="00B97313"/>
    <w:rsid w:val="00B97D48"/>
    <w:rsid w:val="00BA01BA"/>
    <w:rsid w:val="00BA09E4"/>
    <w:rsid w:val="00BA266A"/>
    <w:rsid w:val="00BA27C4"/>
    <w:rsid w:val="00BA2A05"/>
    <w:rsid w:val="00BA34D3"/>
    <w:rsid w:val="00BA4746"/>
    <w:rsid w:val="00BA4C9D"/>
    <w:rsid w:val="00BA56E2"/>
    <w:rsid w:val="00BA5973"/>
    <w:rsid w:val="00BA5AFD"/>
    <w:rsid w:val="00BA657D"/>
    <w:rsid w:val="00BA7E85"/>
    <w:rsid w:val="00BB07A5"/>
    <w:rsid w:val="00BB1117"/>
    <w:rsid w:val="00BB16B8"/>
    <w:rsid w:val="00BB1E70"/>
    <w:rsid w:val="00BB1FAE"/>
    <w:rsid w:val="00BB39E3"/>
    <w:rsid w:val="00BB4770"/>
    <w:rsid w:val="00BB4D7F"/>
    <w:rsid w:val="00BB6401"/>
    <w:rsid w:val="00BB6F9A"/>
    <w:rsid w:val="00BC07F9"/>
    <w:rsid w:val="00BC0CD1"/>
    <w:rsid w:val="00BC176B"/>
    <w:rsid w:val="00BC2B22"/>
    <w:rsid w:val="00BC2BF2"/>
    <w:rsid w:val="00BC4218"/>
    <w:rsid w:val="00BC5106"/>
    <w:rsid w:val="00BC6CD5"/>
    <w:rsid w:val="00BC74C2"/>
    <w:rsid w:val="00BC7B52"/>
    <w:rsid w:val="00BC7F9E"/>
    <w:rsid w:val="00BD1ACB"/>
    <w:rsid w:val="00BD20F7"/>
    <w:rsid w:val="00BD2B26"/>
    <w:rsid w:val="00BD3DC1"/>
    <w:rsid w:val="00BD4817"/>
    <w:rsid w:val="00BD5481"/>
    <w:rsid w:val="00BD6AA4"/>
    <w:rsid w:val="00BD6E02"/>
    <w:rsid w:val="00BD6F6D"/>
    <w:rsid w:val="00BD76CF"/>
    <w:rsid w:val="00BD7D5B"/>
    <w:rsid w:val="00BE0301"/>
    <w:rsid w:val="00BE0668"/>
    <w:rsid w:val="00BE08D2"/>
    <w:rsid w:val="00BE2397"/>
    <w:rsid w:val="00BE3636"/>
    <w:rsid w:val="00BE4BAE"/>
    <w:rsid w:val="00BE57A8"/>
    <w:rsid w:val="00BE5ECF"/>
    <w:rsid w:val="00BE64A5"/>
    <w:rsid w:val="00BE7838"/>
    <w:rsid w:val="00BF3A6E"/>
    <w:rsid w:val="00BF3FDA"/>
    <w:rsid w:val="00BF46AB"/>
    <w:rsid w:val="00BF5264"/>
    <w:rsid w:val="00BF62C6"/>
    <w:rsid w:val="00BF6417"/>
    <w:rsid w:val="00BF69ED"/>
    <w:rsid w:val="00BF7659"/>
    <w:rsid w:val="00C0077D"/>
    <w:rsid w:val="00C00A5D"/>
    <w:rsid w:val="00C02215"/>
    <w:rsid w:val="00C026BA"/>
    <w:rsid w:val="00C02FC2"/>
    <w:rsid w:val="00C0305D"/>
    <w:rsid w:val="00C04C3B"/>
    <w:rsid w:val="00C04CB7"/>
    <w:rsid w:val="00C073B8"/>
    <w:rsid w:val="00C11AE3"/>
    <w:rsid w:val="00C15357"/>
    <w:rsid w:val="00C17A59"/>
    <w:rsid w:val="00C21905"/>
    <w:rsid w:val="00C22B4C"/>
    <w:rsid w:val="00C23477"/>
    <w:rsid w:val="00C24272"/>
    <w:rsid w:val="00C25784"/>
    <w:rsid w:val="00C27172"/>
    <w:rsid w:val="00C2750C"/>
    <w:rsid w:val="00C3023C"/>
    <w:rsid w:val="00C303B4"/>
    <w:rsid w:val="00C30BF1"/>
    <w:rsid w:val="00C31679"/>
    <w:rsid w:val="00C31842"/>
    <w:rsid w:val="00C31D65"/>
    <w:rsid w:val="00C33964"/>
    <w:rsid w:val="00C3458A"/>
    <w:rsid w:val="00C35092"/>
    <w:rsid w:val="00C3592B"/>
    <w:rsid w:val="00C35C95"/>
    <w:rsid w:val="00C3624C"/>
    <w:rsid w:val="00C37735"/>
    <w:rsid w:val="00C37774"/>
    <w:rsid w:val="00C427DE"/>
    <w:rsid w:val="00C42BD0"/>
    <w:rsid w:val="00C444E8"/>
    <w:rsid w:val="00C445D3"/>
    <w:rsid w:val="00C45555"/>
    <w:rsid w:val="00C4578E"/>
    <w:rsid w:val="00C4666B"/>
    <w:rsid w:val="00C47BDF"/>
    <w:rsid w:val="00C51B0B"/>
    <w:rsid w:val="00C53274"/>
    <w:rsid w:val="00C53C07"/>
    <w:rsid w:val="00C54534"/>
    <w:rsid w:val="00C54E9E"/>
    <w:rsid w:val="00C55195"/>
    <w:rsid w:val="00C57BBF"/>
    <w:rsid w:val="00C60BB3"/>
    <w:rsid w:val="00C617BB"/>
    <w:rsid w:val="00C6206B"/>
    <w:rsid w:val="00C640AB"/>
    <w:rsid w:val="00C6411D"/>
    <w:rsid w:val="00C64876"/>
    <w:rsid w:val="00C6526C"/>
    <w:rsid w:val="00C65FF2"/>
    <w:rsid w:val="00C66362"/>
    <w:rsid w:val="00C671C7"/>
    <w:rsid w:val="00C6767B"/>
    <w:rsid w:val="00C710CA"/>
    <w:rsid w:val="00C72AB6"/>
    <w:rsid w:val="00C72E29"/>
    <w:rsid w:val="00C73D53"/>
    <w:rsid w:val="00C75271"/>
    <w:rsid w:val="00C76B47"/>
    <w:rsid w:val="00C7735D"/>
    <w:rsid w:val="00C77AD8"/>
    <w:rsid w:val="00C80428"/>
    <w:rsid w:val="00C81658"/>
    <w:rsid w:val="00C8186D"/>
    <w:rsid w:val="00C81A21"/>
    <w:rsid w:val="00C81EE4"/>
    <w:rsid w:val="00C845C2"/>
    <w:rsid w:val="00C85461"/>
    <w:rsid w:val="00C8636E"/>
    <w:rsid w:val="00C863F8"/>
    <w:rsid w:val="00C86A02"/>
    <w:rsid w:val="00C87820"/>
    <w:rsid w:val="00C91696"/>
    <w:rsid w:val="00C93AE4"/>
    <w:rsid w:val="00C94017"/>
    <w:rsid w:val="00C967EB"/>
    <w:rsid w:val="00C96A2E"/>
    <w:rsid w:val="00C97D75"/>
    <w:rsid w:val="00CA05D6"/>
    <w:rsid w:val="00CA15C4"/>
    <w:rsid w:val="00CA19EC"/>
    <w:rsid w:val="00CA2AF4"/>
    <w:rsid w:val="00CA2B84"/>
    <w:rsid w:val="00CA3FC3"/>
    <w:rsid w:val="00CA5929"/>
    <w:rsid w:val="00CA60DC"/>
    <w:rsid w:val="00CA7260"/>
    <w:rsid w:val="00CA72A5"/>
    <w:rsid w:val="00CA74E9"/>
    <w:rsid w:val="00CA7F9B"/>
    <w:rsid w:val="00CB06B2"/>
    <w:rsid w:val="00CB177C"/>
    <w:rsid w:val="00CB38D8"/>
    <w:rsid w:val="00CB4A3C"/>
    <w:rsid w:val="00CB6493"/>
    <w:rsid w:val="00CB6548"/>
    <w:rsid w:val="00CB6707"/>
    <w:rsid w:val="00CC04A5"/>
    <w:rsid w:val="00CC0D08"/>
    <w:rsid w:val="00CC1405"/>
    <w:rsid w:val="00CC348B"/>
    <w:rsid w:val="00CC3536"/>
    <w:rsid w:val="00CC3ED6"/>
    <w:rsid w:val="00CC6E93"/>
    <w:rsid w:val="00CC7C6B"/>
    <w:rsid w:val="00CC7E77"/>
    <w:rsid w:val="00CD04B3"/>
    <w:rsid w:val="00CD2EB5"/>
    <w:rsid w:val="00CD3F96"/>
    <w:rsid w:val="00CD41C5"/>
    <w:rsid w:val="00CD577F"/>
    <w:rsid w:val="00CD5963"/>
    <w:rsid w:val="00CD5B9C"/>
    <w:rsid w:val="00CD7A02"/>
    <w:rsid w:val="00CD7B78"/>
    <w:rsid w:val="00CE07F0"/>
    <w:rsid w:val="00CE11FC"/>
    <w:rsid w:val="00CE1592"/>
    <w:rsid w:val="00CE15F5"/>
    <w:rsid w:val="00CE1C97"/>
    <w:rsid w:val="00CE258E"/>
    <w:rsid w:val="00CE352B"/>
    <w:rsid w:val="00CE3553"/>
    <w:rsid w:val="00CE4AF3"/>
    <w:rsid w:val="00CE4CE3"/>
    <w:rsid w:val="00CE567C"/>
    <w:rsid w:val="00CE69B7"/>
    <w:rsid w:val="00CE6A92"/>
    <w:rsid w:val="00CE7237"/>
    <w:rsid w:val="00CF23B8"/>
    <w:rsid w:val="00CF2B82"/>
    <w:rsid w:val="00CF33EB"/>
    <w:rsid w:val="00CF4126"/>
    <w:rsid w:val="00CF578A"/>
    <w:rsid w:val="00CF5E62"/>
    <w:rsid w:val="00CF5E91"/>
    <w:rsid w:val="00CF7A89"/>
    <w:rsid w:val="00D000B7"/>
    <w:rsid w:val="00D00CE6"/>
    <w:rsid w:val="00D010B6"/>
    <w:rsid w:val="00D0147E"/>
    <w:rsid w:val="00D02B81"/>
    <w:rsid w:val="00D03246"/>
    <w:rsid w:val="00D061CB"/>
    <w:rsid w:val="00D0721B"/>
    <w:rsid w:val="00D07C7E"/>
    <w:rsid w:val="00D10836"/>
    <w:rsid w:val="00D10AB6"/>
    <w:rsid w:val="00D10E01"/>
    <w:rsid w:val="00D1269D"/>
    <w:rsid w:val="00D129A7"/>
    <w:rsid w:val="00D13002"/>
    <w:rsid w:val="00D140CB"/>
    <w:rsid w:val="00D141EA"/>
    <w:rsid w:val="00D143A7"/>
    <w:rsid w:val="00D15CE2"/>
    <w:rsid w:val="00D1635D"/>
    <w:rsid w:val="00D1708E"/>
    <w:rsid w:val="00D17AF2"/>
    <w:rsid w:val="00D22A97"/>
    <w:rsid w:val="00D22D96"/>
    <w:rsid w:val="00D22DFF"/>
    <w:rsid w:val="00D2357F"/>
    <w:rsid w:val="00D23CA1"/>
    <w:rsid w:val="00D23F5E"/>
    <w:rsid w:val="00D249C2"/>
    <w:rsid w:val="00D24EFF"/>
    <w:rsid w:val="00D251B5"/>
    <w:rsid w:val="00D261A1"/>
    <w:rsid w:val="00D26823"/>
    <w:rsid w:val="00D27F95"/>
    <w:rsid w:val="00D30657"/>
    <w:rsid w:val="00D30A06"/>
    <w:rsid w:val="00D322F4"/>
    <w:rsid w:val="00D32391"/>
    <w:rsid w:val="00D32C25"/>
    <w:rsid w:val="00D335CE"/>
    <w:rsid w:val="00D3458F"/>
    <w:rsid w:val="00D36454"/>
    <w:rsid w:val="00D36B7C"/>
    <w:rsid w:val="00D3733B"/>
    <w:rsid w:val="00D37C71"/>
    <w:rsid w:val="00D40610"/>
    <w:rsid w:val="00D419B4"/>
    <w:rsid w:val="00D41AE1"/>
    <w:rsid w:val="00D42CBB"/>
    <w:rsid w:val="00D43838"/>
    <w:rsid w:val="00D43DAA"/>
    <w:rsid w:val="00D4428D"/>
    <w:rsid w:val="00D447F1"/>
    <w:rsid w:val="00D46494"/>
    <w:rsid w:val="00D4693B"/>
    <w:rsid w:val="00D46B1B"/>
    <w:rsid w:val="00D472B3"/>
    <w:rsid w:val="00D47C9F"/>
    <w:rsid w:val="00D50CA7"/>
    <w:rsid w:val="00D52F5D"/>
    <w:rsid w:val="00D543B0"/>
    <w:rsid w:val="00D55ED9"/>
    <w:rsid w:val="00D5630A"/>
    <w:rsid w:val="00D57BB5"/>
    <w:rsid w:val="00D57DF9"/>
    <w:rsid w:val="00D60185"/>
    <w:rsid w:val="00D60C31"/>
    <w:rsid w:val="00D60C9A"/>
    <w:rsid w:val="00D61210"/>
    <w:rsid w:val="00D61D0D"/>
    <w:rsid w:val="00D62265"/>
    <w:rsid w:val="00D648BA"/>
    <w:rsid w:val="00D64ADA"/>
    <w:rsid w:val="00D65446"/>
    <w:rsid w:val="00D657EA"/>
    <w:rsid w:val="00D65EBD"/>
    <w:rsid w:val="00D66087"/>
    <w:rsid w:val="00D67329"/>
    <w:rsid w:val="00D6735D"/>
    <w:rsid w:val="00D67670"/>
    <w:rsid w:val="00D67677"/>
    <w:rsid w:val="00D67A10"/>
    <w:rsid w:val="00D67EBF"/>
    <w:rsid w:val="00D71157"/>
    <w:rsid w:val="00D71FD0"/>
    <w:rsid w:val="00D726A7"/>
    <w:rsid w:val="00D73BD0"/>
    <w:rsid w:val="00D74F2E"/>
    <w:rsid w:val="00D752AA"/>
    <w:rsid w:val="00D75729"/>
    <w:rsid w:val="00D75CD0"/>
    <w:rsid w:val="00D80354"/>
    <w:rsid w:val="00D803EE"/>
    <w:rsid w:val="00D817F6"/>
    <w:rsid w:val="00D837B1"/>
    <w:rsid w:val="00D838BA"/>
    <w:rsid w:val="00D838FB"/>
    <w:rsid w:val="00D86E5F"/>
    <w:rsid w:val="00D8770F"/>
    <w:rsid w:val="00D87FF8"/>
    <w:rsid w:val="00D90527"/>
    <w:rsid w:val="00D9273F"/>
    <w:rsid w:val="00D92F8C"/>
    <w:rsid w:val="00D9300E"/>
    <w:rsid w:val="00D9317E"/>
    <w:rsid w:val="00D933C9"/>
    <w:rsid w:val="00D9398C"/>
    <w:rsid w:val="00D93E94"/>
    <w:rsid w:val="00D942A7"/>
    <w:rsid w:val="00D94EDD"/>
    <w:rsid w:val="00D94EEF"/>
    <w:rsid w:val="00D94F50"/>
    <w:rsid w:val="00D95042"/>
    <w:rsid w:val="00D9550F"/>
    <w:rsid w:val="00D968AF"/>
    <w:rsid w:val="00D97114"/>
    <w:rsid w:val="00D9757C"/>
    <w:rsid w:val="00DA0D37"/>
    <w:rsid w:val="00DA0FE8"/>
    <w:rsid w:val="00DA0FFF"/>
    <w:rsid w:val="00DA10C8"/>
    <w:rsid w:val="00DA10E6"/>
    <w:rsid w:val="00DA2202"/>
    <w:rsid w:val="00DA2A47"/>
    <w:rsid w:val="00DA2ACD"/>
    <w:rsid w:val="00DA42B2"/>
    <w:rsid w:val="00DA4ED1"/>
    <w:rsid w:val="00DA65E0"/>
    <w:rsid w:val="00DA6CB2"/>
    <w:rsid w:val="00DA7274"/>
    <w:rsid w:val="00DB0382"/>
    <w:rsid w:val="00DB145C"/>
    <w:rsid w:val="00DB5749"/>
    <w:rsid w:val="00DB5C38"/>
    <w:rsid w:val="00DB6951"/>
    <w:rsid w:val="00DC34CE"/>
    <w:rsid w:val="00DC3B8E"/>
    <w:rsid w:val="00DC3CF1"/>
    <w:rsid w:val="00DC4CF1"/>
    <w:rsid w:val="00DC5B3B"/>
    <w:rsid w:val="00DD0420"/>
    <w:rsid w:val="00DD0D71"/>
    <w:rsid w:val="00DD0E87"/>
    <w:rsid w:val="00DD3277"/>
    <w:rsid w:val="00DD33D7"/>
    <w:rsid w:val="00DD382A"/>
    <w:rsid w:val="00DD5138"/>
    <w:rsid w:val="00DD7AD7"/>
    <w:rsid w:val="00DD7DBC"/>
    <w:rsid w:val="00DE0259"/>
    <w:rsid w:val="00DE0876"/>
    <w:rsid w:val="00DE227E"/>
    <w:rsid w:val="00DE40D5"/>
    <w:rsid w:val="00DE4619"/>
    <w:rsid w:val="00DE52A0"/>
    <w:rsid w:val="00DE552E"/>
    <w:rsid w:val="00DF0223"/>
    <w:rsid w:val="00DF0DF7"/>
    <w:rsid w:val="00DF10F4"/>
    <w:rsid w:val="00DF1947"/>
    <w:rsid w:val="00DF24CE"/>
    <w:rsid w:val="00DF2A1A"/>
    <w:rsid w:val="00DF3DD7"/>
    <w:rsid w:val="00DF4405"/>
    <w:rsid w:val="00DF5498"/>
    <w:rsid w:val="00E008B0"/>
    <w:rsid w:val="00E00CAE"/>
    <w:rsid w:val="00E00EF0"/>
    <w:rsid w:val="00E01527"/>
    <w:rsid w:val="00E020B0"/>
    <w:rsid w:val="00E034B0"/>
    <w:rsid w:val="00E04546"/>
    <w:rsid w:val="00E05A8E"/>
    <w:rsid w:val="00E0624A"/>
    <w:rsid w:val="00E063DA"/>
    <w:rsid w:val="00E0679B"/>
    <w:rsid w:val="00E07176"/>
    <w:rsid w:val="00E07434"/>
    <w:rsid w:val="00E075FD"/>
    <w:rsid w:val="00E101B7"/>
    <w:rsid w:val="00E10218"/>
    <w:rsid w:val="00E11E7E"/>
    <w:rsid w:val="00E12031"/>
    <w:rsid w:val="00E13019"/>
    <w:rsid w:val="00E1317F"/>
    <w:rsid w:val="00E13AD4"/>
    <w:rsid w:val="00E13EC7"/>
    <w:rsid w:val="00E141B5"/>
    <w:rsid w:val="00E1445D"/>
    <w:rsid w:val="00E150A9"/>
    <w:rsid w:val="00E1647D"/>
    <w:rsid w:val="00E1685F"/>
    <w:rsid w:val="00E16CE5"/>
    <w:rsid w:val="00E20493"/>
    <w:rsid w:val="00E20764"/>
    <w:rsid w:val="00E22502"/>
    <w:rsid w:val="00E23986"/>
    <w:rsid w:val="00E23EE4"/>
    <w:rsid w:val="00E24E2C"/>
    <w:rsid w:val="00E2667E"/>
    <w:rsid w:val="00E306FF"/>
    <w:rsid w:val="00E30E3C"/>
    <w:rsid w:val="00E31241"/>
    <w:rsid w:val="00E31564"/>
    <w:rsid w:val="00E31AB3"/>
    <w:rsid w:val="00E32896"/>
    <w:rsid w:val="00E3356B"/>
    <w:rsid w:val="00E336AD"/>
    <w:rsid w:val="00E342A5"/>
    <w:rsid w:val="00E345FF"/>
    <w:rsid w:val="00E34E63"/>
    <w:rsid w:val="00E36791"/>
    <w:rsid w:val="00E36AAC"/>
    <w:rsid w:val="00E37FF5"/>
    <w:rsid w:val="00E40CF4"/>
    <w:rsid w:val="00E45689"/>
    <w:rsid w:val="00E456E2"/>
    <w:rsid w:val="00E45CF9"/>
    <w:rsid w:val="00E46162"/>
    <w:rsid w:val="00E4659C"/>
    <w:rsid w:val="00E4698D"/>
    <w:rsid w:val="00E526C0"/>
    <w:rsid w:val="00E53639"/>
    <w:rsid w:val="00E5397F"/>
    <w:rsid w:val="00E540EB"/>
    <w:rsid w:val="00E5479F"/>
    <w:rsid w:val="00E550F8"/>
    <w:rsid w:val="00E566FB"/>
    <w:rsid w:val="00E572C6"/>
    <w:rsid w:val="00E621F8"/>
    <w:rsid w:val="00E6233F"/>
    <w:rsid w:val="00E62CC5"/>
    <w:rsid w:val="00E6305B"/>
    <w:rsid w:val="00E663A0"/>
    <w:rsid w:val="00E66802"/>
    <w:rsid w:val="00E66C13"/>
    <w:rsid w:val="00E679C3"/>
    <w:rsid w:val="00E67EA7"/>
    <w:rsid w:val="00E70F19"/>
    <w:rsid w:val="00E715B4"/>
    <w:rsid w:val="00E71D4B"/>
    <w:rsid w:val="00E724B0"/>
    <w:rsid w:val="00E72D96"/>
    <w:rsid w:val="00E74667"/>
    <w:rsid w:val="00E750FD"/>
    <w:rsid w:val="00E7544F"/>
    <w:rsid w:val="00E75954"/>
    <w:rsid w:val="00E75CDD"/>
    <w:rsid w:val="00E772AF"/>
    <w:rsid w:val="00E773B7"/>
    <w:rsid w:val="00E77BEC"/>
    <w:rsid w:val="00E8194D"/>
    <w:rsid w:val="00E82583"/>
    <w:rsid w:val="00E82BAA"/>
    <w:rsid w:val="00E84BC2"/>
    <w:rsid w:val="00E84D94"/>
    <w:rsid w:val="00E84FDC"/>
    <w:rsid w:val="00E850B2"/>
    <w:rsid w:val="00E854A6"/>
    <w:rsid w:val="00E86832"/>
    <w:rsid w:val="00E86EA7"/>
    <w:rsid w:val="00E87C1C"/>
    <w:rsid w:val="00E90997"/>
    <w:rsid w:val="00E948CD"/>
    <w:rsid w:val="00E949A7"/>
    <w:rsid w:val="00EA1583"/>
    <w:rsid w:val="00EA33C9"/>
    <w:rsid w:val="00EA34E8"/>
    <w:rsid w:val="00EA5CAD"/>
    <w:rsid w:val="00EA67F3"/>
    <w:rsid w:val="00EA6AB7"/>
    <w:rsid w:val="00EA6C15"/>
    <w:rsid w:val="00EA6D24"/>
    <w:rsid w:val="00EB0194"/>
    <w:rsid w:val="00EB21F8"/>
    <w:rsid w:val="00EB231F"/>
    <w:rsid w:val="00EB4E92"/>
    <w:rsid w:val="00EB63F7"/>
    <w:rsid w:val="00EB6613"/>
    <w:rsid w:val="00EB76A3"/>
    <w:rsid w:val="00EC07EF"/>
    <w:rsid w:val="00EC1084"/>
    <w:rsid w:val="00EC15DD"/>
    <w:rsid w:val="00EC19A3"/>
    <w:rsid w:val="00EC2F43"/>
    <w:rsid w:val="00EC4CE7"/>
    <w:rsid w:val="00EC71A9"/>
    <w:rsid w:val="00ED04B7"/>
    <w:rsid w:val="00ED08C2"/>
    <w:rsid w:val="00ED0E06"/>
    <w:rsid w:val="00ED168F"/>
    <w:rsid w:val="00ED2729"/>
    <w:rsid w:val="00ED3095"/>
    <w:rsid w:val="00ED3BB5"/>
    <w:rsid w:val="00ED3E94"/>
    <w:rsid w:val="00ED6063"/>
    <w:rsid w:val="00EE009A"/>
    <w:rsid w:val="00EE013C"/>
    <w:rsid w:val="00EE1897"/>
    <w:rsid w:val="00EE1F3D"/>
    <w:rsid w:val="00EE52A3"/>
    <w:rsid w:val="00EE544B"/>
    <w:rsid w:val="00EE6393"/>
    <w:rsid w:val="00EE7383"/>
    <w:rsid w:val="00EE74AC"/>
    <w:rsid w:val="00EE7872"/>
    <w:rsid w:val="00EF1CEF"/>
    <w:rsid w:val="00EF2272"/>
    <w:rsid w:val="00EF298B"/>
    <w:rsid w:val="00EF3B83"/>
    <w:rsid w:val="00EF4797"/>
    <w:rsid w:val="00EF5FF1"/>
    <w:rsid w:val="00EF7428"/>
    <w:rsid w:val="00F00E22"/>
    <w:rsid w:val="00F018E9"/>
    <w:rsid w:val="00F036E1"/>
    <w:rsid w:val="00F04533"/>
    <w:rsid w:val="00F05867"/>
    <w:rsid w:val="00F05981"/>
    <w:rsid w:val="00F07259"/>
    <w:rsid w:val="00F074E4"/>
    <w:rsid w:val="00F074EC"/>
    <w:rsid w:val="00F1013C"/>
    <w:rsid w:val="00F1030F"/>
    <w:rsid w:val="00F10441"/>
    <w:rsid w:val="00F127EE"/>
    <w:rsid w:val="00F13FB9"/>
    <w:rsid w:val="00F14B83"/>
    <w:rsid w:val="00F14DCA"/>
    <w:rsid w:val="00F15C4F"/>
    <w:rsid w:val="00F178C8"/>
    <w:rsid w:val="00F17BE7"/>
    <w:rsid w:val="00F20CA5"/>
    <w:rsid w:val="00F20E54"/>
    <w:rsid w:val="00F23DAC"/>
    <w:rsid w:val="00F24126"/>
    <w:rsid w:val="00F24298"/>
    <w:rsid w:val="00F26648"/>
    <w:rsid w:val="00F268EE"/>
    <w:rsid w:val="00F27F78"/>
    <w:rsid w:val="00F3324B"/>
    <w:rsid w:val="00F3328D"/>
    <w:rsid w:val="00F33C74"/>
    <w:rsid w:val="00F347D5"/>
    <w:rsid w:val="00F34D7B"/>
    <w:rsid w:val="00F35067"/>
    <w:rsid w:val="00F35F71"/>
    <w:rsid w:val="00F36ABD"/>
    <w:rsid w:val="00F37D60"/>
    <w:rsid w:val="00F40171"/>
    <w:rsid w:val="00F41184"/>
    <w:rsid w:val="00F417B6"/>
    <w:rsid w:val="00F41820"/>
    <w:rsid w:val="00F41BB1"/>
    <w:rsid w:val="00F42F2B"/>
    <w:rsid w:val="00F42F39"/>
    <w:rsid w:val="00F4382C"/>
    <w:rsid w:val="00F43CD9"/>
    <w:rsid w:val="00F44E7F"/>
    <w:rsid w:val="00F466A0"/>
    <w:rsid w:val="00F472E8"/>
    <w:rsid w:val="00F47FD2"/>
    <w:rsid w:val="00F513A4"/>
    <w:rsid w:val="00F531DA"/>
    <w:rsid w:val="00F557F9"/>
    <w:rsid w:val="00F57EFB"/>
    <w:rsid w:val="00F612BB"/>
    <w:rsid w:val="00F6168F"/>
    <w:rsid w:val="00F61FF2"/>
    <w:rsid w:val="00F627CD"/>
    <w:rsid w:val="00F62B89"/>
    <w:rsid w:val="00F62F0F"/>
    <w:rsid w:val="00F63728"/>
    <w:rsid w:val="00F63E5F"/>
    <w:rsid w:val="00F65607"/>
    <w:rsid w:val="00F67D25"/>
    <w:rsid w:val="00F67E4F"/>
    <w:rsid w:val="00F70824"/>
    <w:rsid w:val="00F70F22"/>
    <w:rsid w:val="00F73C08"/>
    <w:rsid w:val="00F74BE5"/>
    <w:rsid w:val="00F75012"/>
    <w:rsid w:val="00F7579B"/>
    <w:rsid w:val="00F7662A"/>
    <w:rsid w:val="00F80237"/>
    <w:rsid w:val="00F80751"/>
    <w:rsid w:val="00F81FE2"/>
    <w:rsid w:val="00F83A77"/>
    <w:rsid w:val="00F85F44"/>
    <w:rsid w:val="00F86008"/>
    <w:rsid w:val="00F9047F"/>
    <w:rsid w:val="00F9153E"/>
    <w:rsid w:val="00F944F6"/>
    <w:rsid w:val="00F95628"/>
    <w:rsid w:val="00F9653B"/>
    <w:rsid w:val="00F972E1"/>
    <w:rsid w:val="00F97CCD"/>
    <w:rsid w:val="00FA2D58"/>
    <w:rsid w:val="00FA427D"/>
    <w:rsid w:val="00FA48B5"/>
    <w:rsid w:val="00FA4F48"/>
    <w:rsid w:val="00FA4F67"/>
    <w:rsid w:val="00FA5C4E"/>
    <w:rsid w:val="00FA6417"/>
    <w:rsid w:val="00FA6DE2"/>
    <w:rsid w:val="00FA6E34"/>
    <w:rsid w:val="00FA71B4"/>
    <w:rsid w:val="00FA796B"/>
    <w:rsid w:val="00FB02DA"/>
    <w:rsid w:val="00FB065E"/>
    <w:rsid w:val="00FB0E18"/>
    <w:rsid w:val="00FB2944"/>
    <w:rsid w:val="00FB2E48"/>
    <w:rsid w:val="00FB343D"/>
    <w:rsid w:val="00FB4D4B"/>
    <w:rsid w:val="00FB53C6"/>
    <w:rsid w:val="00FB6D49"/>
    <w:rsid w:val="00FC0BD6"/>
    <w:rsid w:val="00FC3637"/>
    <w:rsid w:val="00FC387B"/>
    <w:rsid w:val="00FC4326"/>
    <w:rsid w:val="00FD0438"/>
    <w:rsid w:val="00FD1199"/>
    <w:rsid w:val="00FD229B"/>
    <w:rsid w:val="00FD2815"/>
    <w:rsid w:val="00FD32FA"/>
    <w:rsid w:val="00FD38DF"/>
    <w:rsid w:val="00FD4030"/>
    <w:rsid w:val="00FD6AE3"/>
    <w:rsid w:val="00FE14B8"/>
    <w:rsid w:val="00FE15B6"/>
    <w:rsid w:val="00FE3C72"/>
    <w:rsid w:val="00FE4794"/>
    <w:rsid w:val="00FE4C28"/>
    <w:rsid w:val="00FE51AB"/>
    <w:rsid w:val="00FE5E4C"/>
    <w:rsid w:val="00FE6B7B"/>
    <w:rsid w:val="00FE72DD"/>
    <w:rsid w:val="00FF0D83"/>
    <w:rsid w:val="00FF11A6"/>
    <w:rsid w:val="00FF15FC"/>
    <w:rsid w:val="00FF186A"/>
    <w:rsid w:val="00FF1ACC"/>
    <w:rsid w:val="00FF1C68"/>
    <w:rsid w:val="00FF2087"/>
    <w:rsid w:val="00FF271C"/>
    <w:rsid w:val="00FF379B"/>
    <w:rsid w:val="00FF3DC0"/>
    <w:rsid w:val="00FF45CD"/>
    <w:rsid w:val="00FF48F7"/>
    <w:rsid w:val="00FF599D"/>
    <w:rsid w:val="00FF78F7"/>
    <w:rsid w:val="014E158D"/>
    <w:rsid w:val="02CE8BAD"/>
    <w:rsid w:val="03AB63AF"/>
    <w:rsid w:val="07717066"/>
    <w:rsid w:val="085DFF83"/>
    <w:rsid w:val="0C5C4596"/>
    <w:rsid w:val="0DD806CA"/>
    <w:rsid w:val="0E375754"/>
    <w:rsid w:val="10063CA8"/>
    <w:rsid w:val="12EF6B00"/>
    <w:rsid w:val="12FE0DCA"/>
    <w:rsid w:val="14A9B06B"/>
    <w:rsid w:val="15708A91"/>
    <w:rsid w:val="15AA469E"/>
    <w:rsid w:val="15DED2F8"/>
    <w:rsid w:val="161B99A5"/>
    <w:rsid w:val="16EF91F9"/>
    <w:rsid w:val="18146E47"/>
    <w:rsid w:val="185981B7"/>
    <w:rsid w:val="1E7604A0"/>
    <w:rsid w:val="1F8663EE"/>
    <w:rsid w:val="1FAF4BB3"/>
    <w:rsid w:val="211CA9AC"/>
    <w:rsid w:val="21E69016"/>
    <w:rsid w:val="24FDB368"/>
    <w:rsid w:val="25D5465A"/>
    <w:rsid w:val="262B60C5"/>
    <w:rsid w:val="26D8624C"/>
    <w:rsid w:val="27F71AB3"/>
    <w:rsid w:val="288E6402"/>
    <w:rsid w:val="291B5E28"/>
    <w:rsid w:val="29C24B99"/>
    <w:rsid w:val="2A0DF704"/>
    <w:rsid w:val="2A5C6012"/>
    <w:rsid w:val="2B4C8971"/>
    <w:rsid w:val="2BCDD393"/>
    <w:rsid w:val="2C2BE882"/>
    <w:rsid w:val="2DB846D6"/>
    <w:rsid w:val="2E5DB117"/>
    <w:rsid w:val="2E85C572"/>
    <w:rsid w:val="30346704"/>
    <w:rsid w:val="30451C2F"/>
    <w:rsid w:val="306290A8"/>
    <w:rsid w:val="30CAD521"/>
    <w:rsid w:val="31C3E1BB"/>
    <w:rsid w:val="327BC3F4"/>
    <w:rsid w:val="3399ED9F"/>
    <w:rsid w:val="33EAD916"/>
    <w:rsid w:val="340ED968"/>
    <w:rsid w:val="364E335D"/>
    <w:rsid w:val="383CF996"/>
    <w:rsid w:val="38912A48"/>
    <w:rsid w:val="38976297"/>
    <w:rsid w:val="38DB2140"/>
    <w:rsid w:val="39CBF4E9"/>
    <w:rsid w:val="39E44193"/>
    <w:rsid w:val="3AE97AE9"/>
    <w:rsid w:val="3B67C54A"/>
    <w:rsid w:val="3D6DAB1A"/>
    <w:rsid w:val="3D9C9351"/>
    <w:rsid w:val="3F4F9021"/>
    <w:rsid w:val="3F6F7983"/>
    <w:rsid w:val="40D43413"/>
    <w:rsid w:val="41C32C7A"/>
    <w:rsid w:val="440BD4D5"/>
    <w:rsid w:val="4556F5CE"/>
    <w:rsid w:val="461DE981"/>
    <w:rsid w:val="4813E3B5"/>
    <w:rsid w:val="483A09C3"/>
    <w:rsid w:val="49264E5A"/>
    <w:rsid w:val="49C8EB8F"/>
    <w:rsid w:val="4C35F9AD"/>
    <w:rsid w:val="4D03534E"/>
    <w:rsid w:val="4E3F2CFB"/>
    <w:rsid w:val="4E695E80"/>
    <w:rsid w:val="507D32CD"/>
    <w:rsid w:val="50EDEDA2"/>
    <w:rsid w:val="52E8A490"/>
    <w:rsid w:val="54E48277"/>
    <w:rsid w:val="54FC9335"/>
    <w:rsid w:val="57EBE81E"/>
    <w:rsid w:val="58836140"/>
    <w:rsid w:val="5A50A712"/>
    <w:rsid w:val="5AE0D0C2"/>
    <w:rsid w:val="5C2E735D"/>
    <w:rsid w:val="5C4BAC43"/>
    <w:rsid w:val="5F32D96B"/>
    <w:rsid w:val="5F69D5AA"/>
    <w:rsid w:val="5FD9B803"/>
    <w:rsid w:val="60E17EBC"/>
    <w:rsid w:val="633A4DE6"/>
    <w:rsid w:val="656DAB6D"/>
    <w:rsid w:val="65D200B6"/>
    <w:rsid w:val="6607443B"/>
    <w:rsid w:val="661D7740"/>
    <w:rsid w:val="66361DDE"/>
    <w:rsid w:val="6650EBC1"/>
    <w:rsid w:val="67164456"/>
    <w:rsid w:val="673A6A15"/>
    <w:rsid w:val="685B0A29"/>
    <w:rsid w:val="68B214B7"/>
    <w:rsid w:val="69CA1619"/>
    <w:rsid w:val="6B930D49"/>
    <w:rsid w:val="6C950741"/>
    <w:rsid w:val="6D804536"/>
    <w:rsid w:val="6F082DDE"/>
    <w:rsid w:val="6FAB3129"/>
    <w:rsid w:val="725D6CFC"/>
    <w:rsid w:val="73C05CDD"/>
    <w:rsid w:val="740D0FCD"/>
    <w:rsid w:val="75F39899"/>
    <w:rsid w:val="76BF739C"/>
    <w:rsid w:val="78E108CC"/>
    <w:rsid w:val="79AACB58"/>
    <w:rsid w:val="7BACCF83"/>
    <w:rsid w:val="7CB2C2B2"/>
    <w:rsid w:val="7CBF9CEA"/>
    <w:rsid w:val="7DA04803"/>
    <w:rsid w:val="7E54A464"/>
    <w:rsid w:val="7E76443A"/>
    <w:rsid w:val="7E8837F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D95FD3B"/>
  <w15:chartTrackingRefBased/>
  <w15:docId w15:val="{BF10646F-19A3-49E0-8DD6-9D19E64AD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F5113"/>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2F51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1A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7510"/>
    <w:pPr>
      <w:ind w:left="720"/>
      <w:contextualSpacing/>
    </w:pPr>
  </w:style>
  <w:style w:type="paragraph" w:styleId="CommentText">
    <w:name w:val="annotation text"/>
    <w:basedOn w:val="Normal"/>
    <w:link w:val="CommentTextChar"/>
    <w:uiPriority w:val="99"/>
    <w:semiHidden/>
    <w:unhideWhenUsed/>
    <w:rsid w:val="006D7510"/>
    <w:pPr>
      <w:spacing w:line="240" w:lineRule="auto"/>
    </w:pPr>
    <w:rPr>
      <w:rFonts w:ascii="Calibri" w:eastAsia="Calibri" w:hAnsi="Calibri" w:cs="Arial"/>
      <w:sz w:val="20"/>
      <w:szCs w:val="20"/>
    </w:rPr>
  </w:style>
  <w:style w:type="character" w:customStyle="1" w:styleId="CommentTextChar">
    <w:name w:val="Comment Text Char"/>
    <w:basedOn w:val="DefaultParagraphFont"/>
    <w:link w:val="CommentText"/>
    <w:uiPriority w:val="99"/>
    <w:semiHidden/>
    <w:rsid w:val="006D7510"/>
    <w:rPr>
      <w:rFonts w:ascii="Calibri" w:eastAsia="Calibri" w:hAnsi="Calibri" w:cs="Arial"/>
      <w:sz w:val="20"/>
      <w:szCs w:val="20"/>
    </w:rPr>
  </w:style>
  <w:style w:type="character" w:styleId="CommentReference">
    <w:name w:val="annotation reference"/>
    <w:basedOn w:val="DefaultParagraphFont"/>
    <w:uiPriority w:val="99"/>
    <w:semiHidden/>
    <w:unhideWhenUsed/>
    <w:rsid w:val="006D7510"/>
    <w:rPr>
      <w:sz w:val="16"/>
      <w:szCs w:val="16"/>
    </w:rPr>
  </w:style>
  <w:style w:type="paragraph" w:styleId="BalloonText">
    <w:name w:val="Balloon Text"/>
    <w:basedOn w:val="Normal"/>
    <w:link w:val="BalloonTextChar"/>
    <w:uiPriority w:val="99"/>
    <w:semiHidden/>
    <w:unhideWhenUsed/>
    <w:rsid w:val="006D75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510"/>
    <w:rPr>
      <w:rFonts w:ascii="Segoe UI" w:hAnsi="Segoe UI" w:cs="Segoe UI"/>
      <w:sz w:val="18"/>
      <w:szCs w:val="18"/>
    </w:rPr>
  </w:style>
  <w:style w:type="character" w:customStyle="1" w:styleId="Heading1Char">
    <w:name w:val="Heading 1 Char"/>
    <w:basedOn w:val="DefaultParagraphFont"/>
    <w:link w:val="Heading1"/>
    <w:uiPriority w:val="9"/>
    <w:rsid w:val="002F5113"/>
    <w:rPr>
      <w:rFonts w:asciiTheme="majorHAnsi" w:eastAsiaTheme="majorEastAsia" w:hAnsiTheme="majorHAnsi" w:cstheme="majorBidi"/>
      <w:color w:val="2F5496" w:themeColor="accent1" w:themeShade="BF"/>
      <w:sz w:val="32"/>
      <w:szCs w:val="32"/>
      <w:lang w:val="en-GB"/>
    </w:rPr>
  </w:style>
  <w:style w:type="paragraph" w:customStyle="1" w:styleId="EndNoteBibliographyTitle">
    <w:name w:val="EndNote Bibliography Title"/>
    <w:basedOn w:val="Normal"/>
    <w:link w:val="EndNoteBibliographyTitleChar"/>
    <w:rsid w:val="002F511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113"/>
    <w:rPr>
      <w:rFonts w:ascii="Calibri" w:hAnsi="Calibri" w:cs="Calibri"/>
      <w:noProof/>
      <w:lang w:val="en-US"/>
    </w:rPr>
  </w:style>
  <w:style w:type="paragraph" w:customStyle="1" w:styleId="EndNoteBibliography">
    <w:name w:val="EndNote Bibliography"/>
    <w:basedOn w:val="Normal"/>
    <w:link w:val="EndNoteBibliographyChar"/>
    <w:rsid w:val="002F511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113"/>
    <w:rPr>
      <w:rFonts w:ascii="Calibri" w:hAnsi="Calibri" w:cs="Calibri"/>
      <w:noProof/>
      <w:lang w:val="en-US"/>
    </w:rPr>
  </w:style>
  <w:style w:type="character" w:customStyle="1" w:styleId="Heading2Char">
    <w:name w:val="Heading 2 Char"/>
    <w:basedOn w:val="DefaultParagraphFont"/>
    <w:link w:val="Heading2"/>
    <w:uiPriority w:val="9"/>
    <w:rsid w:val="002F5113"/>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81244E"/>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1244E"/>
    <w:rPr>
      <w:rFonts w:ascii="Calibri" w:eastAsia="Calibri" w:hAnsi="Calibri" w:cs="Arial"/>
      <w:b/>
      <w:bCs/>
      <w:sz w:val="20"/>
      <w:szCs w:val="20"/>
    </w:rPr>
  </w:style>
  <w:style w:type="paragraph" w:customStyle="1" w:styleId="paragraph">
    <w:name w:val="paragraph"/>
    <w:basedOn w:val="Normal"/>
    <w:rsid w:val="004E53A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ormaltextrun">
    <w:name w:val="normaltextrun"/>
    <w:basedOn w:val="DefaultParagraphFont"/>
    <w:rsid w:val="004E53A7"/>
  </w:style>
  <w:style w:type="character" w:customStyle="1" w:styleId="eop">
    <w:name w:val="eop"/>
    <w:basedOn w:val="DefaultParagraphFont"/>
    <w:rsid w:val="004E53A7"/>
  </w:style>
  <w:style w:type="character" w:customStyle="1" w:styleId="Heading3Char">
    <w:name w:val="Heading 3 Char"/>
    <w:basedOn w:val="DefaultParagraphFont"/>
    <w:link w:val="Heading3"/>
    <w:uiPriority w:val="9"/>
    <w:rsid w:val="005E1AB9"/>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A22C6B"/>
    <w:rPr>
      <w:color w:val="0563C1" w:themeColor="hyperlink"/>
      <w:u w:val="single"/>
    </w:rPr>
  </w:style>
  <w:style w:type="character" w:customStyle="1" w:styleId="UnresolvedMention1">
    <w:name w:val="Unresolved Mention1"/>
    <w:basedOn w:val="DefaultParagraphFont"/>
    <w:uiPriority w:val="99"/>
    <w:semiHidden/>
    <w:unhideWhenUsed/>
    <w:rsid w:val="00060C0A"/>
    <w:rPr>
      <w:color w:val="605E5C"/>
      <w:shd w:val="clear" w:color="auto" w:fill="E1DFDD"/>
    </w:rPr>
  </w:style>
  <w:style w:type="paragraph" w:styleId="Header">
    <w:name w:val="header"/>
    <w:basedOn w:val="Normal"/>
    <w:link w:val="HeaderChar"/>
    <w:uiPriority w:val="99"/>
    <w:unhideWhenUsed/>
    <w:rsid w:val="00152D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DF5"/>
  </w:style>
  <w:style w:type="paragraph" w:styleId="Footer">
    <w:name w:val="footer"/>
    <w:basedOn w:val="Normal"/>
    <w:link w:val="FooterChar"/>
    <w:uiPriority w:val="99"/>
    <w:unhideWhenUsed/>
    <w:rsid w:val="00152D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DF5"/>
  </w:style>
  <w:style w:type="table" w:styleId="TableGrid">
    <w:name w:val="Table Grid"/>
    <w:basedOn w:val="TableNormal"/>
    <w:uiPriority w:val="59"/>
    <w:rsid w:val="00152DF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C45555"/>
    <w:pPr>
      <w:spacing w:after="0" w:line="240" w:lineRule="auto"/>
    </w:pPr>
  </w:style>
  <w:style w:type="character" w:styleId="FollowedHyperlink">
    <w:name w:val="FollowedHyperlink"/>
    <w:basedOn w:val="DefaultParagraphFont"/>
    <w:uiPriority w:val="99"/>
    <w:semiHidden/>
    <w:unhideWhenUsed/>
    <w:rsid w:val="007A4C60"/>
    <w:rPr>
      <w:color w:val="954F72" w:themeColor="followedHyperlink"/>
      <w:u w:val="single"/>
    </w:rPr>
  </w:style>
  <w:style w:type="character" w:customStyle="1" w:styleId="UnresolvedMention2">
    <w:name w:val="Unresolved Mention2"/>
    <w:basedOn w:val="DefaultParagraphFont"/>
    <w:uiPriority w:val="99"/>
    <w:semiHidden/>
    <w:unhideWhenUsed/>
    <w:rsid w:val="00BD6E02"/>
    <w:rPr>
      <w:color w:val="605E5C"/>
      <w:shd w:val="clear" w:color="auto" w:fill="E1DFDD"/>
    </w:rPr>
  </w:style>
  <w:style w:type="character" w:customStyle="1" w:styleId="UnresolvedMention3">
    <w:name w:val="Unresolved Mention3"/>
    <w:basedOn w:val="DefaultParagraphFont"/>
    <w:uiPriority w:val="99"/>
    <w:semiHidden/>
    <w:unhideWhenUsed/>
    <w:rsid w:val="00E550F8"/>
    <w:rPr>
      <w:color w:val="605E5C"/>
      <w:shd w:val="clear" w:color="auto" w:fill="E1DFDD"/>
    </w:rPr>
  </w:style>
  <w:style w:type="character" w:customStyle="1" w:styleId="UnresolvedMention4">
    <w:name w:val="Unresolved Mention4"/>
    <w:basedOn w:val="DefaultParagraphFont"/>
    <w:uiPriority w:val="99"/>
    <w:semiHidden/>
    <w:unhideWhenUsed/>
    <w:rsid w:val="005C3ABD"/>
    <w:rPr>
      <w:color w:val="605E5C"/>
      <w:shd w:val="clear" w:color="auto" w:fill="E1DFDD"/>
    </w:rPr>
  </w:style>
  <w:style w:type="character" w:customStyle="1" w:styleId="UnresolvedMention5">
    <w:name w:val="Unresolved Mention5"/>
    <w:basedOn w:val="DefaultParagraphFont"/>
    <w:uiPriority w:val="99"/>
    <w:semiHidden/>
    <w:unhideWhenUsed/>
    <w:rsid w:val="009E6256"/>
    <w:rPr>
      <w:color w:val="605E5C"/>
      <w:shd w:val="clear" w:color="auto" w:fill="E1DFDD"/>
    </w:rPr>
  </w:style>
  <w:style w:type="character" w:customStyle="1" w:styleId="UnresolvedMention6">
    <w:name w:val="Unresolved Mention6"/>
    <w:basedOn w:val="DefaultParagraphFont"/>
    <w:uiPriority w:val="99"/>
    <w:semiHidden/>
    <w:unhideWhenUsed/>
    <w:rsid w:val="006D3E2E"/>
    <w:rPr>
      <w:color w:val="605E5C"/>
      <w:shd w:val="clear" w:color="auto" w:fill="E1DFDD"/>
    </w:rPr>
  </w:style>
  <w:style w:type="character" w:customStyle="1" w:styleId="UnresolvedMention60">
    <w:name w:val="Unresolved Mention60"/>
    <w:basedOn w:val="DefaultParagraphFont"/>
    <w:uiPriority w:val="99"/>
    <w:semiHidden/>
    <w:unhideWhenUsed/>
    <w:rsid w:val="002E5163"/>
    <w:rPr>
      <w:color w:val="605E5C"/>
      <w:shd w:val="clear" w:color="auto" w:fill="E1DFDD"/>
    </w:rPr>
  </w:style>
  <w:style w:type="character" w:customStyle="1" w:styleId="UnresolvedMention7">
    <w:name w:val="Unresolved Mention7"/>
    <w:basedOn w:val="DefaultParagraphFont"/>
    <w:uiPriority w:val="99"/>
    <w:semiHidden/>
    <w:unhideWhenUsed/>
    <w:rsid w:val="00647FFC"/>
    <w:rPr>
      <w:color w:val="605E5C"/>
      <w:shd w:val="clear" w:color="auto" w:fill="E1DFDD"/>
    </w:rPr>
  </w:style>
  <w:style w:type="character" w:customStyle="1" w:styleId="UnresolvedMention8">
    <w:name w:val="Unresolved Mention8"/>
    <w:basedOn w:val="DefaultParagraphFont"/>
    <w:uiPriority w:val="99"/>
    <w:semiHidden/>
    <w:unhideWhenUsed/>
    <w:rsid w:val="00AC0148"/>
    <w:rPr>
      <w:color w:val="605E5C"/>
      <w:shd w:val="clear" w:color="auto" w:fill="E1DFDD"/>
    </w:rPr>
  </w:style>
  <w:style w:type="paragraph" w:styleId="Caption">
    <w:name w:val="caption"/>
    <w:basedOn w:val="Normal"/>
    <w:next w:val="Normal"/>
    <w:uiPriority w:val="35"/>
    <w:semiHidden/>
    <w:unhideWhenUsed/>
    <w:qFormat/>
    <w:rsid w:val="00133B80"/>
    <w:pPr>
      <w:spacing w:after="200" w:line="240" w:lineRule="auto"/>
    </w:pPr>
    <w:rPr>
      <w:i/>
      <w:iCs/>
      <w:color w:val="44546A" w:themeColor="text2"/>
      <w:sz w:val="18"/>
      <w:szCs w:val="18"/>
    </w:rPr>
  </w:style>
  <w:style w:type="character" w:customStyle="1" w:styleId="UnresolvedMention9">
    <w:name w:val="Unresolved Mention9"/>
    <w:basedOn w:val="DefaultParagraphFont"/>
    <w:uiPriority w:val="99"/>
    <w:semiHidden/>
    <w:unhideWhenUsed/>
    <w:rsid w:val="00806520"/>
    <w:rPr>
      <w:color w:val="605E5C"/>
      <w:shd w:val="clear" w:color="auto" w:fill="E1DFDD"/>
    </w:rPr>
  </w:style>
  <w:style w:type="character" w:customStyle="1" w:styleId="UnresolvedMention">
    <w:name w:val="Unresolved Mention"/>
    <w:basedOn w:val="DefaultParagraphFont"/>
    <w:uiPriority w:val="99"/>
    <w:semiHidden/>
    <w:unhideWhenUsed/>
    <w:rsid w:val="00C242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638852">
      <w:bodyDiv w:val="1"/>
      <w:marLeft w:val="0"/>
      <w:marRight w:val="0"/>
      <w:marTop w:val="0"/>
      <w:marBottom w:val="0"/>
      <w:divBdr>
        <w:top w:val="none" w:sz="0" w:space="0" w:color="auto"/>
        <w:left w:val="none" w:sz="0" w:space="0" w:color="auto"/>
        <w:bottom w:val="none" w:sz="0" w:space="0" w:color="auto"/>
        <w:right w:val="none" w:sz="0" w:space="0" w:color="auto"/>
      </w:divBdr>
    </w:div>
    <w:div w:id="404691735">
      <w:bodyDiv w:val="1"/>
      <w:marLeft w:val="0"/>
      <w:marRight w:val="0"/>
      <w:marTop w:val="0"/>
      <w:marBottom w:val="0"/>
      <w:divBdr>
        <w:top w:val="none" w:sz="0" w:space="0" w:color="auto"/>
        <w:left w:val="none" w:sz="0" w:space="0" w:color="auto"/>
        <w:bottom w:val="none" w:sz="0" w:space="0" w:color="auto"/>
        <w:right w:val="none" w:sz="0" w:space="0" w:color="auto"/>
      </w:divBdr>
    </w:div>
    <w:div w:id="692417392">
      <w:bodyDiv w:val="1"/>
      <w:marLeft w:val="0"/>
      <w:marRight w:val="0"/>
      <w:marTop w:val="0"/>
      <w:marBottom w:val="0"/>
      <w:divBdr>
        <w:top w:val="none" w:sz="0" w:space="0" w:color="auto"/>
        <w:left w:val="none" w:sz="0" w:space="0" w:color="auto"/>
        <w:bottom w:val="none" w:sz="0" w:space="0" w:color="auto"/>
        <w:right w:val="none" w:sz="0" w:space="0" w:color="auto"/>
      </w:divBdr>
      <w:divsChild>
        <w:div w:id="355624451">
          <w:marLeft w:val="0"/>
          <w:marRight w:val="0"/>
          <w:marTop w:val="0"/>
          <w:marBottom w:val="0"/>
          <w:divBdr>
            <w:top w:val="none" w:sz="0" w:space="0" w:color="auto"/>
            <w:left w:val="none" w:sz="0" w:space="0" w:color="auto"/>
            <w:bottom w:val="none" w:sz="0" w:space="0" w:color="auto"/>
            <w:right w:val="none" w:sz="0" w:space="0" w:color="auto"/>
          </w:divBdr>
        </w:div>
        <w:div w:id="831795663">
          <w:marLeft w:val="0"/>
          <w:marRight w:val="0"/>
          <w:marTop w:val="0"/>
          <w:marBottom w:val="0"/>
          <w:divBdr>
            <w:top w:val="none" w:sz="0" w:space="0" w:color="auto"/>
            <w:left w:val="none" w:sz="0" w:space="0" w:color="auto"/>
            <w:bottom w:val="none" w:sz="0" w:space="0" w:color="auto"/>
            <w:right w:val="none" w:sz="0" w:space="0" w:color="auto"/>
          </w:divBdr>
        </w:div>
        <w:div w:id="862132211">
          <w:marLeft w:val="0"/>
          <w:marRight w:val="0"/>
          <w:marTop w:val="0"/>
          <w:marBottom w:val="0"/>
          <w:divBdr>
            <w:top w:val="none" w:sz="0" w:space="0" w:color="auto"/>
            <w:left w:val="none" w:sz="0" w:space="0" w:color="auto"/>
            <w:bottom w:val="none" w:sz="0" w:space="0" w:color="auto"/>
            <w:right w:val="none" w:sz="0" w:space="0" w:color="auto"/>
          </w:divBdr>
        </w:div>
        <w:div w:id="1217929638">
          <w:marLeft w:val="0"/>
          <w:marRight w:val="0"/>
          <w:marTop w:val="0"/>
          <w:marBottom w:val="0"/>
          <w:divBdr>
            <w:top w:val="none" w:sz="0" w:space="0" w:color="auto"/>
            <w:left w:val="none" w:sz="0" w:space="0" w:color="auto"/>
            <w:bottom w:val="none" w:sz="0" w:space="0" w:color="auto"/>
            <w:right w:val="none" w:sz="0" w:space="0" w:color="auto"/>
          </w:divBdr>
        </w:div>
        <w:div w:id="1374842514">
          <w:marLeft w:val="0"/>
          <w:marRight w:val="0"/>
          <w:marTop w:val="0"/>
          <w:marBottom w:val="0"/>
          <w:divBdr>
            <w:top w:val="none" w:sz="0" w:space="0" w:color="auto"/>
            <w:left w:val="none" w:sz="0" w:space="0" w:color="auto"/>
            <w:bottom w:val="none" w:sz="0" w:space="0" w:color="auto"/>
            <w:right w:val="none" w:sz="0" w:space="0" w:color="auto"/>
          </w:divBdr>
        </w:div>
        <w:div w:id="1634097121">
          <w:marLeft w:val="0"/>
          <w:marRight w:val="0"/>
          <w:marTop w:val="0"/>
          <w:marBottom w:val="0"/>
          <w:divBdr>
            <w:top w:val="none" w:sz="0" w:space="0" w:color="auto"/>
            <w:left w:val="none" w:sz="0" w:space="0" w:color="auto"/>
            <w:bottom w:val="none" w:sz="0" w:space="0" w:color="auto"/>
            <w:right w:val="none" w:sz="0" w:space="0" w:color="auto"/>
          </w:divBdr>
        </w:div>
        <w:div w:id="1943293952">
          <w:marLeft w:val="0"/>
          <w:marRight w:val="0"/>
          <w:marTop w:val="0"/>
          <w:marBottom w:val="0"/>
          <w:divBdr>
            <w:top w:val="none" w:sz="0" w:space="0" w:color="auto"/>
            <w:left w:val="none" w:sz="0" w:space="0" w:color="auto"/>
            <w:bottom w:val="none" w:sz="0" w:space="0" w:color="auto"/>
            <w:right w:val="none" w:sz="0" w:space="0" w:color="auto"/>
          </w:divBdr>
        </w:div>
        <w:div w:id="1944536971">
          <w:marLeft w:val="0"/>
          <w:marRight w:val="0"/>
          <w:marTop w:val="0"/>
          <w:marBottom w:val="0"/>
          <w:divBdr>
            <w:top w:val="none" w:sz="0" w:space="0" w:color="auto"/>
            <w:left w:val="none" w:sz="0" w:space="0" w:color="auto"/>
            <w:bottom w:val="none" w:sz="0" w:space="0" w:color="auto"/>
            <w:right w:val="none" w:sz="0" w:space="0" w:color="auto"/>
          </w:divBdr>
        </w:div>
        <w:div w:id="1986468866">
          <w:marLeft w:val="0"/>
          <w:marRight w:val="0"/>
          <w:marTop w:val="0"/>
          <w:marBottom w:val="0"/>
          <w:divBdr>
            <w:top w:val="none" w:sz="0" w:space="0" w:color="auto"/>
            <w:left w:val="none" w:sz="0" w:space="0" w:color="auto"/>
            <w:bottom w:val="none" w:sz="0" w:space="0" w:color="auto"/>
            <w:right w:val="none" w:sz="0" w:space="0" w:color="auto"/>
          </w:divBdr>
        </w:div>
        <w:div w:id="1987270901">
          <w:marLeft w:val="0"/>
          <w:marRight w:val="0"/>
          <w:marTop w:val="0"/>
          <w:marBottom w:val="0"/>
          <w:divBdr>
            <w:top w:val="none" w:sz="0" w:space="0" w:color="auto"/>
            <w:left w:val="none" w:sz="0" w:space="0" w:color="auto"/>
            <w:bottom w:val="none" w:sz="0" w:space="0" w:color="auto"/>
            <w:right w:val="none" w:sz="0" w:space="0" w:color="auto"/>
          </w:divBdr>
        </w:div>
        <w:div w:id="2125147189">
          <w:marLeft w:val="0"/>
          <w:marRight w:val="0"/>
          <w:marTop w:val="0"/>
          <w:marBottom w:val="0"/>
          <w:divBdr>
            <w:top w:val="none" w:sz="0" w:space="0" w:color="auto"/>
            <w:left w:val="none" w:sz="0" w:space="0" w:color="auto"/>
            <w:bottom w:val="none" w:sz="0" w:space="0" w:color="auto"/>
            <w:right w:val="none" w:sz="0" w:space="0" w:color="auto"/>
          </w:divBdr>
        </w:div>
      </w:divsChild>
    </w:div>
    <w:div w:id="696393882">
      <w:bodyDiv w:val="1"/>
      <w:marLeft w:val="0"/>
      <w:marRight w:val="0"/>
      <w:marTop w:val="0"/>
      <w:marBottom w:val="0"/>
      <w:divBdr>
        <w:top w:val="none" w:sz="0" w:space="0" w:color="auto"/>
        <w:left w:val="none" w:sz="0" w:space="0" w:color="auto"/>
        <w:bottom w:val="none" w:sz="0" w:space="0" w:color="auto"/>
        <w:right w:val="none" w:sz="0" w:space="0" w:color="auto"/>
      </w:divBdr>
    </w:div>
    <w:div w:id="1060133191">
      <w:bodyDiv w:val="1"/>
      <w:marLeft w:val="0"/>
      <w:marRight w:val="0"/>
      <w:marTop w:val="0"/>
      <w:marBottom w:val="0"/>
      <w:divBdr>
        <w:top w:val="none" w:sz="0" w:space="0" w:color="auto"/>
        <w:left w:val="none" w:sz="0" w:space="0" w:color="auto"/>
        <w:bottom w:val="none" w:sz="0" w:space="0" w:color="auto"/>
        <w:right w:val="none" w:sz="0" w:space="0" w:color="auto"/>
      </w:divBdr>
    </w:div>
    <w:div w:id="1636059143">
      <w:bodyDiv w:val="1"/>
      <w:marLeft w:val="0"/>
      <w:marRight w:val="0"/>
      <w:marTop w:val="0"/>
      <w:marBottom w:val="0"/>
      <w:divBdr>
        <w:top w:val="none" w:sz="0" w:space="0" w:color="auto"/>
        <w:left w:val="none" w:sz="0" w:space="0" w:color="auto"/>
        <w:bottom w:val="none" w:sz="0" w:space="0" w:color="auto"/>
        <w:right w:val="none" w:sz="0" w:space="0" w:color="auto"/>
      </w:divBdr>
    </w:div>
    <w:div w:id="1928683403">
      <w:bodyDiv w:val="1"/>
      <w:marLeft w:val="0"/>
      <w:marRight w:val="0"/>
      <w:marTop w:val="0"/>
      <w:marBottom w:val="0"/>
      <w:divBdr>
        <w:top w:val="none" w:sz="0" w:space="0" w:color="auto"/>
        <w:left w:val="none" w:sz="0" w:space="0" w:color="auto"/>
        <w:bottom w:val="none" w:sz="0" w:space="0" w:color="auto"/>
        <w:right w:val="none" w:sz="0" w:space="0" w:color="auto"/>
      </w:divBdr>
      <w:divsChild>
        <w:div w:id="215555920">
          <w:marLeft w:val="0"/>
          <w:marRight w:val="0"/>
          <w:marTop w:val="0"/>
          <w:marBottom w:val="0"/>
          <w:divBdr>
            <w:top w:val="none" w:sz="0" w:space="0" w:color="auto"/>
            <w:left w:val="none" w:sz="0" w:space="0" w:color="auto"/>
            <w:bottom w:val="none" w:sz="0" w:space="0" w:color="auto"/>
            <w:right w:val="none" w:sz="0" w:space="0" w:color="auto"/>
          </w:divBdr>
        </w:div>
        <w:div w:id="586500063">
          <w:marLeft w:val="0"/>
          <w:marRight w:val="0"/>
          <w:marTop w:val="0"/>
          <w:marBottom w:val="0"/>
          <w:divBdr>
            <w:top w:val="none" w:sz="0" w:space="0" w:color="auto"/>
            <w:left w:val="none" w:sz="0" w:space="0" w:color="auto"/>
            <w:bottom w:val="none" w:sz="0" w:space="0" w:color="auto"/>
            <w:right w:val="none" w:sz="0" w:space="0" w:color="auto"/>
          </w:divBdr>
        </w:div>
        <w:div w:id="827405645">
          <w:marLeft w:val="0"/>
          <w:marRight w:val="0"/>
          <w:marTop w:val="0"/>
          <w:marBottom w:val="0"/>
          <w:divBdr>
            <w:top w:val="none" w:sz="0" w:space="0" w:color="auto"/>
            <w:left w:val="none" w:sz="0" w:space="0" w:color="auto"/>
            <w:bottom w:val="none" w:sz="0" w:space="0" w:color="auto"/>
            <w:right w:val="none" w:sz="0" w:space="0" w:color="auto"/>
          </w:divBdr>
        </w:div>
        <w:div w:id="992366041">
          <w:marLeft w:val="0"/>
          <w:marRight w:val="0"/>
          <w:marTop w:val="0"/>
          <w:marBottom w:val="0"/>
          <w:divBdr>
            <w:top w:val="none" w:sz="0" w:space="0" w:color="auto"/>
            <w:left w:val="none" w:sz="0" w:space="0" w:color="auto"/>
            <w:bottom w:val="none" w:sz="0" w:space="0" w:color="auto"/>
            <w:right w:val="none" w:sz="0" w:space="0" w:color="auto"/>
          </w:divBdr>
        </w:div>
        <w:div w:id="1167817568">
          <w:marLeft w:val="0"/>
          <w:marRight w:val="0"/>
          <w:marTop w:val="0"/>
          <w:marBottom w:val="0"/>
          <w:divBdr>
            <w:top w:val="none" w:sz="0" w:space="0" w:color="auto"/>
            <w:left w:val="none" w:sz="0" w:space="0" w:color="auto"/>
            <w:bottom w:val="none" w:sz="0" w:space="0" w:color="auto"/>
            <w:right w:val="none" w:sz="0" w:space="0" w:color="auto"/>
          </w:divBdr>
        </w:div>
        <w:div w:id="1169372295">
          <w:marLeft w:val="0"/>
          <w:marRight w:val="0"/>
          <w:marTop w:val="0"/>
          <w:marBottom w:val="0"/>
          <w:divBdr>
            <w:top w:val="none" w:sz="0" w:space="0" w:color="auto"/>
            <w:left w:val="none" w:sz="0" w:space="0" w:color="auto"/>
            <w:bottom w:val="none" w:sz="0" w:space="0" w:color="auto"/>
            <w:right w:val="none" w:sz="0" w:space="0" w:color="auto"/>
          </w:divBdr>
        </w:div>
        <w:div w:id="1181118326">
          <w:marLeft w:val="0"/>
          <w:marRight w:val="0"/>
          <w:marTop w:val="0"/>
          <w:marBottom w:val="0"/>
          <w:divBdr>
            <w:top w:val="none" w:sz="0" w:space="0" w:color="auto"/>
            <w:left w:val="none" w:sz="0" w:space="0" w:color="auto"/>
            <w:bottom w:val="none" w:sz="0" w:space="0" w:color="auto"/>
            <w:right w:val="none" w:sz="0" w:space="0" w:color="auto"/>
          </w:divBdr>
        </w:div>
        <w:div w:id="1261337164">
          <w:marLeft w:val="0"/>
          <w:marRight w:val="0"/>
          <w:marTop w:val="0"/>
          <w:marBottom w:val="0"/>
          <w:divBdr>
            <w:top w:val="none" w:sz="0" w:space="0" w:color="auto"/>
            <w:left w:val="none" w:sz="0" w:space="0" w:color="auto"/>
            <w:bottom w:val="none" w:sz="0" w:space="0" w:color="auto"/>
            <w:right w:val="none" w:sz="0" w:space="0" w:color="auto"/>
          </w:divBdr>
        </w:div>
        <w:div w:id="1363245087">
          <w:marLeft w:val="0"/>
          <w:marRight w:val="0"/>
          <w:marTop w:val="0"/>
          <w:marBottom w:val="0"/>
          <w:divBdr>
            <w:top w:val="none" w:sz="0" w:space="0" w:color="auto"/>
            <w:left w:val="none" w:sz="0" w:space="0" w:color="auto"/>
            <w:bottom w:val="none" w:sz="0" w:space="0" w:color="auto"/>
            <w:right w:val="none" w:sz="0" w:space="0" w:color="auto"/>
          </w:divBdr>
        </w:div>
        <w:div w:id="1452936121">
          <w:marLeft w:val="0"/>
          <w:marRight w:val="0"/>
          <w:marTop w:val="0"/>
          <w:marBottom w:val="0"/>
          <w:divBdr>
            <w:top w:val="none" w:sz="0" w:space="0" w:color="auto"/>
            <w:left w:val="none" w:sz="0" w:space="0" w:color="auto"/>
            <w:bottom w:val="none" w:sz="0" w:space="0" w:color="auto"/>
            <w:right w:val="none" w:sz="0" w:space="0" w:color="auto"/>
          </w:divBdr>
        </w:div>
        <w:div w:id="15361948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D94F9-8492-4B86-9663-ED16C9876893}"/>
</file>

<file path=customXml/itemProps2.xml><?xml version="1.0" encoding="utf-8"?>
<ds:datastoreItem xmlns:ds="http://schemas.openxmlformats.org/officeDocument/2006/customXml" ds:itemID="{A4E82A94-8361-43F0-9EBA-6B9AB1981F39}">
  <ds:schemaRefs>
    <ds:schemaRef ds:uri="http://schemas.microsoft.com/office/2006/metadata/properties"/>
    <ds:schemaRef ds:uri="http://schemas.microsoft.com/office/infopath/2007/PartnerControls"/>
    <ds:schemaRef ds:uri="http://purl.org/dc/terms/"/>
    <ds:schemaRef ds:uri="7cb5ca75-ed35-4e9f-a555-396b20ad9b9a"/>
    <ds:schemaRef ds:uri="http://schemas.microsoft.com/office/2006/documentManagement/types"/>
    <ds:schemaRef ds:uri="249f2aa0-c127-49eb-9920-a9e52a80d679"/>
    <ds:schemaRef ds:uri="http://schemas.openxmlformats.org/package/2006/metadata/core-properties"/>
    <ds:schemaRef ds:uri="http://purl.org/dc/elements/1.1/"/>
    <ds:schemaRef ds:uri="http://www.w3.org/XML/1998/namespace"/>
    <ds:schemaRef ds:uri="http://purl.org/dc/dcmitype/"/>
  </ds:schemaRefs>
</ds:datastoreItem>
</file>

<file path=customXml/itemProps3.xml><?xml version="1.0" encoding="utf-8"?>
<ds:datastoreItem xmlns:ds="http://schemas.openxmlformats.org/officeDocument/2006/customXml" ds:itemID="{939DD5BB-B71C-41BD-B59A-F3E12FF7446B}">
  <ds:schemaRefs>
    <ds:schemaRef ds:uri="http://schemas.microsoft.com/sharepoint/v3/contenttype/forms"/>
  </ds:schemaRefs>
</ds:datastoreItem>
</file>

<file path=customXml/itemProps4.xml><?xml version="1.0" encoding="utf-8"?>
<ds:datastoreItem xmlns:ds="http://schemas.openxmlformats.org/officeDocument/2006/customXml" ds:itemID="{5FB1913B-C7B4-4A26-A31B-4AEB6A3F7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9</TotalTime>
  <Pages>16</Pages>
  <Words>12647</Words>
  <Characters>72094</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72</CharactersWithSpaces>
  <SharedDoc>false</SharedDoc>
  <HLinks>
    <vt:vector size="72" baseType="variant">
      <vt:variant>
        <vt:i4>3801130</vt:i4>
      </vt:variant>
      <vt:variant>
        <vt:i4>298</vt:i4>
      </vt:variant>
      <vt:variant>
        <vt:i4>0</vt:i4>
      </vt:variant>
      <vt:variant>
        <vt:i4>5</vt:i4>
      </vt:variant>
      <vt:variant>
        <vt:lpwstr>https://doi.org/10.1016/j.ijnurstu.2020.103716</vt:lpwstr>
      </vt:variant>
      <vt:variant>
        <vt:lpwstr/>
      </vt:variant>
      <vt:variant>
        <vt:i4>4849677</vt:i4>
      </vt:variant>
      <vt:variant>
        <vt:i4>295</vt:i4>
      </vt:variant>
      <vt:variant>
        <vt:i4>0</vt:i4>
      </vt:variant>
      <vt:variant>
        <vt:i4>5</vt:i4>
      </vt:variant>
      <vt:variant>
        <vt:lpwstr>ttps://doi.org/10.1016/j.ijnurstu.2020.103699</vt:lpwstr>
      </vt:variant>
      <vt:variant>
        <vt:lpwstr/>
      </vt:variant>
      <vt:variant>
        <vt:i4>7602222</vt:i4>
      </vt:variant>
      <vt:variant>
        <vt:i4>292</vt:i4>
      </vt:variant>
      <vt:variant>
        <vt:i4>0</vt:i4>
      </vt:variant>
      <vt:variant>
        <vt:i4>5</vt:i4>
      </vt:variant>
      <vt:variant>
        <vt:lpwstr>ttps://doi.org/10.1046/j.1478-5153.2003.00016.x</vt:lpwstr>
      </vt:variant>
      <vt:variant>
        <vt:lpwstr/>
      </vt:variant>
      <vt:variant>
        <vt:i4>2359354</vt:i4>
      </vt:variant>
      <vt:variant>
        <vt:i4>289</vt:i4>
      </vt:variant>
      <vt:variant>
        <vt:i4>0</vt:i4>
      </vt:variant>
      <vt:variant>
        <vt:i4>5</vt:i4>
      </vt:variant>
      <vt:variant>
        <vt:lpwstr>ttps://doi.org/10.1016/j.ijnsa.2020.100002</vt:lpwstr>
      </vt:variant>
      <vt:variant>
        <vt:lpwstr/>
      </vt:variant>
      <vt:variant>
        <vt:i4>4521997</vt:i4>
      </vt:variant>
      <vt:variant>
        <vt:i4>286</vt:i4>
      </vt:variant>
      <vt:variant>
        <vt:i4>0</vt:i4>
      </vt:variant>
      <vt:variant>
        <vt:i4>5</vt:i4>
      </vt:variant>
      <vt:variant>
        <vt:lpwstr>ttps://doi.org/10.1016/j.ijnurstu.2020.103667</vt:lpwstr>
      </vt:variant>
      <vt:variant>
        <vt:lpwstr/>
      </vt:variant>
      <vt:variant>
        <vt:i4>4259851</vt:i4>
      </vt:variant>
      <vt:variant>
        <vt:i4>283</vt:i4>
      </vt:variant>
      <vt:variant>
        <vt:i4>0</vt:i4>
      </vt:variant>
      <vt:variant>
        <vt:i4>5</vt:i4>
      </vt:variant>
      <vt:variant>
        <vt:lpwstr>ttps://doi.org/10.1016/j.ijnurstu.2021.104041</vt:lpwstr>
      </vt:variant>
      <vt:variant>
        <vt:lpwstr/>
      </vt:variant>
      <vt:variant>
        <vt:i4>3014719</vt:i4>
      </vt:variant>
      <vt:variant>
        <vt:i4>280</vt:i4>
      </vt:variant>
      <vt:variant>
        <vt:i4>0</vt:i4>
      </vt:variant>
      <vt:variant>
        <vt:i4>5</vt:i4>
      </vt:variant>
      <vt:variant>
        <vt:lpwstr>ttps://doi.org/10.1016/0020-7489(93)90050-5</vt:lpwstr>
      </vt:variant>
      <vt:variant>
        <vt:lpwstr/>
      </vt:variant>
      <vt:variant>
        <vt:i4>4194317</vt:i4>
      </vt:variant>
      <vt:variant>
        <vt:i4>277</vt:i4>
      </vt:variant>
      <vt:variant>
        <vt:i4>0</vt:i4>
      </vt:variant>
      <vt:variant>
        <vt:i4>5</vt:i4>
      </vt:variant>
      <vt:variant>
        <vt:lpwstr>ttps://doi.org/10.1016/j.ijnurstu.2020.103639</vt:lpwstr>
      </vt:variant>
      <vt:variant>
        <vt:lpwstr/>
      </vt:variant>
      <vt:variant>
        <vt:i4>4325389</vt:i4>
      </vt:variant>
      <vt:variant>
        <vt:i4>274</vt:i4>
      </vt:variant>
      <vt:variant>
        <vt:i4>0</vt:i4>
      </vt:variant>
      <vt:variant>
        <vt:i4>5</vt:i4>
      </vt:variant>
      <vt:variant>
        <vt:lpwstr>ttps://doi.org/10.1016/j.ijnurstu.2020.103611</vt:lpwstr>
      </vt:variant>
      <vt:variant>
        <vt:lpwstr/>
      </vt:variant>
      <vt:variant>
        <vt:i4>3145831</vt:i4>
      </vt:variant>
      <vt:variant>
        <vt:i4>271</vt:i4>
      </vt:variant>
      <vt:variant>
        <vt:i4>0</vt:i4>
      </vt:variant>
      <vt:variant>
        <vt:i4>5</vt:i4>
      </vt:variant>
      <vt:variant>
        <vt:lpwstr>ttps://wwwkingsfundorguk/blog/2019/10/nhs-sickness-absence,</vt:lpwstr>
      </vt:variant>
      <vt:variant>
        <vt:lpwstr/>
      </vt:variant>
      <vt:variant>
        <vt:i4>262153</vt:i4>
      </vt:variant>
      <vt:variant>
        <vt:i4>268</vt:i4>
      </vt:variant>
      <vt:variant>
        <vt:i4>0</vt:i4>
      </vt:variant>
      <vt:variant>
        <vt:i4>5</vt:i4>
      </vt:variant>
      <vt:variant>
        <vt:lpwstr>ttps://doi.org/10.37829/HF-2020-RC14</vt:lpwstr>
      </vt:variant>
      <vt:variant>
        <vt:lpwstr/>
      </vt:variant>
      <vt:variant>
        <vt:i4>7405601</vt:i4>
      </vt:variant>
      <vt:variant>
        <vt:i4>265</vt:i4>
      </vt:variant>
      <vt:variant>
        <vt:i4>0</vt:i4>
      </vt:variant>
      <vt:variant>
        <vt:i4>5</vt:i4>
      </vt:variant>
      <vt:variant>
        <vt:lpwstr>ttps://doi.org/10.1111/j.1475-6773.2008.00942.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é Ejebu</dc:creator>
  <cp:keywords/>
  <dc:description/>
  <cp:lastModifiedBy>Chiara Dall'ora</cp:lastModifiedBy>
  <cp:revision>188</cp:revision>
  <dcterms:created xsi:type="dcterms:W3CDTF">2021-09-16T18:38:00Z</dcterms:created>
  <dcterms:modified xsi:type="dcterms:W3CDTF">2022-04-06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